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C915BA" w14:textId="4176157D" w:rsidR="0086272A" w:rsidRPr="0086272A" w:rsidRDefault="0086272A" w:rsidP="000C03F5">
      <w:pPr>
        <w:rPr>
          <w:b/>
          <w:bCs/>
          <w:lang w:eastAsia="en-GB"/>
        </w:rPr>
      </w:pPr>
      <w:r w:rsidRPr="0086272A">
        <w:rPr>
          <w:b/>
          <w:bCs/>
          <w:lang w:eastAsia="en-GB"/>
        </w:rPr>
        <w:t xml:space="preserve">Why do some people with stroke not receive the recommended 45 minutes of Occupational Therapy and Physiotherapy after stroke?  </w:t>
      </w:r>
      <w:r w:rsidR="00BE5F43">
        <w:rPr>
          <w:b/>
          <w:bCs/>
          <w:lang w:eastAsia="en-GB"/>
        </w:rPr>
        <w:t>A qualitative study using focus groups</w:t>
      </w:r>
    </w:p>
    <w:p w14:paraId="71535C34" w14:textId="77777777" w:rsidR="0086272A" w:rsidRDefault="0086272A" w:rsidP="000C03F5">
      <w:pPr>
        <w:rPr>
          <w:b/>
          <w:bCs/>
          <w:lang w:eastAsia="en-GB"/>
        </w:rPr>
      </w:pPr>
    </w:p>
    <w:p w14:paraId="26053CB7" w14:textId="77777777" w:rsidR="0086272A" w:rsidRDefault="0086272A" w:rsidP="000C03F5">
      <w:pPr>
        <w:rPr>
          <w:b/>
          <w:bCs/>
          <w:lang w:eastAsia="en-GB"/>
        </w:rPr>
      </w:pPr>
      <w:r w:rsidRPr="00AF5DC6">
        <w:rPr>
          <w:rFonts w:cs="Calibri"/>
        </w:rPr>
        <w:t>Clark</w:t>
      </w:r>
      <w:r>
        <w:rPr>
          <w:rFonts w:cs="Calibri"/>
        </w:rPr>
        <w:t xml:space="preserve"> B, </w:t>
      </w:r>
      <w:r w:rsidRPr="00AF5DC6">
        <w:rPr>
          <w:rFonts w:cs="Calibri"/>
        </w:rPr>
        <w:t>Burridge</w:t>
      </w:r>
      <w:r>
        <w:rPr>
          <w:rFonts w:cs="Calibri"/>
        </w:rPr>
        <w:t xml:space="preserve"> J, </w:t>
      </w:r>
      <w:proofErr w:type="spellStart"/>
      <w:r w:rsidRPr="00AF5DC6">
        <w:rPr>
          <w:rFonts w:cs="Calibri"/>
        </w:rPr>
        <w:t>Whitall</w:t>
      </w:r>
      <w:proofErr w:type="spellEnd"/>
      <w:r>
        <w:rPr>
          <w:rFonts w:cs="Calibri"/>
        </w:rPr>
        <w:t xml:space="preserve"> J, Turk R, Hughes A.M, Truman J</w:t>
      </w:r>
    </w:p>
    <w:p w14:paraId="6A78AA72" w14:textId="21AF2696" w:rsidR="00462890" w:rsidRDefault="00462890" w:rsidP="000C03F5">
      <w:pPr>
        <w:rPr>
          <w:b/>
          <w:bCs/>
        </w:rPr>
      </w:pPr>
    </w:p>
    <w:p w14:paraId="1FE0FA73" w14:textId="77777777" w:rsidR="00240095" w:rsidRDefault="00240095" w:rsidP="00240095">
      <w:pPr>
        <w:rPr>
          <w:b/>
          <w:bCs/>
        </w:rPr>
      </w:pPr>
      <w:r>
        <w:rPr>
          <w:b/>
          <w:bCs/>
        </w:rPr>
        <w:t>Corresponding Author:</w:t>
      </w:r>
    </w:p>
    <w:p w14:paraId="14F4C59A" w14:textId="77777777" w:rsidR="00240095" w:rsidRDefault="00240095" w:rsidP="00240095">
      <w:pPr>
        <w:rPr>
          <w:b/>
          <w:bCs/>
        </w:rPr>
      </w:pPr>
    </w:p>
    <w:p w14:paraId="0D4D64CA" w14:textId="77777777" w:rsidR="00240095" w:rsidRDefault="00240095" w:rsidP="00240095">
      <w:r>
        <w:t>Beth Clark (PhD)</w:t>
      </w:r>
    </w:p>
    <w:p w14:paraId="6D204391" w14:textId="77777777" w:rsidR="00240095" w:rsidRDefault="00240095" w:rsidP="00240095">
      <w:r>
        <w:t>School of Health Sciences, Faculty of Environmental and Life Sciences, University of Southampton, Southampton, UK</w:t>
      </w:r>
    </w:p>
    <w:p w14:paraId="09CCF5A2" w14:textId="77F1E12A" w:rsidR="00240095" w:rsidRDefault="00240095" w:rsidP="00240095">
      <w:r>
        <w:t xml:space="preserve">Email: </w:t>
      </w:r>
      <w:hyperlink r:id="rId8" w:history="1">
        <w:r w:rsidRPr="001C4963">
          <w:rPr>
            <w:rStyle w:val="Hyperlink"/>
          </w:rPr>
          <w:t>b.a.clark@soton.ac.uk</w:t>
        </w:r>
      </w:hyperlink>
    </w:p>
    <w:p w14:paraId="15580C36" w14:textId="76D9D279" w:rsidR="00553E07" w:rsidRDefault="00553E07" w:rsidP="00240095">
      <w:r>
        <w:t>Telephone: 07785 537682</w:t>
      </w:r>
    </w:p>
    <w:p w14:paraId="16F80752" w14:textId="77777777" w:rsidR="00240095" w:rsidRDefault="00240095" w:rsidP="00240095"/>
    <w:p w14:paraId="443D827F" w14:textId="77777777" w:rsidR="00240095" w:rsidRDefault="00240095" w:rsidP="00240095">
      <w:r>
        <w:t xml:space="preserve">Jane Burridge (PhD): </w:t>
      </w:r>
      <w:hyperlink r:id="rId9" w:history="1">
        <w:r w:rsidRPr="001C4963">
          <w:rPr>
            <w:rStyle w:val="Hyperlink"/>
          </w:rPr>
          <w:t>j.h.burridge@soton.ac.uk</w:t>
        </w:r>
      </w:hyperlink>
      <w:r>
        <w:t xml:space="preserve"> </w:t>
      </w:r>
    </w:p>
    <w:p w14:paraId="06C41456" w14:textId="77777777" w:rsidR="00240095" w:rsidRDefault="00240095" w:rsidP="00240095">
      <w:r>
        <w:t xml:space="preserve">Jill </w:t>
      </w:r>
      <w:proofErr w:type="spellStart"/>
      <w:r>
        <w:t>Whitall</w:t>
      </w:r>
      <w:proofErr w:type="spellEnd"/>
      <w:r>
        <w:t xml:space="preserve"> (PhD): </w:t>
      </w:r>
      <w:hyperlink r:id="rId10" w:history="1">
        <w:r w:rsidRPr="001C4963">
          <w:rPr>
            <w:rStyle w:val="Hyperlink"/>
          </w:rPr>
          <w:t>jwhitall@som.umaryland.edu</w:t>
        </w:r>
      </w:hyperlink>
      <w:r>
        <w:t xml:space="preserve"> </w:t>
      </w:r>
    </w:p>
    <w:p w14:paraId="2B4CE4AF" w14:textId="77777777" w:rsidR="00240095" w:rsidRDefault="00240095" w:rsidP="00240095">
      <w:r>
        <w:t xml:space="preserve">Ruth Turk (PhD): </w:t>
      </w:r>
      <w:hyperlink r:id="rId11" w:history="1">
        <w:r w:rsidRPr="001C4963">
          <w:rPr>
            <w:rStyle w:val="Hyperlink"/>
          </w:rPr>
          <w:t>r.turk@soton.ac.uk</w:t>
        </w:r>
      </w:hyperlink>
      <w:r>
        <w:t xml:space="preserve"> </w:t>
      </w:r>
    </w:p>
    <w:p w14:paraId="3FEDE551" w14:textId="77777777" w:rsidR="00240095" w:rsidRDefault="00240095" w:rsidP="00240095">
      <w:r>
        <w:t xml:space="preserve">Ann-Marie Hughes (PhD): </w:t>
      </w:r>
      <w:hyperlink r:id="rId12" w:history="1">
        <w:r w:rsidRPr="001C4963">
          <w:rPr>
            <w:rStyle w:val="Hyperlink"/>
          </w:rPr>
          <w:t>a.hughes@soton.ac.uk</w:t>
        </w:r>
      </w:hyperlink>
      <w:r>
        <w:t xml:space="preserve"> </w:t>
      </w:r>
    </w:p>
    <w:p w14:paraId="248322CE" w14:textId="77777777" w:rsidR="00240095" w:rsidRDefault="00240095" w:rsidP="00240095">
      <w:r>
        <w:t xml:space="preserve">Juliette Truman (PhD): </w:t>
      </w:r>
      <w:hyperlink r:id="rId13" w:history="1">
        <w:r w:rsidRPr="001C4963">
          <w:rPr>
            <w:rStyle w:val="Hyperlink"/>
          </w:rPr>
          <w:t>jtruman@bournemouth.ac.uk</w:t>
        </w:r>
      </w:hyperlink>
      <w:r>
        <w:t xml:space="preserve"> </w:t>
      </w:r>
    </w:p>
    <w:p w14:paraId="55DAEC29" w14:textId="77777777" w:rsidR="00240095" w:rsidRDefault="00240095" w:rsidP="00240095"/>
    <w:p w14:paraId="4AA2CAFE" w14:textId="77777777" w:rsidR="00240095" w:rsidRDefault="00240095" w:rsidP="00240095"/>
    <w:p w14:paraId="625253E7" w14:textId="77777777" w:rsidR="00240095" w:rsidRDefault="00240095" w:rsidP="00240095">
      <w:r>
        <w:rPr>
          <w:b/>
          <w:bCs/>
        </w:rPr>
        <w:t xml:space="preserve">Keywords:  </w:t>
      </w:r>
      <w:r w:rsidRPr="00C20EAB">
        <w:t>Stroke, Stroke rehabilitation,</w:t>
      </w:r>
      <w:r>
        <w:rPr>
          <w:b/>
          <w:bCs/>
        </w:rPr>
        <w:t xml:space="preserve"> </w:t>
      </w:r>
      <w:r w:rsidRPr="00C20EAB">
        <w:t>Focus Groups,</w:t>
      </w:r>
      <w:r>
        <w:t xml:space="preserve"> Occupational Therapy, Physical Therapy Modalities</w:t>
      </w:r>
    </w:p>
    <w:p w14:paraId="0B69B8C3" w14:textId="77777777" w:rsidR="00240095" w:rsidRDefault="00240095" w:rsidP="00240095">
      <w:pPr>
        <w:rPr>
          <w:b/>
          <w:bCs/>
        </w:rPr>
      </w:pPr>
    </w:p>
    <w:p w14:paraId="71E1BD45" w14:textId="2222CCB7" w:rsidR="00240095" w:rsidRPr="002D3974" w:rsidRDefault="00240095" w:rsidP="00240095">
      <w:pPr>
        <w:rPr>
          <w:b/>
          <w:bCs/>
        </w:rPr>
      </w:pPr>
      <w:r w:rsidRPr="00275E79">
        <w:rPr>
          <w:b/>
          <w:bCs/>
        </w:rPr>
        <w:t>Word Count:</w:t>
      </w:r>
      <w:r w:rsidR="00275E79" w:rsidRPr="00275E79">
        <w:rPr>
          <w:b/>
          <w:bCs/>
        </w:rPr>
        <w:t xml:space="preserve"> </w:t>
      </w:r>
      <w:r w:rsidR="000F44EB" w:rsidRPr="005758D9">
        <w:t>7,5</w:t>
      </w:r>
      <w:r w:rsidR="00EC590C">
        <w:t>28</w:t>
      </w:r>
    </w:p>
    <w:p w14:paraId="6CB824E0" w14:textId="1E1F94F8" w:rsidR="00D83B10" w:rsidRDefault="00D83B10" w:rsidP="000C03F5">
      <w:pPr>
        <w:rPr>
          <w:b/>
          <w:bCs/>
        </w:rPr>
      </w:pPr>
    </w:p>
    <w:p w14:paraId="3CA2B68D" w14:textId="77777777" w:rsidR="00240095" w:rsidRPr="00D83B10" w:rsidRDefault="00240095" w:rsidP="000C03F5">
      <w:pPr>
        <w:rPr>
          <w:b/>
          <w:bCs/>
        </w:rPr>
      </w:pPr>
    </w:p>
    <w:p w14:paraId="6F6B941E" w14:textId="77777777" w:rsidR="00D83B10" w:rsidRPr="00D83B10" w:rsidRDefault="00D83B10" w:rsidP="000C03F5">
      <w:pPr>
        <w:rPr>
          <w:b/>
          <w:bCs/>
        </w:rPr>
      </w:pPr>
      <w:r w:rsidRPr="00D83B10">
        <w:rPr>
          <w:b/>
          <w:bCs/>
        </w:rPr>
        <w:t>Abstract</w:t>
      </w:r>
      <w:r w:rsidR="00CA60EF">
        <w:rPr>
          <w:b/>
          <w:bCs/>
        </w:rPr>
        <w:t xml:space="preserve"> </w:t>
      </w:r>
    </w:p>
    <w:p w14:paraId="59F3315E" w14:textId="77777777" w:rsidR="00510915" w:rsidRDefault="00510915" w:rsidP="000C03F5">
      <w:pPr>
        <w:rPr>
          <w:b/>
          <w:bCs/>
        </w:rPr>
      </w:pPr>
    </w:p>
    <w:p w14:paraId="61B9CBE5" w14:textId="61B69D80" w:rsidR="00510915" w:rsidRDefault="00510915" w:rsidP="000C03F5">
      <w:pPr>
        <w:rPr>
          <w:b/>
          <w:bCs/>
        </w:rPr>
      </w:pPr>
      <w:r>
        <w:rPr>
          <w:b/>
          <w:bCs/>
        </w:rPr>
        <w:t xml:space="preserve">Objectives:  </w:t>
      </w:r>
      <w:r w:rsidRPr="000A00AE">
        <w:t xml:space="preserve">To generate qualitative data on the views of Occupational Therapists and Physiotherapists </w:t>
      </w:r>
      <w:r>
        <w:t>about</w:t>
      </w:r>
      <w:r w:rsidRPr="000A00AE">
        <w:t xml:space="preserve"> why people do not receive the Royal College of Physicians’ recommended minimum of 45 minutes of daily therapy after stroke</w:t>
      </w:r>
      <w:r w:rsidR="00B64368">
        <w:t>,</w:t>
      </w:r>
      <w:r w:rsidRPr="000A00AE">
        <w:t xml:space="preserve"> </w:t>
      </w:r>
      <w:r w:rsidR="00E622C4">
        <w:t xml:space="preserve">in order </w:t>
      </w:r>
      <w:r w:rsidRPr="000A00AE">
        <w:t>to inform a Delphi Study.</w:t>
      </w:r>
      <w:r>
        <w:rPr>
          <w:b/>
          <w:bCs/>
        </w:rPr>
        <w:t xml:space="preserve"> </w:t>
      </w:r>
    </w:p>
    <w:p w14:paraId="2FD00DD9" w14:textId="77777777" w:rsidR="00510915" w:rsidRPr="009A66A5" w:rsidRDefault="00510915" w:rsidP="000C03F5"/>
    <w:p w14:paraId="5BB008C2" w14:textId="77777777" w:rsidR="00510915" w:rsidRDefault="00510915" w:rsidP="000C03F5">
      <w:pPr>
        <w:rPr>
          <w:b/>
          <w:bCs/>
        </w:rPr>
      </w:pPr>
      <w:r>
        <w:rPr>
          <w:b/>
          <w:bCs/>
        </w:rPr>
        <w:t xml:space="preserve">Design:  </w:t>
      </w:r>
      <w:r>
        <w:t xml:space="preserve">Focus Group study </w:t>
      </w:r>
      <w:r>
        <w:rPr>
          <w:b/>
          <w:bCs/>
        </w:rPr>
        <w:t xml:space="preserve">  </w:t>
      </w:r>
    </w:p>
    <w:p w14:paraId="0B4CECE5" w14:textId="77777777" w:rsidR="00510915" w:rsidRDefault="00510915" w:rsidP="000C03F5">
      <w:pPr>
        <w:rPr>
          <w:b/>
          <w:bCs/>
        </w:rPr>
      </w:pPr>
    </w:p>
    <w:p w14:paraId="2128CEAE" w14:textId="77777777" w:rsidR="00510915" w:rsidRDefault="00510915" w:rsidP="000C03F5">
      <w:pPr>
        <w:rPr>
          <w:b/>
          <w:bCs/>
        </w:rPr>
      </w:pPr>
      <w:r>
        <w:rPr>
          <w:b/>
          <w:bCs/>
        </w:rPr>
        <w:t xml:space="preserve">Setting:  </w:t>
      </w:r>
      <w:r w:rsidRPr="007E3941">
        <w:t>Stroke Services in the South of England</w:t>
      </w:r>
    </w:p>
    <w:p w14:paraId="358DB99C" w14:textId="77777777" w:rsidR="00510915" w:rsidRDefault="00510915" w:rsidP="000C03F5">
      <w:pPr>
        <w:rPr>
          <w:b/>
          <w:bCs/>
        </w:rPr>
      </w:pPr>
    </w:p>
    <w:p w14:paraId="19166BB1" w14:textId="77777777" w:rsidR="00510915" w:rsidRDefault="00510915" w:rsidP="000C03F5">
      <w:pPr>
        <w:rPr>
          <w:b/>
          <w:bCs/>
        </w:rPr>
      </w:pPr>
      <w:r>
        <w:rPr>
          <w:b/>
          <w:bCs/>
        </w:rPr>
        <w:t xml:space="preserve">Participants:  </w:t>
      </w:r>
      <w:r w:rsidR="00D324A8" w:rsidRPr="00D324A8">
        <w:t>A total of</w:t>
      </w:r>
      <w:r w:rsidR="00D324A8">
        <w:rPr>
          <w:b/>
          <w:bCs/>
        </w:rPr>
        <w:t xml:space="preserve"> </w:t>
      </w:r>
      <w:r w:rsidR="00D324A8">
        <w:t>n</w:t>
      </w:r>
      <w:r>
        <w:t>ine</w:t>
      </w:r>
      <w:r w:rsidRPr="008114D8">
        <w:t xml:space="preserve"> participants</w:t>
      </w:r>
      <w:r w:rsidR="00D324A8">
        <w:t>,</w:t>
      </w:r>
      <w:r w:rsidRPr="008114D8">
        <w:t xml:space="preserve"> in</w:t>
      </w:r>
      <w:r>
        <w:rPr>
          <w:b/>
          <w:bCs/>
        </w:rPr>
        <w:t xml:space="preserve"> </w:t>
      </w:r>
      <w:r>
        <w:t>t</w:t>
      </w:r>
      <w:r w:rsidRPr="008B6716">
        <w:t>w</w:t>
      </w:r>
      <w:r>
        <w:t>o</w:t>
      </w:r>
      <w:r w:rsidRPr="008B6716">
        <w:t xml:space="preserve"> groups</w:t>
      </w:r>
      <w:r>
        <w:t xml:space="preserve">, including </w:t>
      </w:r>
      <w:r w:rsidRPr="008B6716">
        <w:t xml:space="preserve">therapists </w:t>
      </w:r>
      <w:r w:rsidRPr="008B6716">
        <w:rPr>
          <w:lang w:eastAsia="en-US"/>
        </w:rPr>
        <w:t>covering inpatient and Early Supported Discharge (ESD) services</w:t>
      </w:r>
      <w:r>
        <w:rPr>
          <w:lang w:eastAsia="en-US"/>
        </w:rPr>
        <w:t xml:space="preserve"> with awareness of the </w:t>
      </w:r>
      <w:proofErr w:type="gramStart"/>
      <w:r>
        <w:rPr>
          <w:lang w:eastAsia="en-US"/>
        </w:rPr>
        <w:t>45 minute</w:t>
      </w:r>
      <w:proofErr w:type="gramEnd"/>
      <w:r>
        <w:rPr>
          <w:lang w:eastAsia="en-US"/>
        </w:rPr>
        <w:t xml:space="preserve"> guideline.</w:t>
      </w:r>
    </w:p>
    <w:p w14:paraId="0C2E2CDC" w14:textId="77777777" w:rsidR="00510915" w:rsidRDefault="00510915" w:rsidP="000C03F5">
      <w:pPr>
        <w:rPr>
          <w:b/>
          <w:bCs/>
        </w:rPr>
      </w:pPr>
    </w:p>
    <w:p w14:paraId="627BB94E" w14:textId="42B2CB44" w:rsidR="00510915" w:rsidRDefault="00510915" w:rsidP="00682F3F">
      <w:r>
        <w:rPr>
          <w:b/>
          <w:bCs/>
        </w:rPr>
        <w:t xml:space="preserve">Results:  </w:t>
      </w:r>
      <w:r>
        <w:t xml:space="preserve">Thematic analysis of focus group data identified five factors that influence </w:t>
      </w:r>
      <w:r w:rsidR="00B31703">
        <w:t xml:space="preserve">the </w:t>
      </w:r>
      <w:r>
        <w:t xml:space="preserve">amount of therapy a person receives: </w:t>
      </w:r>
      <w:r w:rsidR="00682F3F">
        <w:t xml:space="preserve">The </w:t>
      </w:r>
      <w:r w:rsidRPr="00BB5F4D">
        <w:t>Person (with stroke),</w:t>
      </w:r>
      <w:r>
        <w:t xml:space="preserve"> Individual </w:t>
      </w:r>
      <w:r w:rsidRPr="00BB5F4D">
        <w:t xml:space="preserve">Therapist, Stroke MDT, </w:t>
      </w:r>
      <w:r>
        <w:t xml:space="preserve">the </w:t>
      </w:r>
      <w:r w:rsidRPr="00BB5F4D">
        <w:t>Organisation</w:t>
      </w:r>
      <w:r w:rsidR="0034426C">
        <w:t>,</w:t>
      </w:r>
      <w:r w:rsidRPr="00BB5F4D">
        <w:t xml:space="preserve"> and </w:t>
      </w:r>
      <w:r>
        <w:t xml:space="preserve">the </w:t>
      </w:r>
      <w:r w:rsidRPr="00BB5F4D">
        <w:t>Guideline</w:t>
      </w:r>
      <w:r>
        <w:t xml:space="preserve">. </w:t>
      </w:r>
      <w:r w:rsidR="00682F3F">
        <w:t>Study finding</w:t>
      </w:r>
      <w:r w:rsidR="0034426C">
        <w:t>s</w:t>
      </w:r>
      <w:r w:rsidR="00682F3F">
        <w:t xml:space="preserve"> suggest that the reasons why a person does not receive the therapy recommendation in inpatient and ESD services relate </w:t>
      </w:r>
      <w:r w:rsidR="00682F3F">
        <w:lastRenderedPageBreak/>
        <w:t xml:space="preserve">to either the suitability of the guideline for the person with stroke, or the ability of the service to deliver the guideline. </w:t>
      </w:r>
    </w:p>
    <w:p w14:paraId="3F80C6D1" w14:textId="77777777" w:rsidR="00510915" w:rsidRDefault="00510915" w:rsidP="000C03F5"/>
    <w:p w14:paraId="56093BEC" w14:textId="556A98DB" w:rsidR="00374B08" w:rsidRPr="00CA60EF" w:rsidRDefault="00510915" w:rsidP="00374B08">
      <w:pPr>
        <w:rPr>
          <w:b/>
          <w:bCs/>
        </w:rPr>
      </w:pPr>
      <w:r>
        <w:rPr>
          <w:b/>
          <w:bCs/>
        </w:rPr>
        <w:t xml:space="preserve">Conclusion:  </w:t>
      </w:r>
      <w:r w:rsidR="00682F3F" w:rsidRPr="00F04A08">
        <w:t>This study provide</w:t>
      </w:r>
      <w:r w:rsidR="00682F3F">
        <w:t>s</w:t>
      </w:r>
      <w:r w:rsidR="00682F3F" w:rsidRPr="00F04A08">
        <w:t xml:space="preserve"> evidence for </w:t>
      </w:r>
      <w:r w:rsidR="00682F3F">
        <w:t>possible</w:t>
      </w:r>
      <w:r w:rsidR="00682F3F" w:rsidRPr="00F04A08">
        <w:t xml:space="preserve"> reasons why </w:t>
      </w:r>
      <w:r w:rsidR="00682F3F">
        <w:t>some people do not receive a minimum of 45 minutes of therapy, five days per week</w:t>
      </w:r>
      <w:r w:rsidR="00374B08">
        <w:t xml:space="preserve">, related </w:t>
      </w:r>
      <w:r w:rsidR="00682F3F">
        <w:t xml:space="preserve">to 1) the suitability of the guideline for people with stroke and 2) services’ ability to deliver this amount of intervention.  These two factors are related; therapists decide who should receive therapy and how much in the context of a) resource availability and b) people’s need and the benefit they will experience. </w:t>
      </w:r>
      <w:r w:rsidR="00374B08">
        <w:t xml:space="preserve"> The study findings, combined with the findings from other studies, will </w:t>
      </w:r>
      <w:proofErr w:type="gramStart"/>
      <w:r w:rsidR="00374B08">
        <w:t>be used</w:t>
      </w:r>
      <w:proofErr w:type="gramEnd"/>
      <w:r w:rsidR="00374B08">
        <w:t xml:space="preserve"> to initiate a Delphi study, </w:t>
      </w:r>
      <w:r w:rsidR="00374B08" w:rsidRPr="0067460F">
        <w:t xml:space="preserve">which </w:t>
      </w:r>
      <w:r w:rsidR="00374B08">
        <w:t>will</w:t>
      </w:r>
      <w:r w:rsidR="00374B08" w:rsidRPr="0067460F">
        <w:t xml:space="preserve"> </w:t>
      </w:r>
      <w:r w:rsidR="00374B08">
        <w:t>establish consensus amongst therapists regarding the reasons why some people don’t receive the guideline amount of therapy.</w:t>
      </w:r>
    </w:p>
    <w:p w14:paraId="7111B9F0" w14:textId="3B4CC033" w:rsidR="00682F3F" w:rsidRDefault="00682F3F" w:rsidP="00682F3F"/>
    <w:p w14:paraId="50170FD7" w14:textId="77777777" w:rsidR="00682F3F" w:rsidRDefault="00682F3F" w:rsidP="00682F3F"/>
    <w:p w14:paraId="33849BDC" w14:textId="77777777" w:rsidR="00682F3F" w:rsidRDefault="00682F3F" w:rsidP="000C03F5"/>
    <w:p w14:paraId="04720F43" w14:textId="77777777" w:rsidR="00682F3F" w:rsidRDefault="00682F3F" w:rsidP="000C03F5"/>
    <w:p w14:paraId="3351D3CD" w14:textId="77777777" w:rsidR="00682F3F" w:rsidRDefault="00682F3F" w:rsidP="000C03F5"/>
    <w:p w14:paraId="69DFADF3" w14:textId="77777777" w:rsidR="00682F3F" w:rsidRDefault="00682F3F" w:rsidP="000C03F5"/>
    <w:p w14:paraId="0661E35C" w14:textId="77777777" w:rsidR="00682F3F" w:rsidRDefault="00682F3F" w:rsidP="000C03F5"/>
    <w:p w14:paraId="79873852" w14:textId="5388A5F6" w:rsidR="00682F3F" w:rsidRDefault="00682F3F" w:rsidP="000C03F5">
      <w:pPr>
        <w:sectPr w:rsidR="00682F3F" w:rsidSect="006767B4">
          <w:pgSz w:w="11900" w:h="16840"/>
          <w:pgMar w:top="1440" w:right="1440" w:bottom="1440" w:left="1440" w:header="708" w:footer="708" w:gutter="0"/>
          <w:cols w:space="708"/>
          <w:docGrid w:linePitch="360"/>
        </w:sectPr>
      </w:pPr>
    </w:p>
    <w:p w14:paraId="2062B027" w14:textId="4C8B0EF4" w:rsidR="00553E07" w:rsidRDefault="00553E07" w:rsidP="00CE7B6B">
      <w:pPr>
        <w:spacing w:line="276" w:lineRule="auto"/>
        <w:rPr>
          <w:b/>
          <w:bCs/>
        </w:rPr>
      </w:pPr>
      <w:r>
        <w:rPr>
          <w:b/>
          <w:bCs/>
        </w:rPr>
        <w:lastRenderedPageBreak/>
        <w:t>Article Summary:</w:t>
      </w:r>
    </w:p>
    <w:p w14:paraId="0DC98B93" w14:textId="77777777" w:rsidR="00553E07" w:rsidRDefault="00553E07" w:rsidP="00CE7B6B">
      <w:pPr>
        <w:spacing w:line="276" w:lineRule="auto"/>
        <w:rPr>
          <w:b/>
          <w:bCs/>
        </w:rPr>
      </w:pPr>
    </w:p>
    <w:p w14:paraId="278B142A" w14:textId="196DB26D" w:rsidR="00CE7B6B" w:rsidRPr="00553E07" w:rsidRDefault="00CE7B6B" w:rsidP="00CE7B6B">
      <w:pPr>
        <w:spacing w:line="276" w:lineRule="auto"/>
      </w:pPr>
      <w:r w:rsidRPr="00553E07">
        <w:t>Strengths and Limitations of this study</w:t>
      </w:r>
    </w:p>
    <w:p w14:paraId="1D914D13" w14:textId="77777777" w:rsidR="00FD3F70" w:rsidRDefault="00FD3F70" w:rsidP="00FD3F70">
      <w:pPr>
        <w:pStyle w:val="ListParagraph"/>
        <w:numPr>
          <w:ilvl w:val="0"/>
          <w:numId w:val="16"/>
        </w:numPr>
        <w:spacing w:line="276" w:lineRule="auto"/>
        <w:rPr>
          <w:sz w:val="24"/>
          <w:szCs w:val="24"/>
        </w:rPr>
      </w:pPr>
      <w:r w:rsidRPr="00FD3F70">
        <w:rPr>
          <w:sz w:val="24"/>
          <w:szCs w:val="24"/>
        </w:rPr>
        <w:t>To our knowledge, this is the first study to use focus groups to explore why a person may not receive the Royal College of Physicians recommended 45 minutes of therapy after stroke.</w:t>
      </w:r>
    </w:p>
    <w:p w14:paraId="42F1F5EA" w14:textId="77777777" w:rsidR="000A0664" w:rsidRDefault="00454602" w:rsidP="00FD3F70">
      <w:pPr>
        <w:pStyle w:val="ListParagraph"/>
        <w:numPr>
          <w:ilvl w:val="0"/>
          <w:numId w:val="16"/>
        </w:numPr>
        <w:spacing w:line="276" w:lineRule="auto"/>
        <w:rPr>
          <w:sz w:val="24"/>
          <w:szCs w:val="24"/>
        </w:rPr>
      </w:pPr>
      <w:r>
        <w:rPr>
          <w:sz w:val="24"/>
          <w:szCs w:val="24"/>
        </w:rPr>
        <w:t>This study recruited two natural groups of Occupational Therapists and Physiotherapists, working in inpatient and early supported discharge services in the south of England.</w:t>
      </w:r>
    </w:p>
    <w:p w14:paraId="335FD365" w14:textId="5819866B" w:rsidR="00FD3F70" w:rsidRDefault="00FD3F70" w:rsidP="00FD3F70">
      <w:pPr>
        <w:pStyle w:val="ListParagraph"/>
        <w:numPr>
          <w:ilvl w:val="0"/>
          <w:numId w:val="16"/>
        </w:numPr>
        <w:spacing w:line="276" w:lineRule="auto"/>
        <w:rPr>
          <w:sz w:val="24"/>
          <w:szCs w:val="24"/>
        </w:rPr>
      </w:pPr>
      <w:r>
        <w:rPr>
          <w:sz w:val="24"/>
          <w:szCs w:val="24"/>
        </w:rPr>
        <w:t xml:space="preserve">Generalisation of findings </w:t>
      </w:r>
      <w:proofErr w:type="gramStart"/>
      <w:r>
        <w:rPr>
          <w:sz w:val="24"/>
          <w:szCs w:val="24"/>
        </w:rPr>
        <w:t>is limited</w:t>
      </w:r>
      <w:proofErr w:type="gramEnd"/>
      <w:r>
        <w:rPr>
          <w:sz w:val="24"/>
          <w:szCs w:val="24"/>
        </w:rPr>
        <w:t>, due to the small number</w:t>
      </w:r>
      <w:r w:rsidR="00B64368">
        <w:rPr>
          <w:sz w:val="24"/>
          <w:szCs w:val="24"/>
        </w:rPr>
        <w:t xml:space="preserve"> and limited geography</w:t>
      </w:r>
      <w:r>
        <w:rPr>
          <w:sz w:val="24"/>
          <w:szCs w:val="24"/>
        </w:rPr>
        <w:t xml:space="preserve"> of participants (however, findings have been further examined in a subsequent study</w:t>
      </w:r>
      <w:r w:rsidR="00352CE3">
        <w:rPr>
          <w:sz w:val="24"/>
          <w:szCs w:val="24"/>
        </w:rPr>
        <w:t>)</w:t>
      </w:r>
    </w:p>
    <w:p w14:paraId="7E3DA540" w14:textId="77777777" w:rsidR="00CE7B6B" w:rsidRDefault="00CE7B6B" w:rsidP="000C03F5"/>
    <w:p w14:paraId="1DF9871B" w14:textId="77777777" w:rsidR="00D83B10" w:rsidRPr="00974359" w:rsidRDefault="00D83B10" w:rsidP="000C03F5">
      <w:pPr>
        <w:pStyle w:val="Heading2"/>
        <w:spacing w:line="240" w:lineRule="auto"/>
      </w:pPr>
      <w:bookmarkStart w:id="0" w:name="_Toc103888531"/>
      <w:r w:rsidRPr="00974359">
        <w:t>Introduction</w:t>
      </w:r>
      <w:bookmarkEnd w:id="0"/>
    </w:p>
    <w:p w14:paraId="08C0DE38" w14:textId="65D064D4" w:rsidR="00D83B10" w:rsidRDefault="00D83B10" w:rsidP="000C03F5">
      <w:pPr>
        <w:rPr>
          <w:rFonts w:cs="Calibri"/>
        </w:rPr>
      </w:pPr>
      <w:r>
        <w:rPr>
          <w:rFonts w:cs="Calibri"/>
        </w:rPr>
        <w:t xml:space="preserve">In England, the National Clinical Guideline for Stroke </w:t>
      </w:r>
      <w:r>
        <w:rPr>
          <w:rFonts w:cs="Calibri"/>
        </w:rPr>
        <w:fldChar w:fldCharType="begin"/>
      </w:r>
      <w:r w:rsidR="00374B08">
        <w:rPr>
          <w:rFonts w:cs="Calibri"/>
        </w:rPr>
        <w:instrText xml:space="preserve"> ADDIN EN.CITE &lt;EndNote&gt;&lt;Cite&gt;&lt;Author&gt;Intercollegiate Stroke Working Party&lt;/Author&gt;&lt;Year&gt;2016&lt;/Year&gt;&lt;RecNum&gt;1509&lt;/RecNum&gt;&lt;DisplayText&gt;(1)&lt;/DisplayText&gt;&lt;record&gt;&lt;rec-number&gt;1509&lt;/rec-number&gt;&lt;foreign-keys&gt;&lt;key app="EN" db-id="xes9de0t4xwazqespwzxsx93pp0pfe055e05" timestamp="1485035053" guid="9e2ad6bf-761b-4ba6-9462-e0d138bc660f"&gt;1509&lt;/key&gt;&lt;/foreign-keys&gt;&lt;ref-type name="Book"&gt;6&lt;/ref-type&gt;&lt;contributors&gt;&lt;authors&gt;&lt;author&gt;Intercollegiate Stroke Working Party,&lt;/author&gt;&lt;/authors&gt;&lt;/contributors&gt;&lt;titles&gt;&lt;title&gt;National Clinical Guideline for Stroke&lt;/title&gt;&lt;/titles&gt;&lt;edition&gt;Fifth&lt;/edition&gt;&lt;dates&gt;&lt;year&gt;2016&lt;/year&gt;&lt;/dates&gt;&lt;pub-location&gt;London&lt;/pub-location&gt;&lt;publisher&gt;Royal College of Physicians&lt;/publisher&gt;&lt;urls&gt;&lt;/urls&gt;&lt;/record&gt;&lt;/Cite&gt;&lt;/EndNote&gt;</w:instrText>
      </w:r>
      <w:r>
        <w:rPr>
          <w:rFonts w:cs="Calibri"/>
        </w:rPr>
        <w:fldChar w:fldCharType="separate"/>
      </w:r>
      <w:r w:rsidR="00374B08">
        <w:rPr>
          <w:rFonts w:cs="Calibri"/>
          <w:noProof/>
        </w:rPr>
        <w:t>(1)</w:t>
      </w:r>
      <w:r>
        <w:rPr>
          <w:rFonts w:cs="Calibri"/>
        </w:rPr>
        <w:fldChar w:fldCharType="end"/>
      </w:r>
      <w:r>
        <w:rPr>
          <w:rFonts w:cs="Calibri"/>
        </w:rPr>
        <w:t xml:space="preserve"> recommends that:</w:t>
      </w:r>
    </w:p>
    <w:p w14:paraId="6A19C1CA" w14:textId="77777777" w:rsidR="00D83B10" w:rsidRPr="00D17B98" w:rsidRDefault="00D83B10" w:rsidP="000C03F5">
      <w:pPr>
        <w:rPr>
          <w:rFonts w:cs="Calibri"/>
        </w:rPr>
      </w:pPr>
    </w:p>
    <w:p w14:paraId="792C4C1A" w14:textId="345702C6" w:rsidR="00D83B10" w:rsidRPr="00D17B98" w:rsidRDefault="00D83B10" w:rsidP="000C03F5">
      <w:pPr>
        <w:pStyle w:val="Quotation"/>
        <w:spacing w:before="0" w:line="240" w:lineRule="auto"/>
        <w:ind w:left="567"/>
        <w:rPr>
          <w:szCs w:val="22"/>
        </w:rPr>
      </w:pPr>
      <w:r w:rsidRPr="00D17B98">
        <w:rPr>
          <w:szCs w:val="22"/>
        </w:rPr>
        <w:t xml:space="preserve">“People with stroke should accumulate at least 45 minutes of each appropriate therapy every day, at a frequency that enables them to meet their rehabilitation goals, and for as long as they are willing and capable of participating and showing measurable benefit from treatment”. </w:t>
      </w:r>
      <w:r>
        <w:rPr>
          <w:szCs w:val="22"/>
        </w:rPr>
        <w:fldChar w:fldCharType="begin"/>
      </w:r>
      <w:r w:rsidR="00374B08">
        <w:rPr>
          <w:szCs w:val="22"/>
        </w:rPr>
        <w:instrText xml:space="preserve"> ADDIN EN.CITE &lt;EndNote&gt;&lt;Cite&gt;&lt;Author&gt;Intercollegiate Stroke Working Party&lt;/Author&gt;&lt;Year&gt;2016&lt;/Year&gt;&lt;RecNum&gt;1509&lt;/RecNum&gt;&lt;Suffix&gt; p.25&lt;/Suffix&gt;&lt;DisplayText&gt;(1 p.25)&lt;/DisplayText&gt;&lt;record&gt;&lt;rec-number&gt;1509&lt;/rec-number&gt;&lt;foreign-keys&gt;&lt;key app="EN" db-id="xes9de0t4xwazqespwzxsx93pp0pfe055e05" timestamp="1485035053" guid="9e2ad6bf-761b-4ba6-9462-e0d138bc660f"&gt;1509&lt;/key&gt;&lt;/foreign-keys&gt;&lt;ref-type name="Book"&gt;6&lt;/ref-type&gt;&lt;contributors&gt;&lt;authors&gt;&lt;author&gt;Intercollegiate Stroke Working Party,&lt;/author&gt;&lt;/authors&gt;&lt;/contributors&gt;&lt;titles&gt;&lt;title&gt;National Clinical Guideline for Stroke&lt;/title&gt;&lt;/titles&gt;&lt;edition&gt;Fifth&lt;/edition&gt;&lt;dates&gt;&lt;year&gt;2016&lt;/year&gt;&lt;/dates&gt;&lt;pub-location&gt;London&lt;/pub-location&gt;&lt;publisher&gt;Royal College of Physicians&lt;/publisher&gt;&lt;urls&gt;&lt;/urls&gt;&lt;/record&gt;&lt;/Cite&gt;&lt;/EndNote&gt;</w:instrText>
      </w:r>
      <w:r>
        <w:rPr>
          <w:szCs w:val="22"/>
        </w:rPr>
        <w:fldChar w:fldCharType="separate"/>
      </w:r>
      <w:r w:rsidR="00374B08">
        <w:rPr>
          <w:noProof/>
          <w:szCs w:val="22"/>
        </w:rPr>
        <w:t>(1 p.25)</w:t>
      </w:r>
      <w:r>
        <w:rPr>
          <w:szCs w:val="22"/>
        </w:rPr>
        <w:fldChar w:fldCharType="end"/>
      </w:r>
      <w:r w:rsidRPr="00D17B98">
        <w:rPr>
          <w:szCs w:val="22"/>
        </w:rPr>
        <w:t xml:space="preserve"> </w:t>
      </w:r>
    </w:p>
    <w:p w14:paraId="33708CF7" w14:textId="77777777" w:rsidR="00D83B10" w:rsidRPr="00D17B98" w:rsidRDefault="00D83B10" w:rsidP="000C03F5"/>
    <w:p w14:paraId="5C2FF812" w14:textId="3C6993AF" w:rsidR="00497479" w:rsidRDefault="00D83B10" w:rsidP="00956C1C">
      <w:r>
        <w:t xml:space="preserve">This guideline was introduced in 2008 and </w:t>
      </w:r>
      <w:r w:rsidR="00EE3283">
        <w:t xml:space="preserve">is reportedly appropriate for 80% of people </w:t>
      </w:r>
      <w:r w:rsidR="000E29C2">
        <w:t>receiving</w:t>
      </w:r>
      <w:r w:rsidR="00EE3283">
        <w:t xml:space="preserve"> Occupational Therapy and 85% of people </w:t>
      </w:r>
      <w:r w:rsidR="000E29C2">
        <w:t>receiving</w:t>
      </w:r>
      <w:r w:rsidR="00EE3283">
        <w:t xml:space="preserve"> physiotherapy as part of in-patient stroke rehabilitation </w:t>
      </w:r>
      <w:r w:rsidR="00EE3283">
        <w:fldChar w:fldCharType="begin"/>
      </w:r>
      <w:r w:rsidR="00374B08">
        <w:instrText xml:space="preserve"> ADDIN EN.CITE &lt;EndNote&gt;&lt;Cite&gt;&lt;Author&gt;Royal College of Physicians&lt;/Author&gt;&lt;Year&gt;2014&lt;/Year&gt;&lt;RecNum&gt;1299&lt;/RecNum&gt;&lt;DisplayText&gt;(2)&lt;/DisplayText&gt;&lt;record&gt;&lt;rec-number&gt;1299&lt;/rec-number&gt;&lt;foreign-keys&gt;&lt;key app="EN" db-id="xes9de0t4xwazqespwzxsx93pp0pfe055e05" timestamp="1431886142" guid="74d80eb8-7484-4762-8720-5411c580a2fc"&gt;1299&lt;/key&gt;&lt;/foreign-keys&gt;&lt;ref-type name="Report"&gt;27&lt;/ref-type&gt;&lt;contributors&gt;&lt;authors&gt;&lt;author&gt;Royal College of Physicians,&lt;/author&gt;&lt;/authors&gt;&lt;/contributors&gt;&lt;titles&gt;&lt;title&gt;How good is stroke care? First SSNAP Annual Report&lt;/title&gt;&lt;/titles&gt;&lt;dates&gt;&lt;year&gt;2014&lt;/year&gt;&lt;/dates&gt;&lt;pub-location&gt;London&lt;/pub-location&gt;&lt;publisher&gt;Royal College of Physicians&lt;/publisher&gt;&lt;urls&gt;&lt;/urls&gt;&lt;/record&gt;&lt;/Cite&gt;&lt;/EndNote&gt;</w:instrText>
      </w:r>
      <w:r w:rsidR="00EE3283">
        <w:fldChar w:fldCharType="separate"/>
      </w:r>
      <w:r w:rsidR="00374B08">
        <w:rPr>
          <w:noProof/>
        </w:rPr>
        <w:t>(2)</w:t>
      </w:r>
      <w:r w:rsidR="00EE3283">
        <w:fldChar w:fldCharType="end"/>
      </w:r>
      <w:r w:rsidR="00EE3283">
        <w:t>.</w:t>
      </w:r>
      <w:r w:rsidR="000E29C2">
        <w:t xml:space="preserve">  S</w:t>
      </w:r>
      <w:r>
        <w:t>ince 2013, t</w:t>
      </w:r>
      <w:r w:rsidRPr="00EC71EC">
        <w:t xml:space="preserve">he Sentinel Stroke Audit Programme (SSNAP) </w:t>
      </w:r>
      <w:r>
        <w:t>has audited its achievement</w:t>
      </w:r>
      <w:r w:rsidRPr="00EC71EC">
        <w:t xml:space="preserve"> based on</w:t>
      </w:r>
      <w:r>
        <w:t xml:space="preserve"> the</w:t>
      </w:r>
      <w:r w:rsidRPr="00EC71EC">
        <w:t xml:space="preserve"> provision of therapy five days</w:t>
      </w:r>
      <w:r>
        <w:t xml:space="preserve"> </w:t>
      </w:r>
      <w:r w:rsidRPr="00EC71EC">
        <w:t>a</w:t>
      </w:r>
      <w:r>
        <w:t xml:space="preserve"> </w:t>
      </w:r>
      <w:r w:rsidRPr="00EC71EC">
        <w:t>week.</w:t>
      </w:r>
      <w:r w:rsidR="000E29C2">
        <w:t xml:space="preserve"> </w:t>
      </w:r>
      <w:r w:rsidR="00956C1C">
        <w:t xml:space="preserve"> A</w:t>
      </w:r>
      <w:r>
        <w:t xml:space="preserve">udit </w:t>
      </w:r>
      <w:r w:rsidRPr="00EC71EC">
        <w:t xml:space="preserve">findings </w:t>
      </w:r>
      <w:r w:rsidR="00956C1C">
        <w:t xml:space="preserve">published in 2022 </w:t>
      </w:r>
      <w:r w:rsidRPr="00EC71EC">
        <w:t xml:space="preserve">suggest </w:t>
      </w:r>
      <w:r>
        <w:t xml:space="preserve">this guideline </w:t>
      </w:r>
      <w:r w:rsidRPr="00EC71EC">
        <w:t>is</w:t>
      </w:r>
      <w:r>
        <w:t xml:space="preserve"> achieved for 3</w:t>
      </w:r>
      <w:r w:rsidR="00956C1C">
        <w:t>4</w:t>
      </w:r>
      <w:r>
        <w:t xml:space="preserve">% and </w:t>
      </w:r>
      <w:r w:rsidRPr="00D63B2F">
        <w:t>3</w:t>
      </w:r>
      <w:r w:rsidR="00956C1C">
        <w:t>2</w:t>
      </w:r>
      <w:r w:rsidRPr="00D63B2F">
        <w:t xml:space="preserve">% of </w:t>
      </w:r>
      <w:r>
        <w:t xml:space="preserve">those </w:t>
      </w:r>
      <w:r w:rsidR="00374089">
        <w:t xml:space="preserve">considered </w:t>
      </w:r>
      <w:r>
        <w:t>appropriate</w:t>
      </w:r>
      <w:r w:rsidRPr="00D63B2F">
        <w:t xml:space="preserve"> for OT and PT</w:t>
      </w:r>
      <w:r>
        <w:t xml:space="preserve"> respectively </w:t>
      </w:r>
      <w:r w:rsidR="00956C1C">
        <w:fldChar w:fldCharType="begin"/>
      </w:r>
      <w:r w:rsidR="00374B08">
        <w:instrText xml:space="preserve"> ADDIN EN.CITE &lt;EndNote&gt;&lt;Cite&gt;&lt;Author&gt;Bhalla&lt;/Author&gt;&lt;Year&gt;2022&lt;/Year&gt;&lt;RecNum&gt;3416&lt;/RecNum&gt;&lt;DisplayText&gt;(3)&lt;/DisplayText&gt;&lt;record&gt;&lt;rec-number&gt;3416&lt;/rec-number&gt;&lt;foreign-keys&gt;&lt;key app="EN" db-id="xes9de0t4xwazqespwzxsx93pp0pfe055e05" timestamp="1689103694"&gt;3416&lt;/key&gt;&lt;/foreign-keys&gt;&lt;ref-type name="Book"&gt;6&lt;/ref-type&gt;&lt;contributors&gt;&lt;authors&gt;&lt;author&gt;Bhalla, A&lt;/author&gt;&lt;author&gt;McMullen, E&lt;/author&gt;&lt;author&gt;Asfar, A&lt;/author&gt;&lt;author&gt;Savic, T&lt;/author&gt;&lt;author&gt;Kald, E&lt;/author&gt;&lt;author&gt;Stanley, K&lt;/author&gt;&lt;author&gt;Segilola, A&lt;/author&gt;&lt;/authors&gt;&lt;/contributors&gt;&lt;titles&gt;&lt;title&gt;The Road to Recovery: The Ninth SSNAP Annual Report&lt;/title&gt;&lt;/titles&gt;&lt;dates&gt;&lt;year&gt;2022&lt;/year&gt;&lt;/dates&gt;&lt;pub-location&gt;London&lt;/pub-location&gt;&lt;publisher&gt;Health Quality Improvement Partnership (HQIP)&lt;/publisher&gt;&lt;urls&gt;&lt;/urls&gt;&lt;/record&gt;&lt;/Cite&gt;&lt;/EndNote&gt;</w:instrText>
      </w:r>
      <w:r w:rsidR="00956C1C">
        <w:fldChar w:fldCharType="separate"/>
      </w:r>
      <w:r w:rsidR="00374B08">
        <w:rPr>
          <w:noProof/>
        </w:rPr>
        <w:t>(3)</w:t>
      </w:r>
      <w:r w:rsidR="00956C1C">
        <w:fldChar w:fldCharType="end"/>
      </w:r>
      <w:r>
        <w:t xml:space="preserve">.  </w:t>
      </w:r>
      <w:r w:rsidR="00497479">
        <w:t xml:space="preserve">Details regarding how this guideline is audited (including what constitutes therapy and how it is counted) is found in the SSNAP Core Dataset Help Notes </w:t>
      </w:r>
      <w:r w:rsidR="00497479">
        <w:fldChar w:fldCharType="begin"/>
      </w:r>
      <w:r w:rsidR="00374B08">
        <w:instrText xml:space="preserve"> ADDIN EN.CITE &lt;EndNote&gt;&lt;Cite&gt;&lt;Author&gt;Intercollegiate Stroke Working Party&lt;/Author&gt;&lt;Year&gt;2021&lt;/Year&gt;&lt;RecNum&gt;3373&lt;/RecNum&gt;&lt;DisplayText&gt;(4)&lt;/DisplayText&gt;&lt;record&gt;&lt;rec-number&gt;3373&lt;/rec-number&gt;&lt;foreign-keys&gt;&lt;key app="EN" db-id="xes9de0t4xwazqespwzxsx93pp0pfe055e05" timestamp="1644792229"&gt;3373&lt;/key&gt;&lt;/foreign-keys&gt;&lt;ref-type name="Book"&gt;6&lt;/ref-type&gt;&lt;contributors&gt;&lt;authors&gt;&lt;author&gt;Intercollegiate Stroke Working Party,&lt;/author&gt;&lt;/authors&gt;&lt;/contributors&gt;&lt;titles&gt;&lt;title&gt;SSNAP Helpnotes for core dataset 5.0.0&lt;/title&gt;&lt;/titles&gt;&lt;dates&gt;&lt;year&gt;2021&lt;/year&gt;&lt;/dates&gt;&lt;pub-location&gt;London&lt;/pub-location&gt;&lt;publisher&gt;Kings College London&lt;/publisher&gt;&lt;urls&gt;&lt;/urls&gt;&lt;/record&gt;&lt;/Cite&gt;&lt;/EndNote&gt;</w:instrText>
      </w:r>
      <w:r w:rsidR="00497479">
        <w:fldChar w:fldCharType="separate"/>
      </w:r>
      <w:r w:rsidR="00374B08">
        <w:rPr>
          <w:noProof/>
        </w:rPr>
        <w:t>(4)</w:t>
      </w:r>
      <w:r w:rsidR="00497479">
        <w:fldChar w:fldCharType="end"/>
      </w:r>
    </w:p>
    <w:p w14:paraId="4D4A1B71" w14:textId="77777777" w:rsidR="00D83B10" w:rsidRDefault="00D83B10" w:rsidP="000C03F5"/>
    <w:p w14:paraId="2F0B9665" w14:textId="3108BDAF" w:rsidR="00D83B10" w:rsidRDefault="00D83B10" w:rsidP="000C03F5">
      <w:r w:rsidRPr="00697735">
        <w:rPr>
          <w:rFonts w:cs="Calibri"/>
        </w:rPr>
        <w:t xml:space="preserve">Stroke is the second most common cause of </w:t>
      </w:r>
      <w:r>
        <w:rPr>
          <w:rFonts w:cs="Calibri"/>
        </w:rPr>
        <w:t xml:space="preserve">global </w:t>
      </w:r>
      <w:r w:rsidRPr="00697735">
        <w:rPr>
          <w:rFonts w:cs="Calibri"/>
        </w:rPr>
        <w:t>disability, with more than 80 million stroke survivors worldwide</w:t>
      </w:r>
      <w:r>
        <w:rPr>
          <w:rFonts w:cs="Calibri"/>
        </w:rPr>
        <w:t xml:space="preserve"> </w:t>
      </w:r>
      <w:r>
        <w:rPr>
          <w:rFonts w:cs="Calibri"/>
        </w:rPr>
        <w:fldChar w:fldCharType="begin">
          <w:fldData xml:space="preserve">PEVuZE5vdGU+PENpdGU+PEF1dGhvcj5Kb2huc29uPC9BdXRob3I+PFllYXI+MjAxOTwvWWVhcj48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=
</w:fldData>
        </w:fldChar>
      </w:r>
      <w:r w:rsidR="00374B08">
        <w:rPr>
          <w:rFonts w:cs="Calibri"/>
        </w:rPr>
        <w:instrText xml:space="preserve"> ADDIN EN.CITE </w:instrText>
      </w:r>
      <w:r w:rsidR="00374B08">
        <w:rPr>
          <w:rFonts w:cs="Calibri"/>
        </w:rPr>
        <w:fldChar w:fldCharType="begin">
          <w:fldData xml:space="preserve">PEVuZE5vdGU+PENpdGU+PEF1dGhvcj5Kb2huc29uPC9BdXRob3I+PFllYXI+MjAxOTwvWWVhcj48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=
</w:fldData>
        </w:fldChar>
      </w:r>
      <w:r w:rsidR="00374B08">
        <w:rPr>
          <w:rFonts w:cs="Calibri"/>
        </w:rPr>
        <w:instrText xml:space="preserve"> ADDIN EN.CITE.DATA </w:instrText>
      </w:r>
      <w:r w:rsidR="00374B08">
        <w:rPr>
          <w:rFonts w:cs="Calibri"/>
        </w:rPr>
      </w:r>
      <w:r w:rsidR="00374B08">
        <w:rPr>
          <w:rFonts w:cs="Calibri"/>
        </w:rPr>
        <w:fldChar w:fldCharType="end"/>
      </w:r>
      <w:r>
        <w:rPr>
          <w:rFonts w:cs="Calibri"/>
        </w:rPr>
      </w:r>
      <w:r>
        <w:rPr>
          <w:rFonts w:cs="Calibri"/>
        </w:rPr>
        <w:fldChar w:fldCharType="separate"/>
      </w:r>
      <w:r w:rsidR="00374B08">
        <w:rPr>
          <w:rFonts w:cs="Calibri"/>
          <w:noProof/>
        </w:rPr>
        <w:t>(5)</w:t>
      </w:r>
      <w:r>
        <w:rPr>
          <w:rFonts w:cs="Calibri"/>
        </w:rPr>
        <w:fldChar w:fldCharType="end"/>
      </w:r>
      <w:r>
        <w:rPr>
          <w:rFonts w:cs="Calibri"/>
          <w:color w:val="000000" w:themeColor="text1"/>
          <w:shd w:val="clear" w:color="auto" w:fill="FFFFFF"/>
        </w:rPr>
        <w:t xml:space="preserve">.  Such disability results in reduced quality of life for people with stroke and their carers </w:t>
      </w:r>
      <w:r>
        <w:rPr>
          <w:rFonts w:cs="Calibri"/>
          <w:color w:val="000000" w:themeColor="text1"/>
          <w:shd w:val="clear" w:color="auto" w:fill="FFFFFF"/>
        </w:rPr>
        <w:fldChar w:fldCharType="begin">
          <w:fldData xml:space="preserve">PEVuZE5vdGU+PENpdGU+PEF1dGhvcj5PeWV3b2xlPC9BdXRob3I+PFllYXI+MjAyMDwvWWVhcj48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</w:fldData>
        </w:fldChar>
      </w:r>
      <w:r w:rsidR="00374B08">
        <w:rPr>
          <w:rFonts w:cs="Calibri"/>
          <w:color w:val="000000" w:themeColor="text1"/>
          <w:shd w:val="clear" w:color="auto" w:fill="FFFFFF"/>
        </w:rPr>
        <w:instrText xml:space="preserve"> ADDIN EN.CITE </w:instrText>
      </w:r>
      <w:r w:rsidR="00374B08">
        <w:rPr>
          <w:rFonts w:cs="Calibri"/>
          <w:color w:val="000000" w:themeColor="text1"/>
          <w:shd w:val="clear" w:color="auto" w:fill="FFFFFF"/>
        </w:rPr>
        <w:fldChar w:fldCharType="begin">
          <w:fldData xml:space="preserve">PEVuZE5vdGU+PENpdGU+PEF1dGhvcj5PeWV3b2xlPC9BdXRob3I+PFllYXI+MjAyMDwvWWVhcj48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</w:fldData>
        </w:fldChar>
      </w:r>
      <w:r w:rsidR="00374B08">
        <w:rPr>
          <w:rFonts w:cs="Calibri"/>
          <w:color w:val="000000" w:themeColor="text1"/>
          <w:shd w:val="clear" w:color="auto" w:fill="FFFFFF"/>
        </w:rPr>
        <w:instrText xml:space="preserve"> ADDIN EN.CITE.DATA </w:instrText>
      </w:r>
      <w:r w:rsidR="00374B08">
        <w:rPr>
          <w:rFonts w:cs="Calibri"/>
          <w:color w:val="000000" w:themeColor="text1"/>
          <w:shd w:val="clear" w:color="auto" w:fill="FFFFFF"/>
        </w:rPr>
      </w:r>
      <w:r w:rsidR="00374B08">
        <w:rPr>
          <w:rFonts w:cs="Calibri"/>
          <w:color w:val="000000" w:themeColor="text1"/>
          <w:shd w:val="clear" w:color="auto" w:fill="FFFFFF"/>
        </w:rPr>
        <w:fldChar w:fldCharType="end"/>
      </w:r>
      <w:r>
        <w:rPr>
          <w:rFonts w:cs="Calibri"/>
          <w:color w:val="000000" w:themeColor="text1"/>
          <w:shd w:val="clear" w:color="auto" w:fill="FFFFFF"/>
        </w:rPr>
      </w:r>
      <w:r>
        <w:rPr>
          <w:rFonts w:cs="Calibri"/>
          <w:color w:val="000000" w:themeColor="text1"/>
          <w:shd w:val="clear" w:color="auto" w:fill="FFFFFF"/>
        </w:rPr>
        <w:fldChar w:fldCharType="separate"/>
      </w:r>
      <w:r w:rsidR="00374B08">
        <w:rPr>
          <w:rFonts w:cs="Calibri"/>
          <w:noProof/>
          <w:color w:val="000000" w:themeColor="text1"/>
          <w:shd w:val="clear" w:color="auto" w:fill="FFFFFF"/>
        </w:rPr>
        <w:t>(6, 7)</w:t>
      </w:r>
      <w:r>
        <w:rPr>
          <w:rFonts w:cs="Calibri"/>
          <w:color w:val="000000" w:themeColor="text1"/>
          <w:shd w:val="clear" w:color="auto" w:fill="FFFFFF"/>
        </w:rPr>
        <w:fldChar w:fldCharType="end"/>
      </w:r>
      <w:r>
        <w:rPr>
          <w:rFonts w:cs="Calibri"/>
          <w:color w:val="000000" w:themeColor="text1"/>
          <w:shd w:val="clear" w:color="auto" w:fill="FFFFFF"/>
        </w:rPr>
        <w:t xml:space="preserve"> and has a significant effect on national economies </w:t>
      </w:r>
      <w:r>
        <w:rPr>
          <w:rFonts w:cs="Calibri"/>
          <w:color w:val="000000" w:themeColor="text1"/>
          <w:shd w:val="clear" w:color="auto" w:fill="FFFFFF"/>
        </w:rPr>
        <w:fldChar w:fldCharType="begin">
          <w:fldData xml:space="preserve">PEVuZE5vdGU+PENpdGU+PEF1dGhvcj5QYXRlbDwvQXV0aG9yPjxZZWFyPjIwMjA8L1llYXI+PFJl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</w:fldData>
        </w:fldChar>
      </w:r>
      <w:r w:rsidR="00374B08">
        <w:rPr>
          <w:rFonts w:cs="Calibri"/>
          <w:color w:val="000000" w:themeColor="text1"/>
          <w:shd w:val="clear" w:color="auto" w:fill="FFFFFF"/>
        </w:rPr>
        <w:instrText xml:space="preserve"> ADDIN EN.CITE </w:instrText>
      </w:r>
      <w:r w:rsidR="00374B08">
        <w:rPr>
          <w:rFonts w:cs="Calibri"/>
          <w:color w:val="000000" w:themeColor="text1"/>
          <w:shd w:val="clear" w:color="auto" w:fill="FFFFFF"/>
        </w:rPr>
        <w:fldChar w:fldCharType="begin">
          <w:fldData xml:space="preserve">PEVuZE5vdGU+PENpdGU+PEF1dGhvcj5QYXRlbDwvQXV0aG9yPjxZZWFyPjIwMjA8L1llYXI+PFJl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</w:fldData>
        </w:fldChar>
      </w:r>
      <w:r w:rsidR="00374B08">
        <w:rPr>
          <w:rFonts w:cs="Calibri"/>
          <w:color w:val="000000" w:themeColor="text1"/>
          <w:shd w:val="clear" w:color="auto" w:fill="FFFFFF"/>
        </w:rPr>
        <w:instrText xml:space="preserve"> ADDIN EN.CITE.DATA </w:instrText>
      </w:r>
      <w:r w:rsidR="00374B08">
        <w:rPr>
          <w:rFonts w:cs="Calibri"/>
          <w:color w:val="000000" w:themeColor="text1"/>
          <w:shd w:val="clear" w:color="auto" w:fill="FFFFFF"/>
        </w:rPr>
      </w:r>
      <w:r w:rsidR="00374B08">
        <w:rPr>
          <w:rFonts w:cs="Calibri"/>
          <w:color w:val="000000" w:themeColor="text1"/>
          <w:shd w:val="clear" w:color="auto" w:fill="FFFFFF"/>
        </w:rPr>
        <w:fldChar w:fldCharType="end"/>
      </w:r>
      <w:r>
        <w:rPr>
          <w:rFonts w:cs="Calibri"/>
          <w:color w:val="000000" w:themeColor="text1"/>
          <w:shd w:val="clear" w:color="auto" w:fill="FFFFFF"/>
        </w:rPr>
      </w:r>
      <w:r>
        <w:rPr>
          <w:rFonts w:cs="Calibri"/>
          <w:color w:val="000000" w:themeColor="text1"/>
          <w:shd w:val="clear" w:color="auto" w:fill="FFFFFF"/>
        </w:rPr>
        <w:fldChar w:fldCharType="separate"/>
      </w:r>
      <w:r w:rsidR="00374B08">
        <w:rPr>
          <w:rFonts w:cs="Calibri"/>
          <w:noProof/>
          <w:color w:val="000000" w:themeColor="text1"/>
          <w:shd w:val="clear" w:color="auto" w:fill="FFFFFF"/>
        </w:rPr>
        <w:t>(8)</w:t>
      </w:r>
      <w:r>
        <w:rPr>
          <w:rFonts w:cs="Calibri"/>
          <w:color w:val="000000" w:themeColor="text1"/>
          <w:shd w:val="clear" w:color="auto" w:fill="FFFFFF"/>
        </w:rPr>
        <w:fldChar w:fldCharType="end"/>
      </w:r>
      <w:r>
        <w:rPr>
          <w:rFonts w:cs="Calibri"/>
          <w:color w:val="000000" w:themeColor="text1"/>
          <w:shd w:val="clear" w:color="auto" w:fill="FFFFFF"/>
        </w:rPr>
        <w:t xml:space="preserve">.  </w:t>
      </w:r>
      <w:r w:rsidRPr="000C21A2">
        <w:t xml:space="preserve">Occupational </w:t>
      </w:r>
      <w:r>
        <w:t>t</w:t>
      </w:r>
      <w:r w:rsidRPr="000C21A2">
        <w:t>herapy</w:t>
      </w:r>
      <w:r>
        <w:t xml:space="preserve"> (OT)</w:t>
      </w:r>
      <w:r w:rsidRPr="000C21A2">
        <w:t xml:space="preserve"> and</w:t>
      </w:r>
      <w:r>
        <w:t xml:space="preserve"> p</w:t>
      </w:r>
      <w:r w:rsidRPr="000C21A2">
        <w:t>hysiotherapy</w:t>
      </w:r>
      <w:r>
        <w:t xml:space="preserve"> (PT) </w:t>
      </w:r>
      <w:r w:rsidRPr="000C21A2">
        <w:t xml:space="preserve">contribute to post-stroke recovery including, but not limited to, increased independence in </w:t>
      </w:r>
      <w:r>
        <w:t>activities of daily living</w:t>
      </w:r>
      <w:r w:rsidRPr="000C21A2">
        <w:t>, community reintegration, improved postural control and mobility</w:t>
      </w:r>
      <w:r>
        <w:t xml:space="preserve"> </w:t>
      </w:r>
      <w:r>
        <w:fldChar w:fldCharType="begin">
          <w:fldData xml:space="preserve">PEVuZE5vdGU+PENpdGU+PEF1dGhvcj5MZWdnPC9BdXRob3I+PFllYXI+MjAwNjwvWWVhcj48UmVj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</w:fldData>
        </w:fldChar>
      </w:r>
      <w:r w:rsidR="00374B08">
        <w:instrText xml:space="preserve"> ADDIN EN.CITE </w:instrText>
      </w:r>
      <w:r w:rsidR="00374B08">
        <w:fldChar w:fldCharType="begin">
          <w:fldData xml:space="preserve">PEVuZE5vdGU+PENpdGU+PEF1dGhvcj5MZWdnPC9BdXRob3I+PFllYXI+MjAwNjwvWWVhcj48UmVj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</w:fldData>
        </w:fldChar>
      </w:r>
      <w:r w:rsidR="00374B08">
        <w:instrText xml:space="preserve"> ADDIN EN.CITE.DATA </w:instrText>
      </w:r>
      <w:r w:rsidR="00374B08">
        <w:fldChar w:fldCharType="end"/>
      </w:r>
      <w:r>
        <w:fldChar w:fldCharType="separate"/>
      </w:r>
      <w:r w:rsidR="00374B08">
        <w:rPr>
          <w:noProof/>
        </w:rPr>
        <w:t>(9, 10, 11, 12)</w:t>
      </w:r>
      <w:r>
        <w:fldChar w:fldCharType="end"/>
      </w:r>
      <w:r>
        <w:t>. Whilst there is evidence of the benefits of OT and PT following stroke, there is not clear evidence regarding who should receive it, when and how much.</w:t>
      </w:r>
      <w:r w:rsidR="00897CD0">
        <w:t xml:space="preserve">  The guideline for 45 minutes is based on </w:t>
      </w:r>
      <w:r w:rsidR="00EB4D1F">
        <w:t>evidence from systematic reviews, which suggests that more therapy leads to better outcomes in the first six months post stroke</w:t>
      </w:r>
      <w:r w:rsidR="00A55A94">
        <w:t xml:space="preserve">  </w:t>
      </w:r>
      <w:r w:rsidR="00A55A94">
        <w:fldChar w:fldCharType="begin">
          <w:fldData xml:space="preserve">PEVuZE5vdGU+PENpdGU+PEF1dGhvcj5Mb2hzZTwvQXV0aG9yPjxZZWFyPjIwMTQ8L1llYXI+PFJl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</w:fldData>
        </w:fldChar>
      </w:r>
      <w:r w:rsidR="00F31AB8">
        <w:instrText xml:space="preserve"> ADDIN EN.CITE </w:instrText>
      </w:r>
      <w:r w:rsidR="00F31AB8">
        <w:fldChar w:fldCharType="begin">
          <w:fldData xml:space="preserve">PEVuZE5vdGU+PENpdGU+PEF1dGhvcj5Mb2hzZTwvQXV0aG9yPjxZZWFyPjIwMTQ8L1llYXI+PFJl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</w:fldData>
        </w:fldChar>
      </w:r>
      <w:r w:rsidR="00F31AB8">
        <w:instrText xml:space="preserve"> ADDIN EN.CITE.DATA </w:instrText>
      </w:r>
      <w:r w:rsidR="00F31AB8">
        <w:fldChar w:fldCharType="end"/>
      </w:r>
      <w:r w:rsidR="00A55A94">
        <w:fldChar w:fldCharType="separate"/>
      </w:r>
      <w:r w:rsidR="00F31AB8">
        <w:rPr>
          <w:noProof/>
        </w:rPr>
        <w:t>(13, 14, 15, 16)</w:t>
      </w:r>
      <w:r w:rsidR="00A55A94">
        <w:fldChar w:fldCharType="end"/>
      </w:r>
      <w:r w:rsidR="00EB4D1F">
        <w:t xml:space="preserve"> </w:t>
      </w:r>
      <w:r w:rsidR="00A55A94">
        <w:t xml:space="preserve">, however, more recent evidence suggest that this may be an over-simplification of the effect of time </w:t>
      </w:r>
      <w:r w:rsidR="00EC2DD0">
        <w:t xml:space="preserve">spent </w:t>
      </w:r>
      <w:r w:rsidR="00A55A94">
        <w:t xml:space="preserve">in therapy </w:t>
      </w:r>
      <w:r w:rsidR="00A55A94">
        <w:fldChar w:fldCharType="begin"/>
      </w:r>
      <w:r w:rsidR="00F31AB8">
        <w:instrText xml:space="preserve"> ADDIN EN.CITE &lt;EndNote&gt;&lt;Cite&gt;&lt;Author&gt;Clark&lt;/Author&gt;&lt;Year&gt;2021&lt;/Year&gt;&lt;RecNum&gt;3364&lt;/RecNum&gt;&lt;DisplayText&gt;(17)&lt;/DisplayText&gt;&lt;record&gt;&lt;rec-number&gt;3364&lt;/rec-number&gt;&lt;foreign-keys&gt;&lt;key app="EN" db-id="xes9de0t4xwazqespwzxsx93pp0pfe055e05" timestamp="1635892136"&gt;3364&lt;/key&gt;&lt;/foreign-keys&gt;&lt;ref-type name="Journal Article"&gt;17&lt;/ref-type&gt;&lt;contributors&gt;&lt;authors&gt;&lt;author&gt;Clark, B.&lt;/author&gt;&lt;author&gt;Whitall, J.&lt;/author&gt;&lt;author&gt;Kwakkel, G.&lt;/author&gt;&lt;author&gt;Mehrholz, J.&lt;/author&gt;&lt;author&gt;Ewings, S.&lt;/author&gt;&lt;author&gt;Burridge, J.&lt;/author&gt;&lt;/authors&gt;&lt;/contributors&gt;&lt;auth-address&gt;School of Health Sciences, Faculty of Environmental and Life Sciences, University of Southampton, Southampton, UK.&amp;#xD;Department of Physical Therapy and Rehabilitation Science, University of Maryland, Baltimore, Maryland, USA.&amp;#xD;Department of Rehabilitation Medicine, Amsterdam Movement Sciences and Amsterdam, Amsterdam Neurosciences, VU University Medical Center, Amsterdam, Netherlands.&amp;#xD;Department of Public Health, Dresden Medical School, Technical University Dresden, Dresden, Germany.&amp;#xD;Southampton Statistical Sciences Research Institute, University of Southampton, Southampton, UK.&amp;#xD;Research Group, Faculty of Health Sciences, University of Southampton, Southampton, UK.&lt;/auth-address&gt;&lt;titles&gt;&lt;title&gt;The effect of time spent in rehabilitation on activity limitation and impairment after stroke&lt;/title&gt;&lt;secondary-title&gt;Cochrane Database of Systematic Reviews&lt;/secondary-title&gt;&lt;/titles&gt;&lt;periodical&gt;&lt;full-title&gt;Cochrane Database of Systematic Reviews&lt;/full-title&gt;&lt;/periodical&gt;&lt;pages&gt;CD012612&lt;/pages&gt;&lt;volume&gt;10&lt;/volume&gt;&lt;edition&gt;2021/10/26&lt;/edition&gt;&lt;dates&gt;&lt;year&gt;2021&lt;/year&gt;&lt;pub-dates&gt;&lt;date&gt;Oct 25&lt;/date&gt;&lt;/pub-dates&gt;&lt;/dates&gt;&lt;isbn&gt;1469-493X (Electronic)&amp;#xD;1361-6137 (Linking)&lt;/isbn&gt;&lt;accession-num&gt;34695300&lt;/accession-num&gt;&lt;urls&gt;&lt;related-urls&gt;&lt;url&gt;https://www.ncbi.nlm.nih.gov/pubmed/34695300&lt;/url&gt;&lt;/related-urls&gt;&lt;/urls&gt;&lt;custom2&gt;PMC8545241&lt;/custom2&gt;&lt;electronic-resource-num&gt;10.1002/14651858.CD012612.pub2&lt;/electronic-resource-num&gt;&lt;/record&gt;&lt;/Cite&gt;&lt;/EndNote&gt;</w:instrText>
      </w:r>
      <w:r w:rsidR="00A55A94">
        <w:fldChar w:fldCharType="separate"/>
      </w:r>
      <w:r w:rsidR="00F31AB8">
        <w:rPr>
          <w:noProof/>
        </w:rPr>
        <w:t>(17)</w:t>
      </w:r>
      <w:r w:rsidR="00A55A94">
        <w:fldChar w:fldCharType="end"/>
      </w:r>
      <w:r w:rsidR="00A55A94">
        <w:t>.</w:t>
      </w:r>
    </w:p>
    <w:p w14:paraId="6A955A16" w14:textId="77777777" w:rsidR="00D83B10" w:rsidRDefault="00D83B10" w:rsidP="000C03F5"/>
    <w:p w14:paraId="7EADDD13" w14:textId="7A560FFA" w:rsidR="00D83B10" w:rsidRDefault="00D83B10" w:rsidP="000C03F5">
      <w:r>
        <w:lastRenderedPageBreak/>
        <w:t xml:space="preserve">Three recent studies report factors that influence the amount of therapy a person receives in the context of the </w:t>
      </w:r>
      <w:proofErr w:type="gramStart"/>
      <w:r>
        <w:t>45 minute</w:t>
      </w:r>
      <w:proofErr w:type="gramEnd"/>
      <w:r>
        <w:t xml:space="preserve"> guideline </w:t>
      </w:r>
      <w:r>
        <w:fldChar w:fldCharType="begin">
          <w:fldData xml:space="preserve">PEVuZE5vdGU+PENpdGU+PEF1dGhvcj5DbGFya2U8L0F1dGhvcj48WWVhcj4yMDE4PC9ZZWFyPjxS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=
</w:fldData>
        </w:fldChar>
      </w:r>
      <w:r w:rsidR="00F31AB8">
        <w:instrText xml:space="preserve"> ADDIN EN.CITE </w:instrText>
      </w:r>
      <w:r w:rsidR="00F31AB8">
        <w:fldChar w:fldCharType="begin">
          <w:fldData xml:space="preserve">PEVuZE5vdGU+PENpdGU+PEF1dGhvcj5DbGFya2U8L0F1dGhvcj48WWVhcj4yMDE4PC9ZZWFyPjxS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=
</w:fldData>
        </w:fldChar>
      </w:r>
      <w:r w:rsidR="00F31AB8">
        <w:instrText xml:space="preserve"> ADDIN EN.CITE.DATA </w:instrText>
      </w:r>
      <w:r w:rsidR="00F31AB8">
        <w:fldChar w:fldCharType="end"/>
      </w:r>
      <w:r>
        <w:fldChar w:fldCharType="separate"/>
      </w:r>
      <w:r w:rsidR="00F31AB8">
        <w:rPr>
          <w:noProof/>
        </w:rPr>
        <w:t>(18, 19, 20)</w:t>
      </w:r>
      <w:r>
        <w:fldChar w:fldCharType="end"/>
      </w:r>
      <w:r>
        <w:t xml:space="preserve">.  Despite different study designs, each </w:t>
      </w:r>
      <w:r w:rsidRPr="00AE7D42">
        <w:t>identif</w:t>
      </w:r>
      <w:r>
        <w:t>ied</w:t>
      </w:r>
      <w:r w:rsidRPr="00AE7D42">
        <w:t xml:space="preserve"> resource</w:t>
      </w:r>
      <w:r>
        <w:t xml:space="preserve"> provision</w:t>
      </w:r>
      <w:r w:rsidRPr="00AE7D42">
        <w:t xml:space="preserve"> (number of therapists or amount of therapy time) as a reason why </w:t>
      </w:r>
      <w:r>
        <w:t xml:space="preserve">people with stroke </w:t>
      </w:r>
      <w:r w:rsidRPr="00AE7D42">
        <w:t xml:space="preserve">may not receive </w:t>
      </w:r>
      <w:r>
        <w:t>the guideline recommendation</w:t>
      </w:r>
      <w:r w:rsidRPr="00AE7D42">
        <w:t>.</w:t>
      </w:r>
      <w:r>
        <w:t xml:space="preserve">  This suggests that therapists must decide not only who is appropriate for therapy, but who will receive it in the context of a limited resource.  Therapists use observation and assessment to decide who will receive therapy and the amount they will receive </w:t>
      </w:r>
      <w:r>
        <w:fldChar w:fldCharType="begin">
          <w:fldData xml:space="preserve">PEVuZE5vdGU+PENpdGU+PEF1dGhvcj5DbGFya2U8L0F1dGhvcj48WWVhcj4yMDE4PC9ZZWFyPjxS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=
</w:fldData>
        </w:fldChar>
      </w:r>
      <w:r w:rsidR="00F31AB8">
        <w:instrText xml:space="preserve"> ADDIN EN.CITE </w:instrText>
      </w:r>
      <w:r w:rsidR="00F31AB8">
        <w:fldChar w:fldCharType="begin">
          <w:fldData xml:space="preserve">PEVuZE5vdGU+PENpdGU+PEF1dGhvcj5DbGFya2U8L0F1dGhvcj48WWVhcj4yMDE4PC9ZZWFyPjxS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=
</w:fldData>
        </w:fldChar>
      </w:r>
      <w:r w:rsidR="00F31AB8">
        <w:instrText xml:space="preserve"> ADDIN EN.CITE.DATA </w:instrText>
      </w:r>
      <w:r w:rsidR="00F31AB8">
        <w:fldChar w:fldCharType="end"/>
      </w:r>
      <w:r>
        <w:fldChar w:fldCharType="separate"/>
      </w:r>
      <w:r w:rsidR="00F31AB8">
        <w:rPr>
          <w:noProof/>
        </w:rPr>
        <w:t>(18, 21)</w:t>
      </w:r>
      <w:r>
        <w:fldChar w:fldCharType="end"/>
      </w:r>
      <w:r>
        <w:t>.</w:t>
      </w:r>
      <w:r w:rsidR="005A4A1F">
        <w:t xml:space="preserve">  Thus,</w:t>
      </w:r>
      <w:r>
        <w:t xml:space="preserve"> </w:t>
      </w:r>
      <w:r w:rsidR="005A4A1F">
        <w:t>t</w:t>
      </w:r>
      <w:r>
        <w:t>herapists are gatekeepers of therapy. No study to date has used therapist focus groups to explore why a person may not receive the recommended 45 minutes of therapy.</w:t>
      </w:r>
    </w:p>
    <w:p w14:paraId="466E4095" w14:textId="77777777" w:rsidR="00F85BF9" w:rsidRDefault="00F85BF9" w:rsidP="000C03F5"/>
    <w:p w14:paraId="2D8A626B" w14:textId="1F2962D5" w:rsidR="009D6609" w:rsidRDefault="00F85BF9" w:rsidP="000424B9">
      <w:r>
        <w:t xml:space="preserve">To date, studies that have examined the delivery of the </w:t>
      </w:r>
      <w:proofErr w:type="gramStart"/>
      <w:r>
        <w:t>45 minute</w:t>
      </w:r>
      <w:proofErr w:type="gramEnd"/>
      <w:r>
        <w:t xml:space="preserve"> guideline have done so in the context o</w:t>
      </w:r>
      <w:r w:rsidR="000424B9">
        <w:t>f</w:t>
      </w:r>
      <w:r>
        <w:t xml:space="preserve"> in-patient stroke rehabilitation </w:t>
      </w:r>
      <w:r w:rsidR="009D6609">
        <w:fldChar w:fldCharType="begin">
          <w:fldData xml:space="preserve">PEVuZE5vdGU+PENpdGU+PEF1dGhvcj5DbGFya2U8L0F1dGhvcj48WWVhcj4yMDE4PC9ZZWFyPjxS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=
</w:fldData>
        </w:fldChar>
      </w:r>
      <w:r w:rsidR="00F31AB8">
        <w:instrText xml:space="preserve"> ADDIN EN.CITE </w:instrText>
      </w:r>
      <w:r w:rsidR="00F31AB8">
        <w:fldChar w:fldCharType="begin">
          <w:fldData xml:space="preserve">PEVuZE5vdGU+PENpdGU+PEF1dGhvcj5DbGFya2U8L0F1dGhvcj48WWVhcj4yMDE4PC9ZZWFyPjxS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=
</w:fldData>
        </w:fldChar>
      </w:r>
      <w:r w:rsidR="00F31AB8">
        <w:instrText xml:space="preserve"> ADDIN EN.CITE.DATA </w:instrText>
      </w:r>
      <w:r w:rsidR="00F31AB8">
        <w:fldChar w:fldCharType="end"/>
      </w:r>
      <w:r w:rsidR="009D6609">
        <w:fldChar w:fldCharType="separate"/>
      </w:r>
      <w:r w:rsidR="00F31AB8">
        <w:rPr>
          <w:noProof/>
        </w:rPr>
        <w:t>(18, 19, 20)</w:t>
      </w:r>
      <w:r w:rsidR="009D6609">
        <w:fldChar w:fldCharType="end"/>
      </w:r>
      <w:r w:rsidR="009D6609">
        <w:t>.  However, in the UK,</w:t>
      </w:r>
      <w:r w:rsidR="00CA2734">
        <w:t xml:space="preserve"> approximately</w:t>
      </w:r>
      <w:r w:rsidR="009D6609">
        <w:t xml:space="preserve"> 4</w:t>
      </w:r>
      <w:r w:rsidR="00CA2734">
        <w:t>7</w:t>
      </w:r>
      <w:r w:rsidR="009D6609">
        <w:t xml:space="preserve">% of people are discharged </w:t>
      </w:r>
      <w:r w:rsidR="000424B9">
        <w:t xml:space="preserve">to </w:t>
      </w:r>
      <w:r w:rsidR="009D6609">
        <w:t>an Early Supported Discharge (ESD) Service</w:t>
      </w:r>
      <w:r w:rsidR="00CA2734">
        <w:t xml:space="preserve"> </w:t>
      </w:r>
      <w:r w:rsidR="00CA2734">
        <w:fldChar w:fldCharType="begin"/>
      </w:r>
      <w:r w:rsidR="00374B08">
        <w:instrText xml:space="preserve"> ADDIN EN.CITE &lt;EndNote&gt;&lt;Cite&gt;&lt;Author&gt;Bhalla&lt;/Author&gt;&lt;Year&gt;2022&lt;/Year&gt;&lt;RecNum&gt;3416&lt;/RecNum&gt;&lt;DisplayText&gt;(3)&lt;/DisplayText&gt;&lt;record&gt;&lt;rec-number&gt;3416&lt;/rec-number&gt;&lt;foreign-keys&gt;&lt;key app="EN" db-id="xes9de0t4xwazqespwzxsx93pp0pfe055e05" timestamp="1689103694"&gt;3416&lt;/key&gt;&lt;/foreign-keys&gt;&lt;ref-type name="Book"&gt;6&lt;/ref-type&gt;&lt;contributors&gt;&lt;authors&gt;&lt;author&gt;Bhalla, A&lt;/author&gt;&lt;author&gt;McMullen, E&lt;/author&gt;&lt;author&gt;Asfar, A&lt;/author&gt;&lt;author&gt;Savic, T&lt;/author&gt;&lt;author&gt;Kald, E&lt;/author&gt;&lt;author&gt;Stanley, K&lt;/author&gt;&lt;author&gt;Segilola, A&lt;/author&gt;&lt;/authors&gt;&lt;/contributors&gt;&lt;titles&gt;&lt;title&gt;The Road to Recovery: The Ninth SSNAP Annual Report&lt;/title&gt;&lt;/titles&gt;&lt;dates&gt;&lt;year&gt;2022&lt;/year&gt;&lt;/dates&gt;&lt;pub-location&gt;London&lt;/pub-location&gt;&lt;publisher&gt;Health Quality Improvement Partnership (HQIP)&lt;/publisher&gt;&lt;urls&gt;&lt;/urls&gt;&lt;/record&gt;&lt;/Cite&gt;&lt;/EndNote&gt;</w:instrText>
      </w:r>
      <w:r w:rsidR="00CA2734">
        <w:fldChar w:fldCharType="separate"/>
      </w:r>
      <w:r w:rsidR="00374B08">
        <w:rPr>
          <w:noProof/>
        </w:rPr>
        <w:t>(3)</w:t>
      </w:r>
      <w:r w:rsidR="00CA2734">
        <w:fldChar w:fldCharType="end"/>
      </w:r>
      <w:r w:rsidR="00CA2734">
        <w:t xml:space="preserve">.  </w:t>
      </w:r>
      <w:r w:rsidR="00CA2734" w:rsidRPr="00367ED1">
        <w:t xml:space="preserve">ESD is a model of stroke care, in which </w:t>
      </w:r>
      <w:r w:rsidR="00CA2734">
        <w:t xml:space="preserve">rehabilitation traditionally delivered in hospital is provided to those suitable </w:t>
      </w:r>
      <w:r w:rsidR="00CA2734" w:rsidRPr="00367ED1">
        <w:t>in their own environment</w:t>
      </w:r>
      <w:r w:rsidR="00CA2734">
        <w:t xml:space="preserve"> </w:t>
      </w:r>
      <w:r w:rsidR="00CA2734">
        <w:fldChar w:fldCharType="begin"/>
      </w:r>
      <w:r w:rsidR="00F31AB8">
        <w:instrText xml:space="preserve"> ADDIN EN.CITE &lt;EndNote&gt;&lt;Cite&gt;&lt;Author&gt;Langhorne&lt;/Author&gt;&lt;Year&gt;2017&lt;/Year&gt;&lt;RecNum&gt;1773&lt;/RecNum&gt;&lt;DisplayText&gt;(22)&lt;/DisplayText&gt;&lt;record&gt;&lt;rec-number&gt;1773&lt;/rec-number&gt;&lt;foreign-keys&gt;&lt;key app="EN" db-id="xes9de0t4xwazqespwzxsx93pp0pfe055e05" timestamp="1559744233" guid="538e3b13-b807-49b4-b70d-c7cc4e16b169"&gt;1773&lt;/key&gt;&lt;/foreign-keys&gt;&lt;ref-type name="Journal Article"&gt;17&lt;/ref-type&gt;&lt;contributors&gt;&lt;authors&gt;&lt;author&gt;Langhorne, P.&lt;/author&gt;&lt;author&gt;Baylan, S.&lt;/author&gt;&lt;author&gt;Early Supported Discharge, Trialists&lt;/author&gt;&lt;/authors&gt;&lt;/contributors&gt;&lt;auth-address&gt;Academic Section of Geriatric Medicine, ICAMS, University of Glasgow, Level 2, New Lister Building, Glasgow Royal Infirmary, Glasgow, UK, G31 2ER.&lt;/auth-address&gt;&lt;titles&gt;&lt;title&gt;Early supported discharge services for people with acute stroke&lt;/title&gt;&lt;secondary-title&gt;Cochrane Database Syst Rev&lt;/secondary-title&gt;&lt;/titles&gt;&lt;periodical&gt;&lt;full-title&gt;Cochrane Database Syst Rev&lt;/full-title&gt;&lt;abbr-1&gt;The Cochrane database of systematic reviews&lt;/abbr-1&gt;&lt;/periodical&gt;&lt;pages&gt;CD000443&lt;/pages&gt;&lt;volume&gt;7&lt;/volume&gt;&lt;keywords&gt;&lt;keyword&gt;Aged&lt;/keyword&gt;&lt;keyword&gt;Aged, 80 and over&lt;/keyword&gt;&lt;keyword&gt;Cost-Benefit Analysis&lt;/keyword&gt;&lt;keyword&gt;Home Care Services, Hospital-Based/economics/*organization &amp;amp; administration&lt;/keyword&gt;&lt;keyword&gt;Home Nursing/economics/organization &amp;amp; administration&lt;/keyword&gt;&lt;keyword&gt;Humans&lt;/keyword&gt;&lt;keyword&gt;*Length of Stay&lt;/keyword&gt;&lt;keyword&gt;*Patient Discharge/economics&lt;/keyword&gt;&lt;keyword&gt;Patient Readmission/statistics &amp;amp; numerical data&lt;/keyword&gt;&lt;keyword&gt;Randomized Controlled Trials as Topic&lt;/keyword&gt;&lt;keyword&gt;Stroke/economics/mortality&lt;/keyword&gt;&lt;keyword&gt;*Stroke Rehabilitation&lt;/keyword&gt;&lt;/keywords&gt;&lt;dates&gt;&lt;year&gt;2017&lt;/year&gt;&lt;pub-dates&gt;&lt;date&gt;Jul 13&lt;/date&gt;&lt;/pub-dates&gt;&lt;/dates&gt;&lt;isbn&gt;1469-493X (Electronic)&amp;#xD;1361-6137 (Linking)&lt;/isbn&gt;&lt;accession-num&gt;28703869&lt;/accession-num&gt;&lt;urls&gt;&lt;related-urls&gt;&lt;url&gt;https://www.ncbi.nlm.nih.gov/pubmed/28703869&lt;/url&gt;&lt;/related-urls&gt;&lt;/urls&gt;&lt;custom2&gt;PMC6483472&lt;/custom2&gt;&lt;electronic-resource-num&gt;10.1002/14651858.CD000443.pub4&lt;/electronic-resource-num&gt;&lt;/record&gt;&lt;/Cite&gt;&lt;/EndNote&gt;</w:instrText>
      </w:r>
      <w:r w:rsidR="00CA2734">
        <w:fldChar w:fldCharType="separate"/>
      </w:r>
      <w:r w:rsidR="00F31AB8">
        <w:rPr>
          <w:noProof/>
        </w:rPr>
        <w:t>(22)</w:t>
      </w:r>
      <w:r w:rsidR="00CA2734">
        <w:fldChar w:fldCharType="end"/>
      </w:r>
      <w:r w:rsidR="000424B9">
        <w:t xml:space="preserve">.  </w:t>
      </w:r>
      <w:r w:rsidR="000424B9" w:rsidRPr="00367ED1">
        <w:t xml:space="preserve">The RCP guidelines for stroke state that ESD input should imitate inpatient stroke unit </w:t>
      </w:r>
      <w:r w:rsidR="000424B9" w:rsidRPr="00BC0FF0">
        <w:t>care</w:t>
      </w:r>
      <w:r w:rsidR="000424B9">
        <w:t xml:space="preserve"> </w:t>
      </w:r>
      <w:r w:rsidR="000424B9">
        <w:fldChar w:fldCharType="begin"/>
      </w:r>
      <w:r w:rsidR="00374B08">
        <w:instrText xml:space="preserve"> ADDIN EN.CITE &lt;EndNote&gt;&lt;Cite&gt;&lt;Author&gt;Intercollegiate Stroke Working Party&lt;/Author&gt;&lt;Year&gt;2016&lt;/Year&gt;&lt;RecNum&gt;1509&lt;/RecNum&gt;&lt;DisplayText&gt;(1)&lt;/DisplayText&gt;&lt;record&gt;&lt;rec-number&gt;1509&lt;/rec-number&gt;&lt;foreign-keys&gt;&lt;key app="EN" db-id="xes9de0t4xwazqespwzxsx93pp0pfe055e05" timestamp="1485035053" guid="9e2ad6bf-761b-4ba6-9462-e0d138bc660f"&gt;1509&lt;/key&gt;&lt;/foreign-keys&gt;&lt;ref-type name="Book"&gt;6&lt;/ref-type&gt;&lt;contributors&gt;&lt;authors&gt;&lt;author&gt;Intercollegiate Stroke Working Party,&lt;/author&gt;&lt;/authors&gt;&lt;/contributors&gt;&lt;titles&gt;&lt;title&gt;National Clinical Guideline for Stroke&lt;/title&gt;&lt;/titles&gt;&lt;edition&gt;Fifth&lt;/edition&gt;&lt;dates&gt;&lt;year&gt;2016&lt;/year&gt;&lt;/dates&gt;&lt;pub-location&gt;London&lt;/pub-location&gt;&lt;publisher&gt;Royal College of Physicians&lt;/publisher&gt;&lt;urls&gt;&lt;/urls&gt;&lt;/record&gt;&lt;/Cite&gt;&lt;/EndNote&gt;</w:instrText>
      </w:r>
      <w:r w:rsidR="000424B9">
        <w:fldChar w:fldCharType="separate"/>
      </w:r>
      <w:r w:rsidR="00374B08">
        <w:rPr>
          <w:noProof/>
        </w:rPr>
        <w:t>(1)</w:t>
      </w:r>
      <w:r w:rsidR="000424B9">
        <w:fldChar w:fldCharType="end"/>
      </w:r>
      <w:r w:rsidR="000424B9">
        <w:t xml:space="preserve">.  </w:t>
      </w:r>
      <w:r w:rsidR="000424B9" w:rsidRPr="00367ED1">
        <w:t xml:space="preserve">Thus, the </w:t>
      </w:r>
      <w:r w:rsidR="000424B9">
        <w:t xml:space="preserve">therapy </w:t>
      </w:r>
      <w:r w:rsidR="000424B9" w:rsidRPr="00367ED1">
        <w:t>guideline remains applicable and</w:t>
      </w:r>
      <w:r w:rsidR="000424B9">
        <w:t xml:space="preserve"> </w:t>
      </w:r>
      <w:r w:rsidR="000424B9" w:rsidRPr="00367ED1">
        <w:t xml:space="preserve">measured </w:t>
      </w:r>
      <w:r w:rsidR="000424B9">
        <w:t>via</w:t>
      </w:r>
      <w:r w:rsidR="000424B9" w:rsidRPr="00367ED1">
        <w:t xml:space="preserve"> SSNA</w:t>
      </w:r>
      <w:r w:rsidR="000424B9">
        <w:t>P</w:t>
      </w:r>
      <w:r w:rsidR="000424B9" w:rsidRPr="00367ED1">
        <w:t>.</w:t>
      </w:r>
      <w:r w:rsidR="000424B9">
        <w:t xml:space="preserve">  However, there is currently no published research that examines the implementation of the </w:t>
      </w:r>
      <w:proofErr w:type="gramStart"/>
      <w:r w:rsidR="000424B9">
        <w:t>45 minute</w:t>
      </w:r>
      <w:proofErr w:type="gramEnd"/>
      <w:r w:rsidR="000424B9">
        <w:t xml:space="preserve"> guideline in ESD teams.</w:t>
      </w:r>
    </w:p>
    <w:p w14:paraId="3ACBCA98" w14:textId="77777777" w:rsidR="009D6609" w:rsidRDefault="009D6609" w:rsidP="000C03F5"/>
    <w:p w14:paraId="679DC907" w14:textId="2983E6A8" w:rsidR="00D83B10" w:rsidRDefault="00D83B10" w:rsidP="0049602C">
      <w:pPr>
        <w:rPr>
          <w:highlight w:val="cyan"/>
          <w:lang w:eastAsia="en-GB"/>
        </w:rPr>
      </w:pPr>
      <w:r>
        <w:t xml:space="preserve">This study explores </w:t>
      </w:r>
      <w:r w:rsidR="005A4A1F">
        <w:t xml:space="preserve">therapists’ views regarding </w:t>
      </w:r>
      <w:r>
        <w:t>why some people with stroke do not receive the RCP’s recommended minimum of 45 minutes of therapy, five days a week (the standard currently audited)</w:t>
      </w:r>
      <w:r w:rsidR="000424B9">
        <w:t>, in inpatient and ESD settings.</w:t>
      </w:r>
      <w:r w:rsidR="008651F2">
        <w:t xml:space="preserve">  This study sought to explore all reasons why a person might not receive the guideline amount of therapy.  This includes the reasons why some people </w:t>
      </w:r>
      <w:proofErr w:type="gramStart"/>
      <w:r w:rsidR="008651F2">
        <w:t>are considered</w:t>
      </w:r>
      <w:proofErr w:type="gramEnd"/>
      <w:r w:rsidR="008651F2">
        <w:t xml:space="preserve"> inappropriate for this amount of therapy and the reasons why some people might not receive this amount of therapy, despite</w:t>
      </w:r>
      <w:r w:rsidR="00374089">
        <w:t xml:space="preserve"> it</w:t>
      </w:r>
      <w:r w:rsidR="008651F2">
        <w:t xml:space="preserve"> being considered appropriate</w:t>
      </w:r>
      <w:r>
        <w:t xml:space="preserve">. </w:t>
      </w:r>
      <w:r w:rsidR="00972EDF">
        <w:t xml:space="preserve"> </w:t>
      </w:r>
      <w:r w:rsidR="009878A5">
        <w:t xml:space="preserve">A qualitative approach </w:t>
      </w:r>
      <w:proofErr w:type="gramStart"/>
      <w:r w:rsidR="009878A5">
        <w:t>was used</w:t>
      </w:r>
      <w:proofErr w:type="gramEnd"/>
      <w:r w:rsidR="009878A5">
        <w:t xml:space="preserve">, as this was considered </w:t>
      </w:r>
      <w:r w:rsidR="00EC2DD0">
        <w:t>fitting</w:t>
      </w:r>
      <w:r w:rsidR="009878A5">
        <w:t xml:space="preserve"> for this exploratory study.  Study</w:t>
      </w:r>
      <w:r>
        <w:t xml:space="preserve"> findings informed the design of a Delphi </w:t>
      </w:r>
      <w:r w:rsidR="00BA1A95">
        <w:fldChar w:fldCharType="begin"/>
      </w:r>
      <w:r w:rsidR="00F31AB8">
        <w:instrText xml:space="preserve"> ADDIN EN.CITE &lt;EndNote&gt;&lt;Cite&gt;&lt;Author&gt;Clark&lt;/Author&gt;&lt;Year&gt;2023&lt;/Year&gt;&lt;RecNum&gt;3355&lt;/RecNum&gt;&lt;DisplayText&gt;(23)&lt;/DisplayText&gt;&lt;record&gt;&lt;rec-number&gt;3355&lt;/rec-number&gt;&lt;foreign-keys&gt;&lt;key app="EN" db-id="xes9de0t4xwazqespwzxsx93pp0pfe055e05" timestamp="1632482972"&gt;3355&lt;/key&gt;&lt;/foreign-keys&gt;&lt;ref-type name="Journal Article"&gt;17&lt;/ref-type&gt;&lt;contributors&gt;&lt;authors&gt;&lt;author&gt;Clark, B.&lt;/author&gt;&lt;author&gt;Truman, J&lt;/author&gt;&lt;author&gt;Whitall, J.&lt;/author&gt;&lt;author&gt;Hughes, A.M.&lt;/author&gt;&lt;author&gt;Turk, R&lt;/author&gt;&lt;author&gt;Burridge, J. H.&lt;/author&gt;&lt;/authors&gt;&lt;/contributors&gt;&lt;titles&gt;&lt;title&gt;Why do some people with stroke not receive the recommended 45 minutes of Occupational therapy and Physiotherapy? A Delphi Study&lt;/title&gt;&lt;secondary-title&gt;Unpublished.  Awaiting submission to BMJ Open&lt;/secondary-title&gt;&lt;/titles&gt;&lt;periodical&gt;&lt;full-title&gt;Unpublished.  Awaiting submission to BMJ Open&lt;/full-title&gt;&lt;/periodical&gt;&lt;dates&gt;&lt;year&gt;2023&lt;/year&gt;&lt;/dates&gt;&lt;work-type&gt;Unpublished Journal Article&lt;/work-type&gt;&lt;urls&gt;&lt;/urls&gt;&lt;/record&gt;&lt;/Cite&gt;&lt;/EndNote&gt;</w:instrText>
      </w:r>
      <w:r w:rsidR="00BA1A95">
        <w:fldChar w:fldCharType="separate"/>
      </w:r>
      <w:r w:rsidR="00F31AB8">
        <w:rPr>
          <w:noProof/>
        </w:rPr>
        <w:t>(23)</w:t>
      </w:r>
      <w:r w:rsidR="00BA1A95">
        <w:fldChar w:fldCharType="end"/>
      </w:r>
      <w:r>
        <w:t xml:space="preserve">, which </w:t>
      </w:r>
      <w:r w:rsidR="00D324A8">
        <w:t xml:space="preserve">aimed to </w:t>
      </w:r>
      <w:r>
        <w:t>gain consensus from</w:t>
      </w:r>
      <w:r w:rsidR="00972EDF">
        <w:t xml:space="preserve"> </w:t>
      </w:r>
      <w:r>
        <w:t>therapists.</w:t>
      </w:r>
    </w:p>
    <w:p w14:paraId="2B35FA5F" w14:textId="77777777" w:rsidR="00D83B10" w:rsidRPr="00AB1A41" w:rsidRDefault="00D83B10" w:rsidP="000C03F5">
      <w:pPr>
        <w:pStyle w:val="Heading2"/>
        <w:spacing w:line="240" w:lineRule="auto"/>
      </w:pPr>
      <w:bookmarkStart w:id="1" w:name="_Toc103888532"/>
      <w:r w:rsidRPr="00AB1A41">
        <w:t>Method</w:t>
      </w:r>
      <w:r>
        <w:t>ology</w:t>
      </w:r>
      <w:bookmarkEnd w:id="1"/>
    </w:p>
    <w:p w14:paraId="50D2C668" w14:textId="44349339" w:rsidR="00D83B10" w:rsidRDefault="00D83B10" w:rsidP="000C03F5">
      <w:pPr>
        <w:rPr>
          <w:lang w:eastAsia="en-US"/>
        </w:rPr>
      </w:pPr>
      <w:r>
        <w:rPr>
          <w:lang w:eastAsia="en-US"/>
        </w:rPr>
        <w:t xml:space="preserve">Focus groups are appropriate for studying </w:t>
      </w:r>
      <w:r>
        <w:t xml:space="preserve">the decision-making process. They are based on social constructionism theory, where individuals develop understanding through social interactions. This may be important considering that therapists’ decision-making may be based on tacit knowledge, not easily articulated. Finally, they are suitable for addressing sensitive topics, such as guideline non-achievement </w:t>
      </w:r>
      <w:r>
        <w:fldChar w:fldCharType="begin"/>
      </w:r>
      <w:r w:rsidR="00F31AB8">
        <w:instrText xml:space="preserve"> ADDIN EN.CITE &lt;EndNote&gt;&lt;Cite&gt;&lt;Author&gt;Barbour&lt;/Author&gt;&lt;Year&gt;2018&lt;/Year&gt;&lt;RecNum&gt;1765&lt;/RecNum&gt;&lt;DisplayText&gt;(24)&lt;/DisplayText&gt;&lt;record&gt;&lt;rec-number&gt;1765&lt;/rec-number&gt;&lt;foreign-keys&gt;&lt;key app="EN" db-id="xes9de0t4xwazqespwzxsx93pp0pfe055e05" timestamp="1559679466" guid="ef4975c2-55c8-45de-86f4-95cc8a338838"&gt;1765&lt;/key&gt;&lt;/foreign-keys&gt;&lt;ref-type name="Book"&gt;6&lt;/ref-type&gt;&lt;contributors&gt;&lt;authors&gt;&lt;author&gt;Barbour, R&lt;/author&gt;&lt;/authors&gt;&lt;/contributors&gt;&lt;titles&gt;&lt;title&gt;Doing Focus Groups&lt;/title&gt;&lt;/titles&gt;&lt;edition&gt;2nd&lt;/edition&gt;&lt;dates&gt;&lt;year&gt;2018&lt;/year&gt;&lt;/dates&gt;&lt;pub-location&gt;London&lt;/pub-location&gt;&lt;publisher&gt;Sage&lt;/publisher&gt;&lt;urls&gt;&lt;/urls&gt;&lt;/record&gt;&lt;/Cite&gt;&lt;/EndNote&gt;</w:instrText>
      </w:r>
      <w:r>
        <w:fldChar w:fldCharType="separate"/>
      </w:r>
      <w:r w:rsidR="00F31AB8">
        <w:rPr>
          <w:noProof/>
        </w:rPr>
        <w:t>(24)</w:t>
      </w:r>
      <w:r>
        <w:fldChar w:fldCharType="end"/>
      </w:r>
      <w:r>
        <w:t>.</w:t>
      </w:r>
    </w:p>
    <w:p w14:paraId="411270F4" w14:textId="77777777" w:rsidR="00D83B10" w:rsidRDefault="00D83B10" w:rsidP="000C03F5">
      <w:pPr>
        <w:rPr>
          <w:lang w:eastAsia="en-US"/>
        </w:rPr>
      </w:pPr>
    </w:p>
    <w:p w14:paraId="25EBB2E1" w14:textId="58B50FA3" w:rsidR="00C726B5" w:rsidRPr="00C726B5" w:rsidRDefault="00D83B10" w:rsidP="000C03F5">
      <w:pPr>
        <w:rPr>
          <w:lang w:eastAsia="en-US"/>
        </w:rPr>
      </w:pPr>
      <w:r>
        <w:rPr>
          <w:lang w:eastAsia="en-US"/>
        </w:rPr>
        <w:t>Occupational Therapists (OTs) and Physiotherapists (PTs)</w:t>
      </w:r>
      <w:r w:rsidR="00041241">
        <w:rPr>
          <w:lang w:eastAsia="en-US"/>
        </w:rPr>
        <w:t xml:space="preserve"> </w:t>
      </w:r>
      <w:proofErr w:type="gramStart"/>
      <w:r w:rsidR="00041241">
        <w:rPr>
          <w:lang w:eastAsia="en-US"/>
        </w:rPr>
        <w:t>were recruited</w:t>
      </w:r>
      <w:proofErr w:type="gramEnd"/>
      <w:r w:rsidR="00041241">
        <w:rPr>
          <w:lang w:eastAsia="en-US"/>
        </w:rPr>
        <w:t xml:space="preserve"> from established therapy teams</w:t>
      </w:r>
      <w:r>
        <w:rPr>
          <w:lang w:eastAsia="en-US"/>
        </w:rPr>
        <w:t xml:space="preserve"> </w:t>
      </w:r>
      <w:r w:rsidR="00F31F0A">
        <w:rPr>
          <w:lang w:eastAsia="en-US"/>
        </w:rPr>
        <w:t xml:space="preserve">in </w:t>
      </w:r>
      <w:r>
        <w:rPr>
          <w:lang w:eastAsia="en-US"/>
        </w:rPr>
        <w:t xml:space="preserve">two </w:t>
      </w:r>
      <w:r w:rsidRPr="00C726B5">
        <w:rPr>
          <w:lang w:eastAsia="en-US"/>
        </w:rPr>
        <w:t>geographical areas of southern England</w:t>
      </w:r>
      <w:r w:rsidRPr="00041241">
        <w:rPr>
          <w:lang w:eastAsia="en-US"/>
        </w:rPr>
        <w:t>.</w:t>
      </w:r>
      <w:r w:rsidR="00041241" w:rsidRPr="00041241">
        <w:rPr>
          <w:lang w:eastAsia="en-US"/>
        </w:rPr>
        <w:t xml:space="preserve">  </w:t>
      </w:r>
      <w:r w:rsidR="00041241" w:rsidRPr="00041241">
        <w:t xml:space="preserve">The use of pre-existing groups reduces the variability in terms of possible practical limitations to providing the recommended amount of therapy within </w:t>
      </w:r>
      <w:r w:rsidR="00D34BF2">
        <w:t xml:space="preserve">focus </w:t>
      </w:r>
      <w:r w:rsidR="00041241" w:rsidRPr="00041241">
        <w:t>groups. It is also beneficial in terms of familiarity within the group</w:t>
      </w:r>
      <w:r w:rsidR="00F31F0A">
        <w:t>,</w:t>
      </w:r>
      <w:r w:rsidR="00041241" w:rsidRPr="00041241">
        <w:t xml:space="preserve"> and potentially increases truthfulness</w:t>
      </w:r>
      <w:r w:rsidR="00D34BF2">
        <w:t xml:space="preserve"> </w:t>
      </w:r>
      <w:r w:rsidR="00D34BF2">
        <w:fldChar w:fldCharType="begin"/>
      </w:r>
      <w:r w:rsidR="00F31AB8">
        <w:instrText xml:space="preserve"> ADDIN EN.CITE &lt;EndNote&gt;&lt;Cite&gt;&lt;Author&gt;Barbour&lt;/Author&gt;&lt;Year&gt;2018&lt;/Year&gt;&lt;RecNum&gt;1765&lt;/RecNum&gt;&lt;DisplayText&gt;(24)&lt;/DisplayText&gt;&lt;record&gt;&lt;rec-number&gt;1765&lt;/rec-number&gt;&lt;foreign-keys&gt;&lt;key app="EN" db-id="xes9de0t4xwazqespwzxsx93pp0pfe055e05" timestamp="1559679466" guid="ef4975c2-55c8-45de-86f4-95cc8a338838"&gt;1765&lt;/key&gt;&lt;/foreign-keys&gt;&lt;ref-type name="Book"&gt;6&lt;/ref-type&gt;&lt;contributors&gt;&lt;authors&gt;&lt;author&gt;Barbour, R&lt;/author&gt;&lt;/authors&gt;&lt;/contributors&gt;&lt;titles&gt;&lt;title&gt;Doing Focus Groups&lt;/title&gt;&lt;/titles&gt;&lt;edition&gt;2nd&lt;/edition&gt;&lt;dates&gt;&lt;year&gt;2018&lt;/year&gt;&lt;/dates&gt;&lt;pub-location&gt;London&lt;/pub-location&gt;&lt;publisher&gt;Sage&lt;/publisher&gt;&lt;urls&gt;&lt;/urls&gt;&lt;/record&gt;&lt;/Cite&gt;&lt;/EndNote&gt;</w:instrText>
      </w:r>
      <w:r w:rsidR="00D34BF2">
        <w:fldChar w:fldCharType="separate"/>
      </w:r>
      <w:r w:rsidR="00F31AB8">
        <w:rPr>
          <w:noProof/>
        </w:rPr>
        <w:t>(24)</w:t>
      </w:r>
      <w:r w:rsidR="00D34BF2">
        <w:fldChar w:fldCharType="end"/>
      </w:r>
      <w:r w:rsidR="00D34BF2">
        <w:t>.  Recruitment purposely sampled therapists with recent experience in inpatient rehabilitation, ESD or both</w:t>
      </w:r>
      <w:r w:rsidR="009878A5">
        <w:t xml:space="preserve">, with a target of </w:t>
      </w:r>
      <w:r w:rsidR="00EC493F">
        <w:t>three to eight</w:t>
      </w:r>
      <w:r w:rsidR="009878A5">
        <w:t xml:space="preserve"> participants per group </w:t>
      </w:r>
      <w:r w:rsidR="009878A5">
        <w:fldChar w:fldCharType="begin"/>
      </w:r>
      <w:r w:rsidR="00F31AB8">
        <w:instrText xml:space="preserve"> ADDIN EN.CITE &lt;EndNote&gt;&lt;Cite&gt;&lt;Author&gt;Barbour&lt;/Author&gt;&lt;Year&gt;2018&lt;/Year&gt;&lt;RecNum&gt;1765&lt;/RecNum&gt;&lt;DisplayText&gt;(24)&lt;/DisplayText&gt;&lt;record&gt;&lt;rec-number&gt;1765&lt;/rec-number&gt;&lt;foreign-keys&gt;&lt;key app="EN" db-id="xes9de0t4xwazqespwzxsx93pp0pfe055e05" timestamp="1559679466" guid="ef4975c2-55c8-45de-86f4-95cc8a338838"&gt;1765&lt;/key&gt;&lt;/foreign-keys&gt;&lt;ref-type name="Book"&gt;6&lt;/ref-type&gt;&lt;contributors&gt;&lt;authors&gt;&lt;author&gt;Barbour, R&lt;/author&gt;&lt;/authors&gt;&lt;/contributors&gt;&lt;titles&gt;&lt;title&gt;Doing Focus Groups&lt;/title&gt;&lt;/titles&gt;&lt;edition&gt;2nd&lt;/edition&gt;&lt;dates&gt;&lt;year&gt;2018&lt;/year&gt;&lt;/dates&gt;&lt;pub-location&gt;London&lt;/pub-location&gt;&lt;publisher&gt;Sage&lt;/publisher&gt;&lt;urls&gt;&lt;/urls&gt;&lt;/record&gt;&lt;/Cite&gt;&lt;/EndNote&gt;</w:instrText>
      </w:r>
      <w:r w:rsidR="009878A5">
        <w:fldChar w:fldCharType="separate"/>
      </w:r>
      <w:r w:rsidR="00F31AB8">
        <w:rPr>
          <w:noProof/>
        </w:rPr>
        <w:t>(24)</w:t>
      </w:r>
      <w:r w:rsidR="009878A5">
        <w:fldChar w:fldCharType="end"/>
      </w:r>
      <w:r w:rsidR="009878A5">
        <w:t>.</w:t>
      </w:r>
      <w:r w:rsidR="00D34BF2">
        <w:t xml:space="preserve">  </w:t>
      </w:r>
      <w:r w:rsidR="00C726B5" w:rsidRPr="00C726B5">
        <w:rPr>
          <w:lang w:eastAsia="en-US"/>
        </w:rPr>
        <w:t xml:space="preserve">To be eligible, participants needed to be: </w:t>
      </w:r>
    </w:p>
    <w:p w14:paraId="545015E0" w14:textId="67FDF874" w:rsidR="00C726B5" w:rsidRPr="00C726B5" w:rsidRDefault="00C726B5" w:rsidP="00C726B5">
      <w:pPr>
        <w:pStyle w:val="ListParagraph"/>
        <w:numPr>
          <w:ilvl w:val="0"/>
          <w:numId w:val="17"/>
        </w:numPr>
        <w:rPr>
          <w:sz w:val="24"/>
          <w:szCs w:val="24"/>
        </w:rPr>
      </w:pPr>
      <w:r w:rsidRPr="00C726B5">
        <w:rPr>
          <w:sz w:val="24"/>
          <w:szCs w:val="24"/>
        </w:rPr>
        <w:lastRenderedPageBreak/>
        <w:t>A registered Occupational Therapists or Physiotherapists</w:t>
      </w:r>
    </w:p>
    <w:p w14:paraId="36BBA3BD" w14:textId="0A728524" w:rsidR="00C726B5" w:rsidRPr="00C726B5" w:rsidRDefault="00C726B5" w:rsidP="00C726B5">
      <w:pPr>
        <w:pStyle w:val="ListParagraph"/>
        <w:numPr>
          <w:ilvl w:val="0"/>
          <w:numId w:val="17"/>
        </w:numPr>
        <w:rPr>
          <w:sz w:val="24"/>
          <w:szCs w:val="24"/>
        </w:rPr>
      </w:pPr>
      <w:r w:rsidRPr="00C726B5">
        <w:rPr>
          <w:sz w:val="24"/>
          <w:szCs w:val="24"/>
        </w:rPr>
        <w:t xml:space="preserve">Currently treating people with stroke </w:t>
      </w:r>
      <w:r w:rsidRPr="00C726B5">
        <w:rPr>
          <w:sz w:val="24"/>
          <w:szCs w:val="24"/>
          <w:lang w:eastAsia="en-US"/>
        </w:rPr>
        <w:t>(either Early Supported Discharge (ESD) or inpatient)</w:t>
      </w:r>
    </w:p>
    <w:p w14:paraId="071A81D7" w14:textId="0BF7FD4B" w:rsidR="00C726B5" w:rsidRDefault="00C726B5" w:rsidP="00C726B5">
      <w:pPr>
        <w:pStyle w:val="ListParagraph"/>
        <w:numPr>
          <w:ilvl w:val="0"/>
          <w:numId w:val="17"/>
        </w:numPr>
        <w:rPr>
          <w:sz w:val="24"/>
          <w:szCs w:val="24"/>
        </w:rPr>
      </w:pPr>
      <w:r w:rsidRPr="00C726B5">
        <w:rPr>
          <w:sz w:val="24"/>
          <w:szCs w:val="24"/>
          <w:lang w:eastAsia="en-US"/>
        </w:rPr>
        <w:t xml:space="preserve">Aware of the </w:t>
      </w:r>
      <w:proofErr w:type="gramStart"/>
      <w:r w:rsidRPr="00C726B5">
        <w:rPr>
          <w:sz w:val="24"/>
          <w:szCs w:val="24"/>
          <w:lang w:eastAsia="en-US"/>
        </w:rPr>
        <w:t>45 minute</w:t>
      </w:r>
      <w:proofErr w:type="gramEnd"/>
      <w:r w:rsidRPr="00C726B5">
        <w:rPr>
          <w:sz w:val="24"/>
          <w:szCs w:val="24"/>
          <w:lang w:eastAsia="en-US"/>
        </w:rPr>
        <w:t xml:space="preserve"> therapy guideline</w:t>
      </w:r>
    </w:p>
    <w:p w14:paraId="7B840D10" w14:textId="1682244D" w:rsidR="00D83B10" w:rsidRDefault="00D83B10" w:rsidP="00C726B5">
      <w:r>
        <w:rPr>
          <w:lang w:eastAsia="en-US"/>
        </w:rPr>
        <w:t xml:space="preserve">Participants </w:t>
      </w:r>
      <w:proofErr w:type="gramStart"/>
      <w:r>
        <w:rPr>
          <w:lang w:eastAsia="en-US"/>
        </w:rPr>
        <w:t>were invited</w:t>
      </w:r>
      <w:proofErr w:type="gramEnd"/>
      <w:r>
        <w:rPr>
          <w:lang w:eastAsia="en-US"/>
        </w:rPr>
        <w:t xml:space="preserve"> via an email from the researcher</w:t>
      </w:r>
      <w:r w:rsidR="00CA7434">
        <w:rPr>
          <w:lang w:eastAsia="en-US"/>
        </w:rPr>
        <w:t>.</w:t>
      </w:r>
      <w:r>
        <w:rPr>
          <w:lang w:eastAsia="en-US"/>
        </w:rPr>
        <w:t xml:space="preserve">  </w:t>
      </w:r>
      <w:r w:rsidR="00CA7434">
        <w:rPr>
          <w:lang w:eastAsia="en-US"/>
        </w:rPr>
        <w:t xml:space="preserve">A </w:t>
      </w:r>
      <w:r>
        <w:rPr>
          <w:lang w:eastAsia="en-US"/>
        </w:rPr>
        <w:t xml:space="preserve">senior therapy contact within </w:t>
      </w:r>
      <w:r w:rsidR="00CA7434">
        <w:rPr>
          <w:lang w:eastAsia="en-US"/>
        </w:rPr>
        <w:t>each</w:t>
      </w:r>
      <w:r>
        <w:rPr>
          <w:lang w:eastAsia="en-US"/>
        </w:rPr>
        <w:t xml:space="preserve"> organisation</w:t>
      </w:r>
      <w:r w:rsidR="00CA7434">
        <w:rPr>
          <w:lang w:eastAsia="en-US"/>
        </w:rPr>
        <w:t xml:space="preserve"> was asked to forward the email to all people within their department that met the eligibility criteria</w:t>
      </w:r>
      <w:r>
        <w:rPr>
          <w:lang w:eastAsia="en-US"/>
        </w:rPr>
        <w:t xml:space="preserve">; hence it is not known how many </w:t>
      </w:r>
      <w:r w:rsidR="002925BD">
        <w:rPr>
          <w:lang w:eastAsia="en-US"/>
        </w:rPr>
        <w:t>were invited, nor how many</w:t>
      </w:r>
      <w:r>
        <w:rPr>
          <w:lang w:eastAsia="en-US"/>
        </w:rPr>
        <w:t xml:space="preserve"> declined to participate.  However, to provide context for the number of therapists likely invited, one area had 36 stroke beds and the other had 37 stroke beds.  All participants who met the </w:t>
      </w:r>
      <w:r w:rsidR="002925BD">
        <w:rPr>
          <w:lang w:eastAsia="en-US"/>
        </w:rPr>
        <w:t xml:space="preserve">eligibility </w:t>
      </w:r>
      <w:r>
        <w:rPr>
          <w:lang w:eastAsia="en-US"/>
        </w:rPr>
        <w:t xml:space="preserve">criteria and </w:t>
      </w:r>
      <w:r w:rsidR="00553E07">
        <w:rPr>
          <w:lang w:eastAsia="en-US"/>
        </w:rPr>
        <w:t xml:space="preserve">gave </w:t>
      </w:r>
      <w:r w:rsidR="005474B9">
        <w:rPr>
          <w:lang w:eastAsia="en-US"/>
        </w:rPr>
        <w:t xml:space="preserve">written </w:t>
      </w:r>
      <w:r w:rsidR="00553E07">
        <w:rPr>
          <w:lang w:eastAsia="en-US"/>
        </w:rPr>
        <w:t>consent to participate</w:t>
      </w:r>
      <w:r>
        <w:rPr>
          <w:lang w:eastAsia="en-US"/>
        </w:rPr>
        <w:t xml:space="preserve"> attended a focus group.  Focus groups </w:t>
      </w:r>
      <w:proofErr w:type="gramStart"/>
      <w:r w:rsidRPr="008619CA">
        <w:t>were</w:t>
      </w:r>
      <w:r>
        <w:t xml:space="preserve"> held</w:t>
      </w:r>
      <w:proofErr w:type="gramEnd"/>
      <w:r w:rsidR="00970614">
        <w:t xml:space="preserve"> </w:t>
      </w:r>
      <w:r w:rsidRPr="008619CA">
        <w:t>in acute hospitals</w:t>
      </w:r>
      <w:r>
        <w:t xml:space="preserve"> </w:t>
      </w:r>
      <w:r w:rsidRPr="006B3A9A">
        <w:t>and lasted approximately 90 minutes.</w:t>
      </w:r>
      <w:r w:rsidR="00970614">
        <w:t xml:space="preserve">  </w:t>
      </w:r>
      <w:r w:rsidR="005967D0">
        <w:t>The</w:t>
      </w:r>
      <w:r w:rsidR="00970614">
        <w:t xml:space="preserve"> focus groups took place in </w:t>
      </w:r>
      <w:r w:rsidR="00EC493F">
        <w:t>May and September</w:t>
      </w:r>
      <w:r w:rsidR="00970614">
        <w:t xml:space="preserve"> of 2016, eight years since </w:t>
      </w:r>
      <w:r w:rsidR="00F31F0A">
        <w:t xml:space="preserve">introduction of </w:t>
      </w:r>
      <w:r w:rsidR="00970614">
        <w:t>this guideline, and three years since</w:t>
      </w:r>
      <w:r w:rsidR="005967D0">
        <w:t xml:space="preserve"> </w:t>
      </w:r>
      <w:r w:rsidR="00970614">
        <w:t>auditing</w:t>
      </w:r>
      <w:r w:rsidR="005967D0">
        <w:t xml:space="preserve"> </w:t>
      </w:r>
      <w:r w:rsidR="00970614">
        <w:t>its achievement</w:t>
      </w:r>
      <w:r w:rsidR="005967D0">
        <w:t xml:space="preserve"> commenced</w:t>
      </w:r>
      <w:r w:rsidR="00970614">
        <w:t>.</w:t>
      </w:r>
      <w:r w:rsidR="00C3422D">
        <w:t xml:space="preserve">  Participants took part in the focus groups as part of their working day, and </w:t>
      </w:r>
      <w:proofErr w:type="gramStart"/>
      <w:r w:rsidR="00C3422D">
        <w:t>were not further reimbursed</w:t>
      </w:r>
      <w:proofErr w:type="gramEnd"/>
      <w:r w:rsidR="00C3422D">
        <w:t xml:space="preserve"> for their time.</w:t>
      </w:r>
      <w:r w:rsidR="00970614">
        <w:t xml:space="preserve">  </w:t>
      </w:r>
      <w:r w:rsidRPr="008619CA">
        <w:t xml:space="preserve">  </w:t>
      </w:r>
    </w:p>
    <w:p w14:paraId="13F62982" w14:textId="77777777" w:rsidR="00D83B10" w:rsidRDefault="00D83B10" w:rsidP="000C03F5">
      <w:pPr>
        <w:rPr>
          <w:b/>
          <w:bCs/>
          <w:lang w:eastAsia="en-US"/>
        </w:rPr>
      </w:pPr>
    </w:p>
    <w:p w14:paraId="65A31C18" w14:textId="2E180ADB" w:rsidR="00D83B10" w:rsidRDefault="00D83B10" w:rsidP="000C03F5">
      <w:r w:rsidRPr="008619CA">
        <w:t xml:space="preserve">A topic guide </w:t>
      </w:r>
      <w:r>
        <w:t>comprising</w:t>
      </w:r>
      <w:r w:rsidRPr="008619CA">
        <w:t xml:space="preserve"> open-ended questions with prompts</w:t>
      </w:r>
      <w:r>
        <w:t xml:space="preserve"> was piloted and used </w:t>
      </w:r>
      <w:r>
        <w:fldChar w:fldCharType="begin"/>
      </w:r>
      <w:r w:rsidR="00F31AB8">
        <w:instrText xml:space="preserve"> ADDIN EN.CITE &lt;EndNote&gt;&lt;Cite&gt;&lt;Author&gt;Barbour&lt;/Author&gt;&lt;Year&gt;2018&lt;/Year&gt;&lt;RecNum&gt;1765&lt;/RecNum&gt;&lt;DisplayText&gt;(24)&lt;/DisplayText&gt;&lt;record&gt;&lt;rec-number&gt;1765&lt;/rec-number&gt;&lt;foreign-keys&gt;&lt;key app="EN" db-id="xes9de0t4xwazqespwzxsx93pp0pfe055e05" timestamp="1559679466" guid="ef4975c2-55c8-45de-86f4-95cc8a338838"&gt;1765&lt;/key&gt;&lt;/foreign-keys&gt;&lt;ref-type name="Book"&gt;6&lt;/ref-type&gt;&lt;contributors&gt;&lt;authors&gt;&lt;author&gt;Barbour, R&lt;/author&gt;&lt;/authors&gt;&lt;/contributors&gt;&lt;titles&gt;&lt;title&gt;Doing Focus Groups&lt;/title&gt;&lt;/titles&gt;&lt;edition&gt;2nd&lt;/edition&gt;&lt;dates&gt;&lt;year&gt;2018&lt;/year&gt;&lt;/dates&gt;&lt;pub-location&gt;London&lt;/pub-location&gt;&lt;publisher&gt;Sage&lt;/publisher&gt;&lt;urls&gt;&lt;/urls&gt;&lt;/record&gt;&lt;/Cite&gt;&lt;/EndNote&gt;</w:instrText>
      </w:r>
      <w:r>
        <w:fldChar w:fldCharType="separate"/>
      </w:r>
      <w:r w:rsidR="00F31AB8">
        <w:rPr>
          <w:noProof/>
        </w:rPr>
        <w:t>(24)</w:t>
      </w:r>
      <w:r>
        <w:fldChar w:fldCharType="end"/>
      </w:r>
      <w:r>
        <w:t xml:space="preserve">, (table </w:t>
      </w:r>
      <w:r w:rsidR="00085A77">
        <w:t>1</w:t>
      </w:r>
      <w:r>
        <w:t>)</w:t>
      </w:r>
      <w:r w:rsidRPr="00E901F7">
        <w:t>.</w:t>
      </w:r>
      <w:r w:rsidRPr="008619CA">
        <w:t xml:space="preserve">  No other stimulus material</w:t>
      </w:r>
      <w:r w:rsidR="00F31F0A">
        <w:t>s</w:t>
      </w:r>
      <w:r w:rsidRPr="008619CA">
        <w:t xml:space="preserve"> w</w:t>
      </w:r>
      <w:r w:rsidR="00F31F0A">
        <w:t>ere</w:t>
      </w:r>
      <w:r w:rsidRPr="008619CA">
        <w:t xml:space="preserve"> used</w:t>
      </w:r>
      <w:r>
        <w:t>,</w:t>
      </w:r>
      <w:r w:rsidRPr="008619CA">
        <w:t xml:space="preserve"> to avoid influencing </w:t>
      </w:r>
      <w:r>
        <w:t xml:space="preserve">the </w:t>
      </w:r>
      <w:r w:rsidRPr="008619CA">
        <w:t>discussion.</w:t>
      </w:r>
      <w:r>
        <w:t xml:space="preserve">  Beth Clark facilitated both groups, with</w:t>
      </w:r>
      <w:r w:rsidRPr="008619CA">
        <w:t xml:space="preserve"> </w:t>
      </w:r>
      <w:r>
        <w:t xml:space="preserve">briefed co-facilitators (one per group).  At the time of the focus groups, Beth was working as an Interprofessional </w:t>
      </w:r>
      <w:r w:rsidR="0025419A">
        <w:t xml:space="preserve">stroke </w:t>
      </w:r>
      <w:r>
        <w:t xml:space="preserve">Unit Lead, in the same geographical area as the participating teams and consequently had </w:t>
      </w:r>
      <w:r w:rsidR="0025419A">
        <w:t xml:space="preserve">previously </w:t>
      </w:r>
      <w:r>
        <w:t>worked with some of the focus group participants.  She was also a Doctoral student, who had undertaken training in qualitative research methods and analysis.</w:t>
      </w:r>
      <w:r w:rsidR="00C3422D">
        <w:t xml:space="preserve">  Participants </w:t>
      </w:r>
      <w:proofErr w:type="gramStart"/>
      <w:r w:rsidR="00C3422D">
        <w:t>were encouraged</w:t>
      </w:r>
      <w:proofErr w:type="gramEnd"/>
      <w:r w:rsidR="00C3422D">
        <w:t xml:space="preserve"> to consider </w:t>
      </w:r>
      <w:r w:rsidR="0025419A">
        <w:t>Beth</w:t>
      </w:r>
      <w:r w:rsidR="00C3422D">
        <w:t xml:space="preserve"> as a researcher, who was exploring a research question.  They </w:t>
      </w:r>
      <w:proofErr w:type="gramStart"/>
      <w:r w:rsidR="00C3422D">
        <w:t xml:space="preserve">were </w:t>
      </w:r>
      <w:r w:rsidR="0025419A">
        <w:t>assured</w:t>
      </w:r>
      <w:proofErr w:type="gramEnd"/>
      <w:r w:rsidR="00C3422D">
        <w:t xml:space="preserve"> </w:t>
      </w:r>
      <w:r w:rsidR="0049602C">
        <w:t xml:space="preserve">that there were no right or wrong answers to the questions being asked.  As part of the consent process, participants </w:t>
      </w:r>
      <w:proofErr w:type="gramStart"/>
      <w:r w:rsidR="0049602C">
        <w:t>were reminded</w:t>
      </w:r>
      <w:proofErr w:type="gramEnd"/>
      <w:r w:rsidR="0049602C">
        <w:t xml:space="preserve"> that participation was voluntary, that they could withdraw at any time, and that confidentiality would be maintained.  </w:t>
      </w:r>
      <w:r w:rsidR="00C3422D">
        <w:t xml:space="preserve"> </w:t>
      </w:r>
      <w:r>
        <w:t xml:space="preserve">    </w:t>
      </w:r>
    </w:p>
    <w:p w14:paraId="3D79A394" w14:textId="77777777" w:rsidR="00D83B10" w:rsidRPr="002547BC" w:rsidRDefault="00D83B10" w:rsidP="000C03F5"/>
    <w:p w14:paraId="7E853CF4" w14:textId="282581BE" w:rsidR="00D83B10" w:rsidRDefault="009A1071" w:rsidP="000C03F5">
      <w:pPr>
        <w:pStyle w:val="Caption"/>
        <w:spacing w:line="240" w:lineRule="auto"/>
      </w:pPr>
      <w:r>
        <w:t xml:space="preserve">Table </w:t>
      </w:r>
      <w:fldSimple w:instr=" SEQ Table \* ARABIC ">
        <w:r w:rsidR="00352CE3">
          <w:rPr>
            <w:noProof/>
          </w:rPr>
          <w:t>1</w:t>
        </w:r>
      </w:fldSimple>
      <w:r>
        <w:t xml:space="preserve"> Topic Guide</w:t>
      </w:r>
    </w:p>
    <w:tbl>
      <w:tblPr>
        <w:tblStyle w:val="GridTable4-Accent1"/>
        <w:tblW w:w="0" w:type="auto"/>
        <w:tblLook w:val="04A0" w:firstRow="1" w:lastRow="0" w:firstColumn="1" w:lastColumn="0" w:noHBand="0" w:noVBand="1"/>
      </w:tblPr>
      <w:tblGrid>
        <w:gridCol w:w="8778"/>
      </w:tblGrid>
      <w:tr w:rsidR="00D83B10" w14:paraId="4E4309FA" w14:textId="77777777" w:rsidTr="00696D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8" w:type="dxa"/>
          </w:tcPr>
          <w:p w14:paraId="588054D3" w14:textId="77777777" w:rsidR="00D83B10" w:rsidRDefault="00D83B10" w:rsidP="000C03F5">
            <w:pPr>
              <w:rPr>
                <w:b w:val="0"/>
                <w:bCs w:val="0"/>
                <w:lang w:eastAsia="en-US"/>
              </w:rPr>
            </w:pPr>
            <w:r>
              <w:rPr>
                <w:b w:val="0"/>
                <w:bCs w:val="0"/>
                <w:lang w:eastAsia="en-US"/>
              </w:rPr>
              <w:t>Topic Guide</w:t>
            </w:r>
          </w:p>
        </w:tc>
      </w:tr>
      <w:tr w:rsidR="00D83B10" w14:paraId="4D238D35" w14:textId="77777777" w:rsidTr="00696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8" w:type="dxa"/>
          </w:tcPr>
          <w:p w14:paraId="7CE2A82A" w14:textId="77777777" w:rsidR="00D83B10" w:rsidRPr="00E901F7" w:rsidRDefault="00D83B10" w:rsidP="000C03F5">
            <w:pPr>
              <w:pStyle w:val="ListParagraph"/>
              <w:widowControl w:val="0"/>
              <w:numPr>
                <w:ilvl w:val="0"/>
                <w:numId w:val="13"/>
              </w:numPr>
              <w:autoSpaceDE w:val="0"/>
              <w:autoSpaceDN w:val="0"/>
              <w:adjustRightInd w:val="0"/>
              <w:spacing w:before="0" w:after="240" w:line="240" w:lineRule="auto"/>
              <w:rPr>
                <w:rFonts w:cs="Calibri"/>
                <w:b w:val="0"/>
                <w:bCs w:val="0"/>
              </w:rPr>
            </w:pPr>
            <w:r w:rsidRPr="00E901F7">
              <w:rPr>
                <w:rFonts w:cs="Calibri"/>
                <w:b w:val="0"/>
                <w:bCs w:val="0"/>
              </w:rPr>
              <w:t>What does this guideline mean to you and your service?</w:t>
            </w:r>
          </w:p>
          <w:p w14:paraId="1E5A4620" w14:textId="77777777" w:rsidR="00D83B10" w:rsidRPr="00E901F7" w:rsidRDefault="00D83B10" w:rsidP="000C03F5">
            <w:pPr>
              <w:pStyle w:val="ListParagraph"/>
              <w:widowControl w:val="0"/>
              <w:numPr>
                <w:ilvl w:val="1"/>
                <w:numId w:val="13"/>
              </w:numPr>
              <w:autoSpaceDE w:val="0"/>
              <w:autoSpaceDN w:val="0"/>
              <w:adjustRightInd w:val="0"/>
              <w:spacing w:before="0" w:after="240" w:line="240" w:lineRule="auto"/>
              <w:rPr>
                <w:rFonts w:cs="Calibri"/>
                <w:b w:val="0"/>
                <w:bCs w:val="0"/>
              </w:rPr>
            </w:pPr>
            <w:r w:rsidRPr="00E901F7">
              <w:rPr>
                <w:rFonts w:cs="Calibri"/>
                <w:b w:val="0"/>
                <w:bCs w:val="0"/>
              </w:rPr>
              <w:t>Has</w:t>
            </w:r>
            <w:r>
              <w:rPr>
                <w:rFonts w:cs="Calibri"/>
                <w:b w:val="0"/>
                <w:bCs w:val="0"/>
              </w:rPr>
              <w:t xml:space="preserve"> </w:t>
            </w:r>
            <w:r w:rsidRPr="00E901F7">
              <w:rPr>
                <w:rFonts w:cs="Calibri"/>
                <w:b w:val="0"/>
                <w:bCs w:val="0"/>
              </w:rPr>
              <w:t xml:space="preserve">it changed anything in terms of service provision in order to try and achieve the 45 minutes of therapy? </w:t>
            </w:r>
          </w:p>
          <w:p w14:paraId="0840FEA3" w14:textId="77777777" w:rsidR="00D83B10" w:rsidRPr="00E901F7" w:rsidRDefault="00D83B10" w:rsidP="000C03F5">
            <w:pPr>
              <w:pStyle w:val="ListParagraph"/>
              <w:widowControl w:val="0"/>
              <w:numPr>
                <w:ilvl w:val="1"/>
                <w:numId w:val="13"/>
              </w:numPr>
              <w:autoSpaceDE w:val="0"/>
              <w:autoSpaceDN w:val="0"/>
              <w:adjustRightInd w:val="0"/>
              <w:spacing w:before="0" w:after="240" w:line="240" w:lineRule="auto"/>
              <w:rPr>
                <w:rFonts w:cs="Calibri"/>
                <w:b w:val="0"/>
                <w:bCs w:val="0"/>
              </w:rPr>
            </w:pPr>
            <w:r w:rsidRPr="00E901F7">
              <w:rPr>
                <w:rFonts w:cs="Calibri"/>
                <w:b w:val="0"/>
                <w:bCs w:val="0"/>
              </w:rPr>
              <w:t xml:space="preserve">What would change if the 45-minute recommendation no longer existed?  </w:t>
            </w:r>
          </w:p>
          <w:p w14:paraId="407571DB" w14:textId="77777777" w:rsidR="00D83B10" w:rsidRPr="00E901F7" w:rsidRDefault="00D83B10" w:rsidP="000C03F5">
            <w:pPr>
              <w:pStyle w:val="ListParagraph"/>
              <w:widowControl w:val="0"/>
              <w:numPr>
                <w:ilvl w:val="1"/>
                <w:numId w:val="13"/>
              </w:numPr>
              <w:autoSpaceDE w:val="0"/>
              <w:autoSpaceDN w:val="0"/>
              <w:adjustRightInd w:val="0"/>
              <w:spacing w:before="0" w:after="240" w:line="240" w:lineRule="auto"/>
              <w:rPr>
                <w:rFonts w:cs="Calibri"/>
                <w:b w:val="0"/>
                <w:bCs w:val="0"/>
              </w:rPr>
            </w:pPr>
            <w:r w:rsidRPr="00E901F7">
              <w:rPr>
                <w:rFonts w:cs="Calibri"/>
                <w:b w:val="0"/>
                <w:bCs w:val="0"/>
              </w:rPr>
              <w:t>Do you think that the people accessing your service get the right amount of therapy?</w:t>
            </w:r>
          </w:p>
          <w:p w14:paraId="749DB2B3" w14:textId="77777777" w:rsidR="00D83B10" w:rsidRPr="00E901F7" w:rsidRDefault="00D83B10" w:rsidP="000C03F5">
            <w:pPr>
              <w:pStyle w:val="ListParagraph"/>
              <w:widowControl w:val="0"/>
              <w:numPr>
                <w:ilvl w:val="1"/>
                <w:numId w:val="13"/>
              </w:numPr>
              <w:autoSpaceDE w:val="0"/>
              <w:autoSpaceDN w:val="0"/>
              <w:adjustRightInd w:val="0"/>
              <w:spacing w:before="0" w:after="240" w:line="240" w:lineRule="auto"/>
              <w:rPr>
                <w:rFonts w:cs="Calibri"/>
                <w:b w:val="0"/>
                <w:bCs w:val="0"/>
              </w:rPr>
            </w:pPr>
            <w:r w:rsidRPr="00E901F7">
              <w:rPr>
                <w:b w:val="0"/>
                <w:bCs w:val="0"/>
              </w:rPr>
              <w:t>How do you decide when to stop a specific therapy (i.e.</w:t>
            </w:r>
            <w:r>
              <w:rPr>
                <w:b w:val="0"/>
                <w:bCs w:val="0"/>
              </w:rPr>
              <w:t xml:space="preserve">, </w:t>
            </w:r>
            <w:r w:rsidRPr="00E901F7">
              <w:rPr>
                <w:b w:val="0"/>
                <w:bCs w:val="0"/>
              </w:rPr>
              <w:t xml:space="preserve">OT or Physio), or when to stop therapy altogether?   </w:t>
            </w:r>
          </w:p>
          <w:p w14:paraId="60DD7C8E" w14:textId="77777777" w:rsidR="00D83B10" w:rsidRPr="00E901F7" w:rsidRDefault="00D83B10" w:rsidP="000C03F5">
            <w:pPr>
              <w:pStyle w:val="ListParagraph"/>
              <w:widowControl w:val="0"/>
              <w:numPr>
                <w:ilvl w:val="0"/>
                <w:numId w:val="13"/>
              </w:numPr>
              <w:autoSpaceDE w:val="0"/>
              <w:autoSpaceDN w:val="0"/>
              <w:adjustRightInd w:val="0"/>
              <w:spacing w:before="0" w:after="240" w:line="240" w:lineRule="auto"/>
              <w:rPr>
                <w:rFonts w:cs="Calibri"/>
                <w:b w:val="0"/>
                <w:bCs w:val="0"/>
              </w:rPr>
            </w:pPr>
            <w:r w:rsidRPr="00E901F7">
              <w:rPr>
                <w:rFonts w:cs="Calibri"/>
                <w:b w:val="0"/>
                <w:bCs w:val="0"/>
              </w:rPr>
              <w:t>What are the Pros and Cons</w:t>
            </w:r>
            <w:r>
              <w:rPr>
                <w:rFonts w:cs="Calibri"/>
                <w:b w:val="0"/>
                <w:bCs w:val="0"/>
              </w:rPr>
              <w:t xml:space="preserve"> </w:t>
            </w:r>
            <w:r w:rsidRPr="00E901F7">
              <w:rPr>
                <w:rFonts w:cs="Calibri"/>
                <w:b w:val="0"/>
                <w:bCs w:val="0"/>
              </w:rPr>
              <w:t>of having this guideline?</w:t>
            </w:r>
          </w:p>
          <w:p w14:paraId="2C00336C" w14:textId="77777777" w:rsidR="00D83B10" w:rsidRPr="00E901F7" w:rsidRDefault="00D83B10" w:rsidP="000C03F5">
            <w:pPr>
              <w:pStyle w:val="ListParagraph"/>
              <w:widowControl w:val="0"/>
              <w:numPr>
                <w:ilvl w:val="0"/>
                <w:numId w:val="13"/>
              </w:numPr>
              <w:autoSpaceDE w:val="0"/>
              <w:autoSpaceDN w:val="0"/>
              <w:adjustRightInd w:val="0"/>
              <w:spacing w:before="0" w:after="240" w:line="240" w:lineRule="auto"/>
              <w:rPr>
                <w:rFonts w:cs="Calibri"/>
                <w:b w:val="0"/>
                <w:bCs w:val="0"/>
              </w:rPr>
            </w:pPr>
            <w:r w:rsidRPr="00E901F7">
              <w:rPr>
                <w:rFonts w:cs="Calibri"/>
                <w:b w:val="0"/>
                <w:bCs w:val="0"/>
              </w:rPr>
              <w:t>What influences your decisions regarding therapy provision?</w:t>
            </w:r>
          </w:p>
          <w:p w14:paraId="1EC175ED" w14:textId="77777777" w:rsidR="00D83B10" w:rsidRPr="00E901F7" w:rsidRDefault="00D83B10" w:rsidP="000C03F5">
            <w:pPr>
              <w:pStyle w:val="ListParagraph"/>
              <w:widowControl w:val="0"/>
              <w:numPr>
                <w:ilvl w:val="1"/>
                <w:numId w:val="13"/>
              </w:numPr>
              <w:autoSpaceDE w:val="0"/>
              <w:autoSpaceDN w:val="0"/>
              <w:adjustRightInd w:val="0"/>
              <w:spacing w:before="0" w:after="240" w:line="240" w:lineRule="auto"/>
              <w:rPr>
                <w:rFonts w:cs="Calibri"/>
                <w:b w:val="0"/>
                <w:bCs w:val="0"/>
              </w:rPr>
            </w:pPr>
            <w:r w:rsidRPr="00E901F7">
              <w:rPr>
                <w:rFonts w:cs="Calibri"/>
                <w:b w:val="0"/>
                <w:bCs w:val="0"/>
              </w:rPr>
              <w:t>Anything to do with th</w:t>
            </w:r>
            <w:r>
              <w:rPr>
                <w:rFonts w:cs="Calibri"/>
                <w:b w:val="0"/>
                <w:bCs w:val="0"/>
              </w:rPr>
              <w:t xml:space="preserve">e </w:t>
            </w:r>
            <w:r w:rsidRPr="00E901F7">
              <w:rPr>
                <w:rFonts w:cs="Calibri"/>
                <w:b w:val="0"/>
                <w:bCs w:val="0"/>
              </w:rPr>
              <w:t>patient/</w:t>
            </w:r>
            <w:r>
              <w:rPr>
                <w:rFonts w:cs="Calibri"/>
                <w:b w:val="0"/>
                <w:bCs w:val="0"/>
              </w:rPr>
              <w:t>c</w:t>
            </w:r>
            <w:r w:rsidRPr="00E901F7">
              <w:rPr>
                <w:rFonts w:cs="Calibri"/>
                <w:b w:val="0"/>
                <w:bCs w:val="0"/>
              </w:rPr>
              <w:t>arer</w:t>
            </w:r>
            <w:r>
              <w:rPr>
                <w:rFonts w:cs="Calibri"/>
                <w:b w:val="0"/>
                <w:bCs w:val="0"/>
              </w:rPr>
              <w:t>s</w:t>
            </w:r>
            <w:r w:rsidRPr="00E901F7">
              <w:rPr>
                <w:rFonts w:cs="Calibri"/>
                <w:b w:val="0"/>
                <w:bCs w:val="0"/>
              </w:rPr>
              <w:t>/</w:t>
            </w:r>
            <w:r>
              <w:rPr>
                <w:rFonts w:cs="Calibri"/>
                <w:b w:val="0"/>
                <w:bCs w:val="0"/>
              </w:rPr>
              <w:t>r</w:t>
            </w:r>
            <w:r w:rsidRPr="00E901F7">
              <w:rPr>
                <w:rFonts w:cs="Calibri"/>
                <w:b w:val="0"/>
                <w:bCs w:val="0"/>
              </w:rPr>
              <w:t>elatives?</w:t>
            </w:r>
          </w:p>
          <w:p w14:paraId="7ED5C7B5" w14:textId="77777777" w:rsidR="00D83B10" w:rsidRPr="00E901F7" w:rsidRDefault="00D83B10" w:rsidP="000C03F5">
            <w:pPr>
              <w:pStyle w:val="ListParagraph"/>
              <w:widowControl w:val="0"/>
              <w:numPr>
                <w:ilvl w:val="1"/>
                <w:numId w:val="13"/>
              </w:numPr>
              <w:autoSpaceDE w:val="0"/>
              <w:autoSpaceDN w:val="0"/>
              <w:adjustRightInd w:val="0"/>
              <w:spacing w:before="0" w:after="240" w:line="240" w:lineRule="auto"/>
              <w:rPr>
                <w:rFonts w:cs="Calibri"/>
                <w:b w:val="0"/>
                <w:bCs w:val="0"/>
              </w:rPr>
            </w:pPr>
            <w:r w:rsidRPr="00E901F7">
              <w:rPr>
                <w:rFonts w:cs="Calibri"/>
                <w:b w:val="0"/>
                <w:bCs w:val="0"/>
              </w:rPr>
              <w:t>Anything to do with resourc</w:t>
            </w:r>
            <w:r>
              <w:rPr>
                <w:rFonts w:cs="Calibri"/>
                <w:b w:val="0"/>
                <w:bCs w:val="0"/>
              </w:rPr>
              <w:t>e</w:t>
            </w:r>
            <w:r w:rsidRPr="00E901F7">
              <w:rPr>
                <w:rFonts w:cs="Calibri"/>
                <w:b w:val="0"/>
                <w:bCs w:val="0"/>
              </w:rPr>
              <w:t>s?</w:t>
            </w:r>
          </w:p>
          <w:p w14:paraId="6A5B56F3" w14:textId="77777777" w:rsidR="00D83B10" w:rsidRPr="00E901F7" w:rsidRDefault="00D83B10" w:rsidP="000C03F5">
            <w:pPr>
              <w:pStyle w:val="ListParagraph"/>
              <w:widowControl w:val="0"/>
              <w:numPr>
                <w:ilvl w:val="1"/>
                <w:numId w:val="13"/>
              </w:numPr>
              <w:autoSpaceDE w:val="0"/>
              <w:autoSpaceDN w:val="0"/>
              <w:adjustRightInd w:val="0"/>
              <w:spacing w:before="0" w:after="240" w:line="240" w:lineRule="auto"/>
              <w:rPr>
                <w:rFonts w:cs="Calibri"/>
              </w:rPr>
            </w:pPr>
            <w:r w:rsidRPr="00E901F7">
              <w:rPr>
                <w:rFonts w:cs="Calibri"/>
                <w:b w:val="0"/>
                <w:bCs w:val="0"/>
              </w:rPr>
              <w:t>Anything else?</w:t>
            </w:r>
          </w:p>
        </w:tc>
      </w:tr>
    </w:tbl>
    <w:p w14:paraId="67ECF76E" w14:textId="77777777" w:rsidR="00D83B10" w:rsidRDefault="00D83B10" w:rsidP="000C03F5">
      <w:pPr>
        <w:rPr>
          <w:highlight w:val="cyan"/>
          <w:lang w:eastAsia="en-GB"/>
        </w:rPr>
      </w:pPr>
    </w:p>
    <w:p w14:paraId="08DD1440" w14:textId="4D38B366" w:rsidR="00D83B10" w:rsidRDefault="00D83B10" w:rsidP="000C03F5">
      <w:r>
        <w:lastRenderedPageBreak/>
        <w:t>The focus groups were audio-recorded, transcribed, and the data</w:t>
      </w:r>
      <w:r w:rsidRPr="008619CA">
        <w:t xml:space="preserve"> analysed </w:t>
      </w:r>
      <w:r w:rsidRPr="008619CA">
        <w:rPr>
          <w:rFonts w:cs="Arial"/>
        </w:rPr>
        <w:t xml:space="preserve">using </w:t>
      </w:r>
      <w:r>
        <w:rPr>
          <w:rFonts w:cs="Arial"/>
        </w:rPr>
        <w:t xml:space="preserve">reflexive </w:t>
      </w:r>
      <w:r w:rsidRPr="008619CA">
        <w:rPr>
          <w:rFonts w:cs="Arial"/>
        </w:rPr>
        <w:t>thematic analysis</w:t>
      </w:r>
      <w:r>
        <w:rPr>
          <w:rFonts w:cs="Arial"/>
        </w:rPr>
        <w:t xml:space="preserve"> </w:t>
      </w:r>
      <w:r>
        <w:rPr>
          <w:rFonts w:cs="Arial"/>
        </w:rPr>
        <w:fldChar w:fldCharType="begin">
          <w:fldData xml:space="preserve">PEVuZE5vdGU+PENpdGU+PEF1dGhvcj5CcmF1bjwvQXV0aG9yPjxZZWFyPjIwMDY8L1llYXI+PFJl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</w:fldData>
        </w:fldChar>
      </w:r>
      <w:r w:rsidR="00F31AB8">
        <w:rPr>
          <w:rFonts w:cs="Arial"/>
        </w:rPr>
        <w:instrText xml:space="preserve"> ADDIN EN.CITE </w:instrText>
      </w:r>
      <w:r w:rsidR="00F31AB8">
        <w:rPr>
          <w:rFonts w:cs="Arial"/>
        </w:rPr>
        <w:fldChar w:fldCharType="begin">
          <w:fldData xml:space="preserve">PEVuZE5vdGU+PENpdGU+PEF1dGhvcj5CcmF1bjwvQXV0aG9yPjxZZWFyPjIwMDY8L1llYXI+PFJl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</w:fldData>
        </w:fldChar>
      </w:r>
      <w:r w:rsidR="00F31AB8">
        <w:rPr>
          <w:rFonts w:cs="Arial"/>
        </w:rPr>
        <w:instrText xml:space="preserve"> ADDIN EN.CITE.DATA </w:instrText>
      </w:r>
      <w:r w:rsidR="00F31AB8">
        <w:rPr>
          <w:rFonts w:cs="Arial"/>
        </w:rPr>
      </w:r>
      <w:r w:rsidR="00F31AB8">
        <w:rPr>
          <w:rFonts w:cs="Arial"/>
        </w:rPr>
        <w:fldChar w:fldCharType="end"/>
      </w:r>
      <w:r>
        <w:rPr>
          <w:rFonts w:cs="Arial"/>
        </w:rPr>
      </w:r>
      <w:r>
        <w:rPr>
          <w:rFonts w:cs="Arial"/>
        </w:rPr>
        <w:fldChar w:fldCharType="separate"/>
      </w:r>
      <w:r w:rsidR="00F31AB8">
        <w:rPr>
          <w:rFonts w:cs="Arial"/>
          <w:noProof/>
        </w:rPr>
        <w:t>(25, 26, 27)</w:t>
      </w:r>
      <w:r>
        <w:rPr>
          <w:rFonts w:cs="Arial"/>
        </w:rPr>
        <w:fldChar w:fldCharType="end"/>
      </w:r>
      <w:r>
        <w:rPr>
          <w:rFonts w:cs="Arial"/>
        </w:rPr>
        <w:t xml:space="preserve">, from an interpretivist approach </w:t>
      </w:r>
      <w:r>
        <w:rPr>
          <w:rFonts w:cs="Arial"/>
        </w:rPr>
        <w:fldChar w:fldCharType="begin"/>
      </w:r>
      <w:r w:rsidR="00F31AB8">
        <w:rPr>
          <w:rFonts w:cs="Arial"/>
        </w:rPr>
        <w:instrText xml:space="preserve"> ADDIN EN.CITE &lt;EndNote&gt;&lt;Cite&gt;&lt;Author&gt;Mason&lt;/Author&gt;&lt;Year&gt;2018&lt;/Year&gt;&lt;RecNum&gt;1762&lt;/RecNum&gt;&lt;DisplayText&gt;(28)&lt;/DisplayText&gt;&lt;record&gt;&lt;rec-number&gt;1762&lt;/rec-number&gt;&lt;foreign-keys&gt;&lt;key app="EN" db-id="xes9de0t4xwazqespwzxsx93pp0pfe055e05" timestamp="1559658508" guid="b788fcee-75ed-476c-ac70-0c7a61d846be"&gt;1762&lt;/key&gt;&lt;/foreign-keys&gt;&lt;ref-type name="Book"&gt;6&lt;/ref-type&gt;&lt;contributors&gt;&lt;authors&gt;&lt;author&gt;Mason, J&lt;/author&gt;&lt;/authors&gt;&lt;/contributors&gt;&lt;titles&gt;&lt;title&gt;Qualitative Researching&lt;/title&gt;&lt;/titles&gt;&lt;edition&gt;3rd&lt;/edition&gt;&lt;dates&gt;&lt;year&gt;2018&lt;/year&gt;&lt;/dates&gt;&lt;pub-location&gt;London&lt;/pub-location&gt;&lt;publisher&gt;Sage&lt;/publisher&gt;&lt;urls&gt;&lt;/urls&gt;&lt;/record&gt;&lt;/Cite&gt;&lt;/EndNote&gt;</w:instrText>
      </w:r>
      <w:r>
        <w:rPr>
          <w:rFonts w:cs="Arial"/>
        </w:rPr>
        <w:fldChar w:fldCharType="separate"/>
      </w:r>
      <w:r w:rsidR="00F31AB8">
        <w:rPr>
          <w:rFonts w:cs="Arial"/>
          <w:noProof/>
        </w:rPr>
        <w:t>(28)</w:t>
      </w:r>
      <w:r>
        <w:rPr>
          <w:rFonts w:cs="Arial"/>
        </w:rPr>
        <w:fldChar w:fldCharType="end"/>
      </w:r>
      <w:r>
        <w:rPr>
          <w:rFonts w:cs="Arial"/>
        </w:rPr>
        <w:t xml:space="preserve">.  </w:t>
      </w:r>
      <w:r w:rsidRPr="006B3A9A">
        <w:rPr>
          <w:rFonts w:cs="Arial"/>
        </w:rPr>
        <w:t>Field notes taken</w:t>
      </w:r>
      <w:r>
        <w:rPr>
          <w:rFonts w:cs="Arial"/>
        </w:rPr>
        <w:t xml:space="preserve"> by the co-facilitator during the focus groups also contributed to the data analysis.  An </w:t>
      </w:r>
      <w:r w:rsidRPr="008619CA">
        <w:rPr>
          <w:rFonts w:cs="Arial"/>
        </w:rPr>
        <w:t>inductive approac</w:t>
      </w:r>
      <w:r>
        <w:rPr>
          <w:rFonts w:cs="Arial"/>
        </w:rPr>
        <w:t xml:space="preserve">h to coding was used </w:t>
      </w:r>
      <w:r>
        <w:rPr>
          <w:rFonts w:cs="Arial"/>
        </w:rPr>
        <w:fldChar w:fldCharType="begin">
          <w:fldData xml:space="preserve">PEVuZE5vdGU+PENpdGU+PEF1dGhvcj5WYWlzbW9yYWRpPC9BdXRob3I+PFllYXI+MjAxMzwvWWVh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</w:fldData>
        </w:fldChar>
      </w:r>
      <w:r w:rsidR="00F31AB8">
        <w:rPr>
          <w:rFonts w:cs="Arial"/>
        </w:rPr>
        <w:instrText xml:space="preserve"> ADDIN EN.CITE </w:instrText>
      </w:r>
      <w:r w:rsidR="00F31AB8">
        <w:rPr>
          <w:rFonts w:cs="Arial"/>
        </w:rPr>
        <w:fldChar w:fldCharType="begin">
          <w:fldData xml:space="preserve">PEVuZE5vdGU+PENpdGU+PEF1dGhvcj5WYWlzbW9yYWRpPC9BdXRob3I+PFllYXI+MjAxMzwvWWVh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</w:fldData>
        </w:fldChar>
      </w:r>
      <w:r w:rsidR="00F31AB8">
        <w:rPr>
          <w:rFonts w:cs="Arial"/>
        </w:rPr>
        <w:instrText xml:space="preserve"> ADDIN EN.CITE.DATA </w:instrText>
      </w:r>
      <w:r w:rsidR="00F31AB8">
        <w:rPr>
          <w:rFonts w:cs="Arial"/>
        </w:rPr>
      </w:r>
      <w:r w:rsidR="00F31AB8">
        <w:rPr>
          <w:rFonts w:cs="Arial"/>
        </w:rPr>
        <w:fldChar w:fldCharType="end"/>
      </w:r>
      <w:r>
        <w:rPr>
          <w:rFonts w:cs="Arial"/>
        </w:rPr>
      </w:r>
      <w:r>
        <w:rPr>
          <w:rFonts w:cs="Arial"/>
        </w:rPr>
        <w:fldChar w:fldCharType="separate"/>
      </w:r>
      <w:r w:rsidR="00F31AB8">
        <w:rPr>
          <w:rFonts w:cs="Arial"/>
          <w:noProof/>
        </w:rPr>
        <w:t>(25, 29, 30)</w:t>
      </w:r>
      <w:r>
        <w:rPr>
          <w:rFonts w:cs="Arial"/>
        </w:rPr>
        <w:fldChar w:fldCharType="end"/>
      </w:r>
      <w:r>
        <w:rPr>
          <w:rFonts w:cs="Arial"/>
        </w:rPr>
        <w:t xml:space="preserve">, supported by </w:t>
      </w:r>
      <w:r>
        <w:t xml:space="preserve">operational and analytical </w:t>
      </w:r>
      <w:r w:rsidRPr="008619CA">
        <w:t xml:space="preserve">memos </w:t>
      </w:r>
      <w:r>
        <w:fldChar w:fldCharType="begin"/>
      </w:r>
      <w:r w:rsidR="00F31AB8">
        <w:instrText xml:space="preserve"> ADDIN EN.CITE &lt;EndNote&gt;&lt;Cite&gt;&lt;Author&gt;Charmaz&lt;/Author&gt;&lt;Year&gt;2014&lt;/Year&gt;&lt;RecNum&gt;1473&lt;/RecNum&gt;&lt;DisplayText&gt;(31, 32)&lt;/DisplayText&gt;&lt;record&gt;&lt;rec-number&gt;1473&lt;/rec-number&gt;&lt;foreign-keys&gt;&lt;key app="EN" db-id="xes9de0t4xwazqespwzxsx93pp0pfe055e05" timestamp="1469299485" guid="098c288c-7dac-4d87-ad9a-fcaa7a026f68"&gt;1473&lt;/key&gt;&lt;/foreign-keys&gt;&lt;ref-type name="Book Section"&gt;5&lt;/ref-type&gt;&lt;contributors&gt;&lt;authors&gt;&lt;author&gt;Charmaz, K&lt;/author&gt;&lt;/authors&gt;&lt;/contributors&gt;&lt;titles&gt;&lt;title&gt;Chapter 7: Memo-writing&lt;/title&gt;&lt;secondary-title&gt;Constructing Grounded Theory&lt;/secondary-title&gt;&lt;/titles&gt;&lt;pages&gt;162-191&lt;/pages&gt;&lt;edition&gt;2nd &lt;/edition&gt;&lt;section&gt;7&lt;/section&gt;&lt;dates&gt;&lt;year&gt;2014&lt;/year&gt;&lt;/dates&gt;&lt;pub-location&gt;London&lt;/pub-location&gt;&lt;publisher&gt;Sage&lt;/publisher&gt;&lt;urls&gt;&lt;/urls&gt;&lt;/record&gt;&lt;/Cite&gt;&lt;Cite&gt;&lt;Author&gt;Green&lt;/Author&gt;&lt;Year&gt;2018&lt;/Year&gt;&lt;RecNum&gt;1761&lt;/RecNum&gt;&lt;record&gt;&lt;rec-number&gt;1761&lt;/rec-number&gt;&lt;foreign-keys&gt;&lt;key app="EN" db-id="xes9de0t4xwazqespwzxsx93pp0pfe055e05" timestamp="1559658303" guid="318fe4b4-e80c-4214-b3fe-539d9c0c805d"&gt;1761&lt;/key&gt;&lt;/foreign-keys&gt;&lt;ref-type name="Book"&gt;6&lt;/ref-type&gt;&lt;contributors&gt;&lt;authors&gt;&lt;author&gt;Green, J.&lt;/author&gt;&lt;author&gt;Thorogood, N&lt;/author&gt;&lt;/authors&gt;&lt;/contributors&gt;&lt;titles&gt;&lt;title&gt;Qualitative Methods for Health Research&lt;/title&gt;&lt;/titles&gt;&lt;edition&gt;4th&lt;/edition&gt;&lt;dates&gt;&lt;year&gt;2018&lt;/year&gt;&lt;/dates&gt;&lt;pub-location&gt;London&lt;/pub-location&gt;&lt;publisher&gt;Sage&lt;/publisher&gt;&lt;urls&gt;&lt;/urls&gt;&lt;/record&gt;&lt;/Cite&gt;&lt;/EndNote&gt;</w:instrText>
      </w:r>
      <w:r>
        <w:fldChar w:fldCharType="separate"/>
      </w:r>
      <w:r w:rsidR="00F31AB8">
        <w:rPr>
          <w:noProof/>
        </w:rPr>
        <w:t>(31, 32)</w:t>
      </w:r>
      <w:r>
        <w:fldChar w:fldCharType="end"/>
      </w:r>
      <w:r w:rsidRPr="008619CA">
        <w:t>.</w:t>
      </w:r>
      <w:r>
        <w:t xml:space="preserve">  One </w:t>
      </w:r>
      <w:r w:rsidR="000C03F5">
        <w:t>author</w:t>
      </w:r>
      <w:r>
        <w:t xml:space="preserve"> (BC) undertook the analysis</w:t>
      </w:r>
      <w:r w:rsidR="000C03F5">
        <w:t xml:space="preserve">, which </w:t>
      </w:r>
      <w:proofErr w:type="gramStart"/>
      <w:r w:rsidR="000C03F5">
        <w:t>was reviewed</w:t>
      </w:r>
      <w:proofErr w:type="gramEnd"/>
      <w:r w:rsidR="000C03F5">
        <w:t xml:space="preserve"> by another author (JT) to test assertions.  </w:t>
      </w:r>
      <w:r>
        <w:t>Participants were not asked to review transcripts, nor comment on findings, but were all invited to participate in the Delphi study</w:t>
      </w:r>
      <w:r w:rsidR="00BA1A95">
        <w:t xml:space="preserve"> </w:t>
      </w:r>
      <w:r w:rsidR="00BA1A95">
        <w:fldChar w:fldCharType="begin"/>
      </w:r>
      <w:r w:rsidR="00F31AB8">
        <w:instrText xml:space="preserve"> ADDIN EN.CITE &lt;EndNote&gt;&lt;Cite&gt;&lt;Author&gt;Clark&lt;/Author&gt;&lt;Year&gt;2023&lt;/Year&gt;&lt;RecNum&gt;3355&lt;/RecNum&gt;&lt;DisplayText&gt;(23)&lt;/DisplayText&gt;&lt;record&gt;&lt;rec-number&gt;3355&lt;/rec-number&gt;&lt;foreign-keys&gt;&lt;key app="EN" db-id="xes9de0t4xwazqespwzxsx93pp0pfe055e05" timestamp="1632482972"&gt;3355&lt;/key&gt;&lt;/foreign-keys&gt;&lt;ref-type name="Journal Article"&gt;17&lt;/ref-type&gt;&lt;contributors&gt;&lt;authors&gt;&lt;author&gt;Clark, B.&lt;/author&gt;&lt;author&gt;Truman, J&lt;/author&gt;&lt;author&gt;Whitall, J.&lt;/author&gt;&lt;author&gt;Hughes, A.M.&lt;/author&gt;&lt;author&gt;Turk, R&lt;/author&gt;&lt;author&gt;Burridge, J. H.&lt;/author&gt;&lt;/authors&gt;&lt;/contributors&gt;&lt;titles&gt;&lt;title&gt;Why do some people with stroke not receive the recommended 45 minutes of Occupational therapy and Physiotherapy? A Delphi Study&lt;/title&gt;&lt;secondary-title&gt;Unpublished.  Awaiting submission to BMJ Open&lt;/secondary-title&gt;&lt;/titles&gt;&lt;periodical&gt;&lt;full-title&gt;Unpublished.  Awaiting submission to BMJ Open&lt;/full-title&gt;&lt;/periodical&gt;&lt;dates&gt;&lt;year&gt;2023&lt;/year&gt;&lt;/dates&gt;&lt;work-type&gt;Unpublished Journal Article&lt;/work-type&gt;&lt;urls&gt;&lt;/urls&gt;&lt;/record&gt;&lt;/Cite&gt;&lt;/EndNote&gt;</w:instrText>
      </w:r>
      <w:r w:rsidR="00BA1A95">
        <w:fldChar w:fldCharType="separate"/>
      </w:r>
      <w:r w:rsidR="00F31AB8">
        <w:rPr>
          <w:noProof/>
        </w:rPr>
        <w:t>(23)</w:t>
      </w:r>
      <w:r w:rsidR="00BA1A95">
        <w:fldChar w:fldCharType="end"/>
      </w:r>
      <w:r>
        <w:t>, to which the findings of the focus group contributed</w:t>
      </w:r>
      <w:r w:rsidR="000C03F5">
        <w:t>.</w:t>
      </w:r>
      <w:r w:rsidR="00AD3186">
        <w:t xml:space="preserve">  Quotes from participants </w:t>
      </w:r>
      <w:proofErr w:type="gramStart"/>
      <w:r w:rsidR="00AD3186">
        <w:t>are presented</w:t>
      </w:r>
      <w:proofErr w:type="gramEnd"/>
      <w:r w:rsidR="00AD3186">
        <w:t xml:space="preserve"> in the findings, indicating the focus group the quote was from (FG1 or FG2), and the page number and line in the transcript.</w:t>
      </w:r>
      <w:r>
        <w:t xml:space="preserve">  </w:t>
      </w:r>
      <w:r w:rsidRPr="008619CA">
        <w:t xml:space="preserve">  </w:t>
      </w:r>
    </w:p>
    <w:p w14:paraId="245E9433" w14:textId="77777777" w:rsidR="00D83B10" w:rsidRDefault="00D83B10" w:rsidP="000C03F5"/>
    <w:p w14:paraId="5B681DCD" w14:textId="4C497D28" w:rsidR="00D83B10" w:rsidRDefault="00D83B10" w:rsidP="000C03F5">
      <w:pPr>
        <w:rPr>
          <w:rFonts w:cs="Arial"/>
        </w:rPr>
      </w:pPr>
      <w:r>
        <w:rPr>
          <w:rFonts w:cs="Arial"/>
        </w:rPr>
        <w:t xml:space="preserve">The concept of data saturation </w:t>
      </w:r>
      <w:proofErr w:type="gramStart"/>
      <w:r>
        <w:rPr>
          <w:rFonts w:cs="Arial"/>
        </w:rPr>
        <w:t>was considered</w:t>
      </w:r>
      <w:proofErr w:type="gramEnd"/>
      <w:r>
        <w:rPr>
          <w:rFonts w:cs="Arial"/>
        </w:rPr>
        <w:t xml:space="preserve"> inconsequential in relation to this study.  Not only are there issues with data saturation in the context of reflexive thematic analysis </w:t>
      </w:r>
      <w:r>
        <w:rPr>
          <w:rFonts w:cs="Arial"/>
        </w:rPr>
        <w:fldChar w:fldCharType="begin"/>
      </w:r>
      <w:r w:rsidR="00F31AB8">
        <w:rPr>
          <w:rFonts w:cs="Arial"/>
        </w:rPr>
        <w:instrText xml:space="preserve"> ADDIN EN.CITE &lt;EndNote&gt;&lt;Cite&gt;&lt;Author&gt;Braun&lt;/Author&gt;&lt;Year&gt;2019&lt;/Year&gt;&lt;RecNum&gt;3375&lt;/RecNum&gt;&lt;DisplayText&gt;(33)&lt;/DisplayText&gt;&lt;record&gt;&lt;rec-number&gt;3375&lt;/rec-number&gt;&lt;foreign-keys&gt;&lt;key app="EN" db-id="xes9de0t4xwazqespwzxsx93pp0pfe055e05" timestamp="1648213774"&gt;3375&lt;/key&gt;&lt;/foreign-keys&gt;&lt;ref-type name="Journal Article"&gt;17&lt;/ref-type&gt;&lt;contributors&gt;&lt;authors&gt;&lt;author&gt;Braun, Virginia&lt;/author&gt;&lt;author&gt;Clarke, Victoria&lt;/author&gt;&lt;/authors&gt;&lt;/contributors&gt;&lt;titles&gt;&lt;title&gt;To saturate or not to saturate? Questioning data saturation as a useful concept for thematic analysis and sample-size rationales&lt;/title&gt;&lt;secondary-title&gt;Qualitative Research in Sport, Exercise and Health&lt;/secondary-title&gt;&lt;/titles&gt;&lt;periodical&gt;&lt;full-title&gt;Qualitative Research in Sport, Exercise and Health&lt;/full-title&gt;&lt;/periodical&gt;&lt;pages&gt;201-216&lt;/pages&gt;&lt;volume&gt;13&lt;/volume&gt;&lt;number&gt;2&lt;/number&gt;&lt;section&gt;201&lt;/section&gt;&lt;dates&gt;&lt;year&gt;2019&lt;/year&gt;&lt;/dates&gt;&lt;isbn&gt;2159-676X&amp;#xD;2159-6778&lt;/isbn&gt;&lt;urls&gt;&lt;/urls&gt;&lt;electronic-resource-num&gt;10.1080/2159676x.2019.1704846&lt;/electronic-resource-num&gt;&lt;/record&gt;&lt;/Cite&gt;&lt;/EndNote&gt;</w:instrText>
      </w:r>
      <w:r>
        <w:rPr>
          <w:rFonts w:cs="Arial"/>
        </w:rPr>
        <w:fldChar w:fldCharType="separate"/>
      </w:r>
      <w:r w:rsidR="00F31AB8">
        <w:rPr>
          <w:rFonts w:cs="Arial"/>
          <w:noProof/>
        </w:rPr>
        <w:t>(33)</w:t>
      </w:r>
      <w:r>
        <w:rPr>
          <w:rFonts w:cs="Arial"/>
        </w:rPr>
        <w:fldChar w:fldCharType="end"/>
      </w:r>
      <w:r>
        <w:rPr>
          <w:rFonts w:cs="Arial"/>
        </w:rPr>
        <w:t xml:space="preserve"> but the aim of this study was not to establish all possible reasons why a person may not receive 45 minutes of therapy, but to establish common reasons, to be examined further (and potentially added to) in a Delphi study</w:t>
      </w:r>
      <w:r w:rsidR="00BA1A95">
        <w:rPr>
          <w:rFonts w:cs="Arial"/>
        </w:rPr>
        <w:t xml:space="preserve"> </w:t>
      </w:r>
      <w:r w:rsidR="00BA1A95">
        <w:rPr>
          <w:rFonts w:cs="Arial"/>
        </w:rPr>
        <w:fldChar w:fldCharType="begin"/>
      </w:r>
      <w:r w:rsidR="00F31AB8">
        <w:rPr>
          <w:rFonts w:cs="Arial"/>
        </w:rPr>
        <w:instrText xml:space="preserve"> ADDIN EN.CITE &lt;EndNote&gt;&lt;Cite&gt;&lt;Author&gt;Clark&lt;/Author&gt;&lt;Year&gt;2023&lt;/Year&gt;&lt;RecNum&gt;3355&lt;/RecNum&gt;&lt;DisplayText&gt;(23)&lt;/DisplayText&gt;&lt;record&gt;&lt;rec-number&gt;3355&lt;/rec-number&gt;&lt;foreign-keys&gt;&lt;key app="EN" db-id="xes9de0t4xwazqespwzxsx93pp0pfe055e05" timestamp="1632482972"&gt;3355&lt;/key&gt;&lt;/foreign-keys&gt;&lt;ref-type name="Journal Article"&gt;17&lt;/ref-type&gt;&lt;contributors&gt;&lt;authors&gt;&lt;author&gt;Clark, B.&lt;/author&gt;&lt;author&gt;Truman, J&lt;/author&gt;&lt;author&gt;Whitall, J.&lt;/author&gt;&lt;author&gt;Hughes, A.M.&lt;/author&gt;&lt;author&gt;Turk, R&lt;/author&gt;&lt;author&gt;Burridge, J. H.&lt;/author&gt;&lt;/authors&gt;&lt;/contributors&gt;&lt;titles&gt;&lt;title&gt;Why do some people with stroke not receive the recommended 45 minutes of Occupational therapy and Physiotherapy? A Delphi Study&lt;/title&gt;&lt;secondary-title&gt;Unpublished.  Awaiting submission to BMJ Open&lt;/secondary-title&gt;&lt;/titles&gt;&lt;periodical&gt;&lt;full-title&gt;Unpublished.  Awaiting submission to BMJ Open&lt;/full-title&gt;&lt;/periodical&gt;&lt;dates&gt;&lt;year&gt;2023&lt;/year&gt;&lt;/dates&gt;&lt;work-type&gt;Unpublished Journal Article&lt;/work-type&gt;&lt;urls&gt;&lt;/urls&gt;&lt;/record&gt;&lt;/Cite&gt;&lt;/EndNote&gt;</w:instrText>
      </w:r>
      <w:r w:rsidR="00BA1A95">
        <w:rPr>
          <w:rFonts w:cs="Arial"/>
        </w:rPr>
        <w:fldChar w:fldCharType="separate"/>
      </w:r>
      <w:r w:rsidR="00F31AB8">
        <w:rPr>
          <w:rFonts w:cs="Arial"/>
          <w:noProof/>
        </w:rPr>
        <w:t>(23)</w:t>
      </w:r>
      <w:r w:rsidR="00BA1A95">
        <w:rPr>
          <w:rFonts w:cs="Arial"/>
        </w:rPr>
        <w:fldChar w:fldCharType="end"/>
      </w:r>
      <w:r>
        <w:rPr>
          <w:rFonts w:cs="Arial"/>
        </w:rPr>
        <w:t xml:space="preserve">.     </w:t>
      </w:r>
    </w:p>
    <w:p w14:paraId="444C20EE" w14:textId="77777777" w:rsidR="00D83B10" w:rsidRDefault="00D83B10" w:rsidP="000C03F5">
      <w:pPr>
        <w:rPr>
          <w:rFonts w:cs="Arial"/>
        </w:rPr>
      </w:pPr>
    </w:p>
    <w:p w14:paraId="6511147C" w14:textId="5D842C3E" w:rsidR="00D83B10" w:rsidRPr="00571E5A" w:rsidRDefault="00D83B10" w:rsidP="00571E5A">
      <w:pPr>
        <w:rPr>
          <w:rFonts w:cs="Arial"/>
        </w:rPr>
      </w:pPr>
      <w:r>
        <w:t xml:space="preserve">Ethical approval </w:t>
      </w:r>
      <w:proofErr w:type="gramStart"/>
      <w:r>
        <w:t>was sought</w:t>
      </w:r>
      <w:proofErr w:type="gramEnd"/>
      <w:r>
        <w:t xml:space="preserve"> from the University of Southampton (ERGO II </w:t>
      </w:r>
      <w:r w:rsidRPr="00691F29">
        <w:rPr>
          <w:rFonts w:cs="Calibri"/>
          <w:color w:val="000000" w:themeColor="text1"/>
          <w:shd w:val="clear" w:color="auto" w:fill="FFFFFF"/>
        </w:rPr>
        <w:t>17994</w:t>
      </w:r>
      <w:r>
        <w:rPr>
          <w:rFonts w:cs="Calibri"/>
          <w:color w:val="000000" w:themeColor="text1"/>
          <w:shd w:val="clear" w:color="auto" w:fill="FFFFFF"/>
        </w:rPr>
        <w:t xml:space="preserve">) and from the Research and Development departments of the NHS trusts participating in the research (IRAS </w:t>
      </w:r>
      <w:r w:rsidRPr="003E42F1">
        <w:rPr>
          <w:rFonts w:cs="Calibri"/>
          <w:color w:val="000000" w:themeColor="text1"/>
          <w:shd w:val="clear" w:color="auto" w:fill="FFFFFF"/>
        </w:rPr>
        <w:t xml:space="preserve">ID </w:t>
      </w:r>
      <w:r w:rsidRPr="003E42F1">
        <w:rPr>
          <w:rFonts w:cs="Calibri"/>
          <w:color w:val="000000"/>
          <w:shd w:val="clear" w:color="auto" w:fill="FFFFFF"/>
        </w:rPr>
        <w:t>189272</w:t>
      </w:r>
      <w:r w:rsidRPr="003E42F1">
        <w:rPr>
          <w:rFonts w:cs="Calibri"/>
        </w:rPr>
        <w:t>)</w:t>
      </w:r>
    </w:p>
    <w:p w14:paraId="359AC25C" w14:textId="73A1A566" w:rsidR="00571E5A" w:rsidRPr="00571E5A" w:rsidRDefault="00571E5A" w:rsidP="00571E5A">
      <w:pPr>
        <w:pStyle w:val="Heading3"/>
        <w:rPr>
          <w:sz w:val="24"/>
          <w:szCs w:val="24"/>
        </w:rPr>
      </w:pPr>
      <w:r w:rsidRPr="00571E5A">
        <w:rPr>
          <w:sz w:val="24"/>
          <w:szCs w:val="24"/>
        </w:rPr>
        <w:t>Patient and Public Involvement</w:t>
      </w:r>
    </w:p>
    <w:p w14:paraId="5B4BC35E" w14:textId="799A7581" w:rsidR="00D83B10" w:rsidRDefault="00D83B10" w:rsidP="000C03F5">
      <w:r>
        <w:t xml:space="preserve">This study is part of a wider programme of work, within which the opinions of people with stroke on the </w:t>
      </w:r>
      <w:proofErr w:type="gramStart"/>
      <w:r>
        <w:t>45 minute</w:t>
      </w:r>
      <w:proofErr w:type="gramEnd"/>
      <w:r>
        <w:t xml:space="preserve"> guideline have been sought.  As this study is specifically about therapists’ implementation of the guideline, the opinions of people with stroke did not directly influence this study.  </w:t>
      </w:r>
    </w:p>
    <w:p w14:paraId="0492E3B0" w14:textId="77777777" w:rsidR="00D83B10" w:rsidRDefault="00D83B10" w:rsidP="000C03F5">
      <w:pPr>
        <w:rPr>
          <w:highlight w:val="cyan"/>
          <w:lang w:eastAsia="en-GB"/>
        </w:rPr>
      </w:pPr>
    </w:p>
    <w:p w14:paraId="1235980E" w14:textId="77777777" w:rsidR="00D83B10" w:rsidRDefault="00D83B10" w:rsidP="000C03F5">
      <w:pPr>
        <w:pStyle w:val="Heading2"/>
        <w:spacing w:line="240" w:lineRule="auto"/>
      </w:pPr>
      <w:bookmarkStart w:id="2" w:name="_Toc103888533"/>
      <w:r w:rsidRPr="00E01B32">
        <w:t>Findings</w:t>
      </w:r>
      <w:bookmarkEnd w:id="2"/>
    </w:p>
    <w:p w14:paraId="2D16FEA5" w14:textId="77777777" w:rsidR="00D83B10" w:rsidRDefault="00D83B10" w:rsidP="000C03F5">
      <w:pPr>
        <w:contextualSpacing/>
      </w:pPr>
      <w:r>
        <w:t>Nine therapists participated in t</w:t>
      </w:r>
      <w:r w:rsidRPr="00F373DF">
        <w:t xml:space="preserve">wo </w:t>
      </w:r>
      <w:r>
        <w:t>f</w:t>
      </w:r>
      <w:r w:rsidRPr="00F373DF">
        <w:t xml:space="preserve">ocus </w:t>
      </w:r>
      <w:r w:rsidRPr="00FC42CA">
        <w:t xml:space="preserve">groups (table </w:t>
      </w:r>
      <w:r w:rsidR="00085A77">
        <w:t>2</w:t>
      </w:r>
      <w:r w:rsidRPr="00FC42CA">
        <w:t>).</w:t>
      </w:r>
      <w:r>
        <w:t xml:space="preserve">  </w:t>
      </w:r>
      <w:r w:rsidRPr="00F373DF">
        <w:t xml:space="preserve">  </w:t>
      </w:r>
    </w:p>
    <w:p w14:paraId="6633C433" w14:textId="77777777" w:rsidR="00D83B10" w:rsidRDefault="00D83B10" w:rsidP="000C03F5">
      <w:pPr>
        <w:contextualSpacing/>
      </w:pPr>
    </w:p>
    <w:p w14:paraId="6AFAC492" w14:textId="1936B0D1" w:rsidR="00D83B10" w:rsidRDefault="00D83B10" w:rsidP="000C03F5">
      <w:pPr>
        <w:pStyle w:val="Caption"/>
        <w:keepNext/>
        <w:spacing w:line="240" w:lineRule="auto"/>
      </w:pPr>
      <w:bookmarkStart w:id="3" w:name="_Toc103859053"/>
      <w:r>
        <w:t xml:space="preserve">Table </w:t>
      </w:r>
      <w:fldSimple w:instr=" SEQ Table \* ARABIC ">
        <w:r w:rsidR="00352CE3">
          <w:rPr>
            <w:noProof/>
          </w:rPr>
          <w:t>2</w:t>
        </w:r>
      </w:fldSimple>
      <w:r>
        <w:t xml:space="preserve"> Demographics of clinicians</w:t>
      </w:r>
      <w:bookmarkEnd w:id="3"/>
    </w:p>
    <w:tbl>
      <w:tblPr>
        <w:tblStyle w:val="GridTable4-Accent1"/>
        <w:tblW w:w="9010" w:type="dxa"/>
        <w:tblLayout w:type="fixed"/>
        <w:tblLook w:val="04A0" w:firstRow="1" w:lastRow="0" w:firstColumn="1" w:lastColumn="0" w:noHBand="0" w:noVBand="1"/>
      </w:tblPr>
      <w:tblGrid>
        <w:gridCol w:w="1696"/>
        <w:gridCol w:w="2694"/>
        <w:gridCol w:w="992"/>
        <w:gridCol w:w="1381"/>
        <w:gridCol w:w="1239"/>
        <w:gridCol w:w="1008"/>
      </w:tblGrid>
      <w:tr w:rsidR="006270F6" w14:paraId="2AE8819C" w14:textId="77777777" w:rsidTr="00696D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31541265" w14:textId="21AFAF55" w:rsidR="006270F6" w:rsidRPr="004E2895" w:rsidRDefault="006270F6" w:rsidP="000C03F5">
            <w:pPr>
              <w:contextualSpacing/>
              <w:rPr>
                <w:sz w:val="22"/>
                <w:szCs w:val="22"/>
              </w:rPr>
            </w:pPr>
            <w:r>
              <w:rPr>
                <w:sz w:val="22"/>
                <w:szCs w:val="22"/>
              </w:rPr>
              <w:t>Focus Group (Number of participants)</w:t>
            </w:r>
          </w:p>
        </w:tc>
        <w:tc>
          <w:tcPr>
            <w:tcW w:w="2694" w:type="dxa"/>
          </w:tcPr>
          <w:p w14:paraId="01528230" w14:textId="77777777" w:rsidR="006270F6" w:rsidRPr="004E2895" w:rsidRDefault="006270F6" w:rsidP="000C03F5">
            <w:pPr>
              <w:contextualSpacing/>
              <w:cnfStyle w:val="100000000000" w:firstRow="1" w:lastRow="0" w:firstColumn="0" w:lastColumn="0" w:oddVBand="0" w:evenVBand="0" w:oddHBand="0" w:evenHBand="0" w:firstRowFirstColumn="0" w:firstRowLastColumn="0" w:lastRowFirstColumn="0" w:lastRowLastColumn="0"/>
              <w:rPr>
                <w:sz w:val="22"/>
                <w:szCs w:val="22"/>
              </w:rPr>
            </w:pPr>
            <w:r w:rsidRPr="004E2895">
              <w:rPr>
                <w:sz w:val="22"/>
                <w:szCs w:val="22"/>
              </w:rPr>
              <w:t>Profession</w:t>
            </w:r>
          </w:p>
        </w:tc>
        <w:tc>
          <w:tcPr>
            <w:tcW w:w="992" w:type="dxa"/>
          </w:tcPr>
          <w:p w14:paraId="55592894" w14:textId="6BE60DD8" w:rsidR="006270F6" w:rsidRPr="004E2895" w:rsidRDefault="006270F6" w:rsidP="000C03F5">
            <w:pPr>
              <w:contextualSpacing/>
              <w:cnfStyle w:val="100000000000" w:firstRow="1" w:lastRow="0" w:firstColumn="0" w:lastColumn="0" w:oddVBand="0" w:evenVBand="0" w:oddHBand="0" w:evenHBand="0" w:firstRowFirstColumn="0" w:firstRowLastColumn="0" w:lastRowFirstColumn="0" w:lastRowLastColumn="0"/>
              <w:rPr>
                <w:sz w:val="22"/>
                <w:szCs w:val="22"/>
              </w:rPr>
            </w:pPr>
            <w:r>
              <w:rPr>
                <w:sz w:val="22"/>
                <w:szCs w:val="22"/>
              </w:rPr>
              <w:t xml:space="preserve">Time </w:t>
            </w:r>
            <w:r w:rsidRPr="004E2895">
              <w:rPr>
                <w:sz w:val="22"/>
                <w:szCs w:val="22"/>
              </w:rPr>
              <w:t>working in the service</w:t>
            </w:r>
          </w:p>
        </w:tc>
        <w:tc>
          <w:tcPr>
            <w:tcW w:w="1381" w:type="dxa"/>
          </w:tcPr>
          <w:p w14:paraId="0808291D" w14:textId="3CD7BF8D" w:rsidR="006270F6" w:rsidRDefault="006270F6" w:rsidP="000C03F5">
            <w:pPr>
              <w:contextualSpacing/>
              <w:cnfStyle w:val="100000000000" w:firstRow="1" w:lastRow="0" w:firstColumn="0" w:lastColumn="0" w:oddVBand="0" w:evenVBand="0" w:oddHBand="0" w:evenHBand="0" w:firstRowFirstColumn="0" w:firstRowLastColumn="0" w:lastRowFirstColumn="0" w:lastRowLastColumn="0"/>
              <w:rPr>
                <w:sz w:val="22"/>
                <w:szCs w:val="22"/>
              </w:rPr>
            </w:pPr>
            <w:r>
              <w:rPr>
                <w:sz w:val="22"/>
                <w:szCs w:val="22"/>
              </w:rPr>
              <w:t xml:space="preserve">Clinical area of recent experience </w:t>
            </w:r>
          </w:p>
        </w:tc>
        <w:tc>
          <w:tcPr>
            <w:tcW w:w="1239" w:type="dxa"/>
          </w:tcPr>
          <w:p w14:paraId="587697FF" w14:textId="03FC7B05" w:rsidR="006270F6" w:rsidRPr="004E2895" w:rsidRDefault="006270F6" w:rsidP="000C03F5">
            <w:pPr>
              <w:contextualSpacing/>
              <w:cnfStyle w:val="100000000000" w:firstRow="1" w:lastRow="0" w:firstColumn="0" w:lastColumn="0" w:oddVBand="0" w:evenVBand="0" w:oddHBand="0" w:evenHBand="0" w:firstRowFirstColumn="0" w:firstRowLastColumn="0" w:lastRowFirstColumn="0" w:lastRowLastColumn="0"/>
              <w:rPr>
                <w:sz w:val="22"/>
                <w:szCs w:val="22"/>
              </w:rPr>
            </w:pPr>
            <w:r>
              <w:rPr>
                <w:sz w:val="22"/>
                <w:szCs w:val="22"/>
              </w:rPr>
              <w:t>Therapist seniority*</w:t>
            </w:r>
          </w:p>
        </w:tc>
        <w:tc>
          <w:tcPr>
            <w:tcW w:w="1008" w:type="dxa"/>
          </w:tcPr>
          <w:p w14:paraId="58B1FBF5" w14:textId="77777777" w:rsidR="006270F6" w:rsidRPr="004E2895" w:rsidRDefault="006270F6" w:rsidP="000C03F5">
            <w:pPr>
              <w:contextualSpacing/>
              <w:cnfStyle w:val="100000000000" w:firstRow="1" w:lastRow="0" w:firstColumn="0" w:lastColumn="0" w:oddVBand="0" w:evenVBand="0" w:oddHBand="0" w:evenHBand="0" w:firstRowFirstColumn="0" w:firstRowLastColumn="0" w:lastRowFirstColumn="0" w:lastRowLastColumn="0"/>
              <w:rPr>
                <w:sz w:val="22"/>
                <w:szCs w:val="22"/>
              </w:rPr>
            </w:pPr>
            <w:r w:rsidRPr="004E2895">
              <w:rPr>
                <w:sz w:val="22"/>
                <w:szCs w:val="22"/>
              </w:rPr>
              <w:t xml:space="preserve">Gender </w:t>
            </w:r>
          </w:p>
          <w:p w14:paraId="3F1BDC8A" w14:textId="77777777" w:rsidR="006270F6" w:rsidRPr="004E2895" w:rsidRDefault="006270F6" w:rsidP="000C03F5">
            <w:pPr>
              <w:contextualSpacing/>
              <w:cnfStyle w:val="100000000000" w:firstRow="1" w:lastRow="0" w:firstColumn="0" w:lastColumn="0" w:oddVBand="0" w:evenVBand="0" w:oddHBand="0" w:evenHBand="0" w:firstRowFirstColumn="0" w:firstRowLastColumn="0" w:lastRowFirstColumn="0" w:lastRowLastColumn="0"/>
              <w:rPr>
                <w:sz w:val="22"/>
                <w:szCs w:val="22"/>
              </w:rPr>
            </w:pPr>
            <w:r w:rsidRPr="004E2895">
              <w:rPr>
                <w:sz w:val="22"/>
                <w:szCs w:val="22"/>
              </w:rPr>
              <w:t>(% female)</w:t>
            </w:r>
          </w:p>
        </w:tc>
      </w:tr>
      <w:tr w:rsidR="006270F6" w14:paraId="63F3D9F6" w14:textId="77777777" w:rsidTr="00696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6798DB2C" w14:textId="77777777" w:rsidR="006270F6" w:rsidRDefault="006270F6" w:rsidP="000C03F5">
            <w:pPr>
              <w:contextualSpacing/>
              <w:rPr>
                <w:b w:val="0"/>
                <w:bCs w:val="0"/>
                <w:sz w:val="22"/>
                <w:szCs w:val="22"/>
              </w:rPr>
            </w:pPr>
            <w:r w:rsidRPr="004E2895">
              <w:rPr>
                <w:sz w:val="22"/>
                <w:szCs w:val="22"/>
              </w:rPr>
              <w:t xml:space="preserve">Focus </w:t>
            </w:r>
            <w:r>
              <w:rPr>
                <w:sz w:val="22"/>
                <w:szCs w:val="22"/>
              </w:rPr>
              <w:t>g</w:t>
            </w:r>
            <w:r w:rsidRPr="004E2895">
              <w:rPr>
                <w:sz w:val="22"/>
                <w:szCs w:val="22"/>
              </w:rPr>
              <w:t xml:space="preserve">roup </w:t>
            </w:r>
            <w:r>
              <w:rPr>
                <w:sz w:val="22"/>
                <w:szCs w:val="22"/>
              </w:rPr>
              <w:t>o</w:t>
            </w:r>
            <w:r w:rsidRPr="004E2895">
              <w:rPr>
                <w:sz w:val="22"/>
                <w:szCs w:val="22"/>
              </w:rPr>
              <w:t>ne</w:t>
            </w:r>
          </w:p>
          <w:p w14:paraId="34C11198" w14:textId="7715BD67" w:rsidR="006270F6" w:rsidRPr="003703CC" w:rsidRDefault="006270F6" w:rsidP="000C03F5">
            <w:pPr>
              <w:contextualSpacing/>
              <w:rPr>
                <w:b w:val="0"/>
                <w:bCs w:val="0"/>
                <w:sz w:val="22"/>
                <w:szCs w:val="22"/>
              </w:rPr>
            </w:pPr>
            <w:r w:rsidRPr="00484076">
              <w:rPr>
                <w:sz w:val="22"/>
                <w:szCs w:val="22"/>
              </w:rPr>
              <w:t>(</w:t>
            </w:r>
            <w:proofErr w:type="gramStart"/>
            <w:r w:rsidRPr="00484076">
              <w:rPr>
                <w:sz w:val="22"/>
                <w:szCs w:val="22"/>
              </w:rPr>
              <w:t>three</w:t>
            </w:r>
            <w:proofErr w:type="gramEnd"/>
            <w:r w:rsidRPr="00484076">
              <w:rPr>
                <w:sz w:val="22"/>
                <w:szCs w:val="22"/>
              </w:rPr>
              <w:t xml:space="preserve"> participants)</w:t>
            </w:r>
          </w:p>
        </w:tc>
        <w:tc>
          <w:tcPr>
            <w:tcW w:w="2694" w:type="dxa"/>
          </w:tcPr>
          <w:p w14:paraId="6DCCB87A" w14:textId="73ADF99F" w:rsidR="006270F6" w:rsidRPr="004E2895" w:rsidRDefault="006270F6" w:rsidP="000C03F5">
            <w:pPr>
              <w:contextualSpacing/>
              <w:cnfStyle w:val="000000100000" w:firstRow="0" w:lastRow="0" w:firstColumn="0" w:lastColumn="0" w:oddVBand="0" w:evenVBand="0" w:oddHBand="1" w:evenHBand="0" w:firstRowFirstColumn="0" w:firstRowLastColumn="0" w:lastRowFirstColumn="0" w:lastRowLastColumn="0"/>
              <w:rPr>
                <w:sz w:val="22"/>
                <w:szCs w:val="22"/>
              </w:rPr>
            </w:pPr>
            <w:r w:rsidRPr="004E2895">
              <w:rPr>
                <w:sz w:val="22"/>
                <w:szCs w:val="22"/>
              </w:rPr>
              <w:t xml:space="preserve">Physiotherapist </w:t>
            </w:r>
            <w:r>
              <w:rPr>
                <w:sz w:val="22"/>
                <w:szCs w:val="22"/>
              </w:rPr>
              <w:t xml:space="preserve">= </w:t>
            </w:r>
            <w:r w:rsidRPr="004E2895">
              <w:rPr>
                <w:sz w:val="22"/>
                <w:szCs w:val="22"/>
              </w:rPr>
              <w:t>2</w:t>
            </w:r>
          </w:p>
          <w:p w14:paraId="61CE0C5D" w14:textId="744E4703" w:rsidR="006270F6" w:rsidRPr="004E2895" w:rsidRDefault="006270F6" w:rsidP="000C03F5">
            <w:pPr>
              <w:contextualSpacing/>
              <w:cnfStyle w:val="000000100000" w:firstRow="0" w:lastRow="0" w:firstColumn="0" w:lastColumn="0" w:oddVBand="0" w:evenVBand="0" w:oddHBand="1" w:evenHBand="0" w:firstRowFirstColumn="0" w:firstRowLastColumn="0" w:lastRowFirstColumn="0" w:lastRowLastColumn="0"/>
              <w:rPr>
                <w:sz w:val="22"/>
                <w:szCs w:val="22"/>
              </w:rPr>
            </w:pPr>
            <w:r w:rsidRPr="004E2895">
              <w:rPr>
                <w:sz w:val="22"/>
                <w:szCs w:val="22"/>
              </w:rPr>
              <w:t xml:space="preserve">Occupational Therapist </w:t>
            </w:r>
            <w:r>
              <w:rPr>
                <w:sz w:val="22"/>
                <w:szCs w:val="22"/>
              </w:rPr>
              <w:t>=</w:t>
            </w:r>
            <w:r w:rsidRPr="004E2895">
              <w:rPr>
                <w:sz w:val="22"/>
                <w:szCs w:val="22"/>
              </w:rPr>
              <w:t xml:space="preserve"> 1</w:t>
            </w:r>
          </w:p>
        </w:tc>
        <w:tc>
          <w:tcPr>
            <w:tcW w:w="992" w:type="dxa"/>
          </w:tcPr>
          <w:p w14:paraId="38BD494A" w14:textId="77777777" w:rsidR="006270F6" w:rsidRPr="004E2895" w:rsidRDefault="006270F6" w:rsidP="000C03F5">
            <w:pPr>
              <w:contextualSpacing/>
              <w:cnfStyle w:val="000000100000" w:firstRow="0" w:lastRow="0" w:firstColumn="0" w:lastColumn="0" w:oddVBand="0" w:evenVBand="0" w:oddHBand="1" w:evenHBand="0" w:firstRowFirstColumn="0" w:firstRowLastColumn="0" w:lastRowFirstColumn="0" w:lastRowLastColumn="0"/>
              <w:rPr>
                <w:sz w:val="22"/>
                <w:szCs w:val="22"/>
              </w:rPr>
            </w:pPr>
            <w:r w:rsidRPr="004E2895">
              <w:rPr>
                <w:sz w:val="22"/>
                <w:szCs w:val="22"/>
              </w:rPr>
              <w:t>4 – 12 years</w:t>
            </w:r>
          </w:p>
        </w:tc>
        <w:tc>
          <w:tcPr>
            <w:tcW w:w="1381" w:type="dxa"/>
          </w:tcPr>
          <w:p w14:paraId="43D2D405" w14:textId="77777777" w:rsidR="006270F6" w:rsidRDefault="006270F6" w:rsidP="000C03F5">
            <w:pPr>
              <w:contextualSpacing/>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Inpatient =1</w:t>
            </w:r>
          </w:p>
          <w:p w14:paraId="65857CCF" w14:textId="6427EDE3" w:rsidR="006270F6" w:rsidRPr="004E2895" w:rsidRDefault="006270F6" w:rsidP="000C03F5">
            <w:pPr>
              <w:contextualSpacing/>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Both inpatient and ESD = 2</w:t>
            </w:r>
          </w:p>
        </w:tc>
        <w:tc>
          <w:tcPr>
            <w:tcW w:w="1239" w:type="dxa"/>
          </w:tcPr>
          <w:p w14:paraId="50B17F3D" w14:textId="7A0740D6" w:rsidR="006270F6" w:rsidRPr="004E2895" w:rsidRDefault="006270F6" w:rsidP="000C03F5">
            <w:pPr>
              <w:contextualSpacing/>
              <w:cnfStyle w:val="000000100000" w:firstRow="0" w:lastRow="0" w:firstColumn="0" w:lastColumn="0" w:oddVBand="0" w:evenVBand="0" w:oddHBand="1" w:evenHBand="0" w:firstRowFirstColumn="0" w:firstRowLastColumn="0" w:lastRowFirstColumn="0" w:lastRowLastColumn="0"/>
              <w:rPr>
                <w:sz w:val="22"/>
                <w:szCs w:val="22"/>
              </w:rPr>
            </w:pPr>
            <w:r w:rsidRPr="004E2895">
              <w:rPr>
                <w:sz w:val="22"/>
                <w:szCs w:val="22"/>
              </w:rPr>
              <w:t xml:space="preserve">Band 6 </w:t>
            </w:r>
            <w:r>
              <w:rPr>
                <w:sz w:val="22"/>
                <w:szCs w:val="22"/>
              </w:rPr>
              <w:t>=</w:t>
            </w:r>
            <w:r w:rsidRPr="004E2895">
              <w:rPr>
                <w:sz w:val="22"/>
                <w:szCs w:val="22"/>
              </w:rPr>
              <w:t xml:space="preserve"> 2</w:t>
            </w:r>
          </w:p>
          <w:p w14:paraId="446B1B74" w14:textId="034F509A" w:rsidR="006270F6" w:rsidRPr="004E2895" w:rsidRDefault="006270F6" w:rsidP="000C03F5">
            <w:pPr>
              <w:contextualSpacing/>
              <w:cnfStyle w:val="000000100000" w:firstRow="0" w:lastRow="0" w:firstColumn="0" w:lastColumn="0" w:oddVBand="0" w:evenVBand="0" w:oddHBand="1" w:evenHBand="0" w:firstRowFirstColumn="0" w:firstRowLastColumn="0" w:lastRowFirstColumn="0" w:lastRowLastColumn="0"/>
              <w:rPr>
                <w:sz w:val="22"/>
                <w:szCs w:val="22"/>
              </w:rPr>
            </w:pPr>
            <w:r w:rsidRPr="004E2895">
              <w:rPr>
                <w:sz w:val="22"/>
                <w:szCs w:val="22"/>
              </w:rPr>
              <w:t xml:space="preserve">Band 7 </w:t>
            </w:r>
            <w:r>
              <w:rPr>
                <w:sz w:val="22"/>
                <w:szCs w:val="22"/>
              </w:rPr>
              <w:t>=</w:t>
            </w:r>
            <w:r w:rsidRPr="004E2895">
              <w:rPr>
                <w:sz w:val="22"/>
                <w:szCs w:val="22"/>
              </w:rPr>
              <w:t xml:space="preserve"> 1</w:t>
            </w:r>
          </w:p>
        </w:tc>
        <w:tc>
          <w:tcPr>
            <w:tcW w:w="1008" w:type="dxa"/>
          </w:tcPr>
          <w:p w14:paraId="5C09183E" w14:textId="77777777" w:rsidR="006270F6" w:rsidRPr="004E2895" w:rsidRDefault="006270F6" w:rsidP="000C03F5">
            <w:pPr>
              <w:contextualSpacing/>
              <w:cnfStyle w:val="000000100000" w:firstRow="0" w:lastRow="0" w:firstColumn="0" w:lastColumn="0" w:oddVBand="0" w:evenVBand="0" w:oddHBand="1" w:evenHBand="0" w:firstRowFirstColumn="0" w:firstRowLastColumn="0" w:lastRowFirstColumn="0" w:lastRowLastColumn="0"/>
              <w:rPr>
                <w:sz w:val="22"/>
                <w:szCs w:val="22"/>
              </w:rPr>
            </w:pPr>
            <w:r w:rsidRPr="004E2895">
              <w:rPr>
                <w:sz w:val="22"/>
                <w:szCs w:val="22"/>
              </w:rPr>
              <w:t>100%</w:t>
            </w:r>
          </w:p>
        </w:tc>
      </w:tr>
      <w:tr w:rsidR="006270F6" w14:paraId="44E6375A" w14:textId="77777777" w:rsidTr="00696D24">
        <w:tc>
          <w:tcPr>
            <w:cnfStyle w:val="001000000000" w:firstRow="0" w:lastRow="0" w:firstColumn="1" w:lastColumn="0" w:oddVBand="0" w:evenVBand="0" w:oddHBand="0" w:evenHBand="0" w:firstRowFirstColumn="0" w:firstRowLastColumn="0" w:lastRowFirstColumn="0" w:lastRowLastColumn="0"/>
            <w:tcW w:w="0" w:type="dxa"/>
          </w:tcPr>
          <w:p w14:paraId="61D89A5F" w14:textId="77777777" w:rsidR="006270F6" w:rsidRDefault="006270F6" w:rsidP="000C03F5">
            <w:pPr>
              <w:contextualSpacing/>
              <w:rPr>
                <w:b w:val="0"/>
                <w:bCs w:val="0"/>
                <w:sz w:val="22"/>
                <w:szCs w:val="22"/>
              </w:rPr>
            </w:pPr>
            <w:r w:rsidRPr="004E2895">
              <w:rPr>
                <w:sz w:val="22"/>
                <w:szCs w:val="22"/>
              </w:rPr>
              <w:t xml:space="preserve">Focus </w:t>
            </w:r>
            <w:r>
              <w:rPr>
                <w:sz w:val="22"/>
                <w:szCs w:val="22"/>
              </w:rPr>
              <w:t>g</w:t>
            </w:r>
            <w:r w:rsidRPr="004E2895">
              <w:rPr>
                <w:sz w:val="22"/>
                <w:szCs w:val="22"/>
              </w:rPr>
              <w:t xml:space="preserve">roup </w:t>
            </w:r>
            <w:r>
              <w:rPr>
                <w:sz w:val="22"/>
                <w:szCs w:val="22"/>
              </w:rPr>
              <w:t>t</w:t>
            </w:r>
            <w:r w:rsidRPr="004E2895">
              <w:rPr>
                <w:sz w:val="22"/>
                <w:szCs w:val="22"/>
              </w:rPr>
              <w:t>wo</w:t>
            </w:r>
          </w:p>
          <w:p w14:paraId="1CFDB199" w14:textId="3D78A079" w:rsidR="006270F6" w:rsidRPr="003703CC" w:rsidRDefault="006270F6" w:rsidP="000C03F5">
            <w:pPr>
              <w:contextualSpacing/>
              <w:rPr>
                <w:b w:val="0"/>
                <w:bCs w:val="0"/>
                <w:sz w:val="22"/>
                <w:szCs w:val="22"/>
              </w:rPr>
            </w:pPr>
            <w:r w:rsidRPr="00484076">
              <w:rPr>
                <w:sz w:val="22"/>
                <w:szCs w:val="22"/>
              </w:rPr>
              <w:t>(</w:t>
            </w:r>
            <w:proofErr w:type="gramStart"/>
            <w:r w:rsidRPr="00484076">
              <w:rPr>
                <w:sz w:val="22"/>
                <w:szCs w:val="22"/>
              </w:rPr>
              <w:t>six</w:t>
            </w:r>
            <w:proofErr w:type="gramEnd"/>
            <w:r w:rsidRPr="00484076">
              <w:rPr>
                <w:sz w:val="22"/>
                <w:szCs w:val="22"/>
              </w:rPr>
              <w:t xml:space="preserve"> participants)</w:t>
            </w:r>
          </w:p>
        </w:tc>
        <w:tc>
          <w:tcPr>
            <w:tcW w:w="2694" w:type="dxa"/>
          </w:tcPr>
          <w:p w14:paraId="4B92FE64" w14:textId="14D3C4FE" w:rsidR="006270F6" w:rsidRPr="004E2895" w:rsidRDefault="006270F6" w:rsidP="000C03F5">
            <w:pPr>
              <w:contextualSpacing/>
              <w:cnfStyle w:val="000000000000" w:firstRow="0" w:lastRow="0" w:firstColumn="0" w:lastColumn="0" w:oddVBand="0" w:evenVBand="0" w:oddHBand="0" w:evenHBand="0" w:firstRowFirstColumn="0" w:firstRowLastColumn="0" w:lastRowFirstColumn="0" w:lastRowLastColumn="0"/>
              <w:rPr>
                <w:sz w:val="22"/>
                <w:szCs w:val="22"/>
              </w:rPr>
            </w:pPr>
            <w:r w:rsidRPr="004E2895">
              <w:rPr>
                <w:sz w:val="22"/>
                <w:szCs w:val="22"/>
              </w:rPr>
              <w:t xml:space="preserve">Physiotherapist </w:t>
            </w:r>
            <w:r>
              <w:rPr>
                <w:sz w:val="22"/>
                <w:szCs w:val="22"/>
              </w:rPr>
              <w:t>=</w:t>
            </w:r>
            <w:r w:rsidRPr="004E2895">
              <w:rPr>
                <w:sz w:val="22"/>
                <w:szCs w:val="22"/>
              </w:rPr>
              <w:t xml:space="preserve"> 4</w:t>
            </w:r>
          </w:p>
          <w:p w14:paraId="61362AED" w14:textId="1B38FBBA" w:rsidR="006270F6" w:rsidRPr="004E2895" w:rsidRDefault="006270F6" w:rsidP="000C03F5">
            <w:pPr>
              <w:contextualSpacing/>
              <w:cnfStyle w:val="000000000000" w:firstRow="0" w:lastRow="0" w:firstColumn="0" w:lastColumn="0" w:oddVBand="0" w:evenVBand="0" w:oddHBand="0" w:evenHBand="0" w:firstRowFirstColumn="0" w:firstRowLastColumn="0" w:lastRowFirstColumn="0" w:lastRowLastColumn="0"/>
              <w:rPr>
                <w:sz w:val="22"/>
                <w:szCs w:val="22"/>
              </w:rPr>
            </w:pPr>
            <w:r w:rsidRPr="004E2895">
              <w:rPr>
                <w:sz w:val="22"/>
                <w:szCs w:val="22"/>
              </w:rPr>
              <w:t xml:space="preserve">Occupational Therapist </w:t>
            </w:r>
            <w:r>
              <w:rPr>
                <w:sz w:val="22"/>
                <w:szCs w:val="22"/>
              </w:rPr>
              <w:t>=</w:t>
            </w:r>
            <w:r w:rsidRPr="004E2895">
              <w:rPr>
                <w:sz w:val="22"/>
                <w:szCs w:val="22"/>
              </w:rPr>
              <w:t xml:space="preserve"> 2</w:t>
            </w:r>
          </w:p>
        </w:tc>
        <w:tc>
          <w:tcPr>
            <w:tcW w:w="992" w:type="dxa"/>
          </w:tcPr>
          <w:p w14:paraId="7619B5D0" w14:textId="77777777" w:rsidR="006270F6" w:rsidRPr="004E2895" w:rsidRDefault="006270F6" w:rsidP="000C03F5">
            <w:pPr>
              <w:contextualSpacing/>
              <w:cnfStyle w:val="000000000000" w:firstRow="0" w:lastRow="0" w:firstColumn="0" w:lastColumn="0" w:oddVBand="0" w:evenVBand="0" w:oddHBand="0" w:evenHBand="0" w:firstRowFirstColumn="0" w:firstRowLastColumn="0" w:lastRowFirstColumn="0" w:lastRowLastColumn="0"/>
              <w:rPr>
                <w:sz w:val="22"/>
                <w:szCs w:val="22"/>
              </w:rPr>
            </w:pPr>
            <w:r w:rsidRPr="004E2895">
              <w:rPr>
                <w:sz w:val="22"/>
                <w:szCs w:val="22"/>
              </w:rPr>
              <w:t>11 months – 7 years</w:t>
            </w:r>
          </w:p>
        </w:tc>
        <w:tc>
          <w:tcPr>
            <w:tcW w:w="1381" w:type="dxa"/>
          </w:tcPr>
          <w:p w14:paraId="7F789ED2" w14:textId="77777777" w:rsidR="006270F6" w:rsidRDefault="006270F6" w:rsidP="000C03F5">
            <w:pPr>
              <w:contextualSpacing/>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Inpatient = 3</w:t>
            </w:r>
          </w:p>
          <w:p w14:paraId="46D10982" w14:textId="353989CF" w:rsidR="006270F6" w:rsidRPr="004E2895" w:rsidRDefault="006270F6" w:rsidP="000C03F5">
            <w:pPr>
              <w:contextualSpacing/>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ESD = 3</w:t>
            </w:r>
          </w:p>
        </w:tc>
        <w:tc>
          <w:tcPr>
            <w:tcW w:w="0" w:type="dxa"/>
          </w:tcPr>
          <w:p w14:paraId="5360E618" w14:textId="741DC291" w:rsidR="006270F6" w:rsidRPr="004E2895" w:rsidRDefault="006270F6" w:rsidP="000C03F5">
            <w:pPr>
              <w:contextualSpacing/>
              <w:cnfStyle w:val="000000000000" w:firstRow="0" w:lastRow="0" w:firstColumn="0" w:lastColumn="0" w:oddVBand="0" w:evenVBand="0" w:oddHBand="0" w:evenHBand="0" w:firstRowFirstColumn="0" w:firstRowLastColumn="0" w:lastRowFirstColumn="0" w:lastRowLastColumn="0"/>
              <w:rPr>
                <w:sz w:val="22"/>
                <w:szCs w:val="22"/>
              </w:rPr>
            </w:pPr>
            <w:r w:rsidRPr="004E2895">
              <w:rPr>
                <w:sz w:val="22"/>
                <w:szCs w:val="22"/>
              </w:rPr>
              <w:t xml:space="preserve">Band 6 </w:t>
            </w:r>
            <w:r>
              <w:rPr>
                <w:sz w:val="22"/>
                <w:szCs w:val="22"/>
              </w:rPr>
              <w:t>=</w:t>
            </w:r>
            <w:r w:rsidRPr="004E2895">
              <w:rPr>
                <w:sz w:val="22"/>
                <w:szCs w:val="22"/>
              </w:rPr>
              <w:t xml:space="preserve"> 4</w:t>
            </w:r>
          </w:p>
          <w:p w14:paraId="47681889" w14:textId="34BE3721" w:rsidR="006270F6" w:rsidRPr="004E2895" w:rsidRDefault="006270F6" w:rsidP="000C03F5">
            <w:pPr>
              <w:contextualSpacing/>
              <w:cnfStyle w:val="000000000000" w:firstRow="0" w:lastRow="0" w:firstColumn="0" w:lastColumn="0" w:oddVBand="0" w:evenVBand="0" w:oddHBand="0" w:evenHBand="0" w:firstRowFirstColumn="0" w:firstRowLastColumn="0" w:lastRowFirstColumn="0" w:lastRowLastColumn="0"/>
              <w:rPr>
                <w:sz w:val="22"/>
                <w:szCs w:val="22"/>
              </w:rPr>
            </w:pPr>
            <w:r w:rsidRPr="004E2895">
              <w:rPr>
                <w:sz w:val="22"/>
                <w:szCs w:val="22"/>
              </w:rPr>
              <w:t xml:space="preserve">Band 7 </w:t>
            </w:r>
            <w:r>
              <w:rPr>
                <w:sz w:val="22"/>
                <w:szCs w:val="22"/>
              </w:rPr>
              <w:t>=</w:t>
            </w:r>
            <w:r w:rsidRPr="004E2895">
              <w:rPr>
                <w:sz w:val="22"/>
                <w:szCs w:val="22"/>
              </w:rPr>
              <w:t xml:space="preserve"> 2</w:t>
            </w:r>
          </w:p>
          <w:p w14:paraId="7F82163C" w14:textId="77777777" w:rsidR="006270F6" w:rsidRPr="004E2895" w:rsidRDefault="006270F6" w:rsidP="000C03F5">
            <w:pPr>
              <w:contextualSpacing/>
              <w:cnfStyle w:val="000000000000" w:firstRow="0" w:lastRow="0" w:firstColumn="0" w:lastColumn="0" w:oddVBand="0" w:evenVBand="0" w:oddHBand="0" w:evenHBand="0" w:firstRowFirstColumn="0" w:firstRowLastColumn="0" w:lastRowFirstColumn="0" w:lastRowLastColumn="0"/>
              <w:rPr>
                <w:sz w:val="22"/>
                <w:szCs w:val="22"/>
              </w:rPr>
            </w:pPr>
          </w:p>
        </w:tc>
        <w:tc>
          <w:tcPr>
            <w:tcW w:w="0" w:type="dxa"/>
          </w:tcPr>
          <w:p w14:paraId="3C9BED2A" w14:textId="77777777" w:rsidR="006270F6" w:rsidRPr="004E2895" w:rsidRDefault="006270F6" w:rsidP="000C03F5">
            <w:pPr>
              <w:contextualSpacing/>
              <w:cnfStyle w:val="000000000000" w:firstRow="0" w:lastRow="0" w:firstColumn="0" w:lastColumn="0" w:oddVBand="0" w:evenVBand="0" w:oddHBand="0" w:evenHBand="0" w:firstRowFirstColumn="0" w:firstRowLastColumn="0" w:lastRowFirstColumn="0" w:lastRowLastColumn="0"/>
              <w:rPr>
                <w:sz w:val="22"/>
                <w:szCs w:val="22"/>
              </w:rPr>
            </w:pPr>
            <w:r w:rsidRPr="004E2895">
              <w:rPr>
                <w:sz w:val="22"/>
                <w:szCs w:val="22"/>
              </w:rPr>
              <w:t>100%</w:t>
            </w:r>
          </w:p>
        </w:tc>
      </w:tr>
    </w:tbl>
    <w:p w14:paraId="4EE66265" w14:textId="77777777" w:rsidR="00D83B10" w:rsidRDefault="00D83B10" w:rsidP="000C03F5">
      <w:r>
        <w:t xml:space="preserve">*Band 6 – Senior therapist, Band 7 - Advanced therapist/team lead </w:t>
      </w:r>
    </w:p>
    <w:p w14:paraId="77598957" w14:textId="77777777" w:rsidR="00D83B10" w:rsidRDefault="00D83B10" w:rsidP="000C03F5">
      <w:pPr>
        <w:contextualSpacing/>
      </w:pPr>
    </w:p>
    <w:p w14:paraId="40F6C7D7" w14:textId="77777777" w:rsidR="00D83B10" w:rsidRDefault="00D83B10" w:rsidP="000C03F5">
      <w:pPr>
        <w:contextualSpacing/>
      </w:pPr>
      <w:r>
        <w:t xml:space="preserve">Five themes </w:t>
      </w:r>
      <w:proofErr w:type="gramStart"/>
      <w:r>
        <w:t>were generated</w:t>
      </w:r>
      <w:proofErr w:type="gramEnd"/>
      <w:r>
        <w:t xml:space="preserve"> from the data, each divided into sub-themes (</w:t>
      </w:r>
      <w:r w:rsidRPr="00FC42CA">
        <w:t>figure 1</w:t>
      </w:r>
      <w:r>
        <w:t xml:space="preserve">).  Each theme related to a factor that influenced amount of therapy provided.  The themes and subthemes </w:t>
      </w:r>
      <w:proofErr w:type="gramStart"/>
      <w:r>
        <w:t>are herein described</w:t>
      </w:r>
      <w:proofErr w:type="gramEnd"/>
      <w:r>
        <w:t xml:space="preserve">.    </w:t>
      </w:r>
    </w:p>
    <w:p w14:paraId="565D590C" w14:textId="77777777" w:rsidR="00D83B10" w:rsidRDefault="00D83B10" w:rsidP="000C03F5">
      <w:pPr>
        <w:rPr>
          <w:lang w:eastAsia="en-GB"/>
        </w:rPr>
      </w:pPr>
    </w:p>
    <w:p w14:paraId="562E084F" w14:textId="6FD3841B" w:rsidR="00D83B10" w:rsidRDefault="00EF3512" w:rsidP="00A2598A">
      <w:pPr>
        <w:keepNext/>
      </w:pPr>
      <w:r>
        <w:t xml:space="preserve">Figure 1 to </w:t>
      </w:r>
      <w:proofErr w:type="gramStart"/>
      <w:r>
        <w:t>be inserted</w:t>
      </w:r>
      <w:proofErr w:type="gramEnd"/>
      <w:r>
        <w:t xml:space="preserve"> here</w:t>
      </w:r>
    </w:p>
    <w:p w14:paraId="3F01AE91" w14:textId="4FDE189B" w:rsidR="00D83B10" w:rsidRDefault="00085A77" w:rsidP="000C03F5">
      <w:pPr>
        <w:pStyle w:val="Caption"/>
        <w:spacing w:line="240" w:lineRule="auto"/>
        <w:rPr>
          <w:lang w:eastAsia="en-GB"/>
        </w:rPr>
      </w:pPr>
      <w:r>
        <w:t xml:space="preserve">Figure </w:t>
      </w:r>
      <w:fldSimple w:instr=" SEQ Figure \* ARABIC ">
        <w:r w:rsidR="00352CE3">
          <w:rPr>
            <w:noProof/>
          </w:rPr>
          <w:t>1</w:t>
        </w:r>
      </w:fldSimple>
      <w:r>
        <w:t xml:space="preserve"> </w:t>
      </w:r>
      <w:r w:rsidRPr="00A91648">
        <w:t>Graphical representation of focus groups’ themes and sub-themes</w:t>
      </w:r>
    </w:p>
    <w:p w14:paraId="3E92D1C9" w14:textId="77777777" w:rsidR="00D83B10" w:rsidRDefault="00D83B10" w:rsidP="000C03F5">
      <w:pPr>
        <w:rPr>
          <w:lang w:eastAsia="en-GB"/>
        </w:rPr>
      </w:pPr>
    </w:p>
    <w:p w14:paraId="2186CF15" w14:textId="77777777" w:rsidR="00D83B10" w:rsidRDefault="00D83B10" w:rsidP="000C03F5">
      <w:pPr>
        <w:pStyle w:val="Heading3"/>
        <w:spacing w:line="240" w:lineRule="auto"/>
      </w:pPr>
      <w:bookmarkStart w:id="4" w:name="_Toc103888534"/>
      <w:r>
        <w:t>Theme one: The person</w:t>
      </w:r>
      <w:bookmarkEnd w:id="4"/>
    </w:p>
    <w:p w14:paraId="4BC321E9" w14:textId="4F770822" w:rsidR="00D83B10" w:rsidRDefault="00DA6351" w:rsidP="000C03F5">
      <w:pPr>
        <w:contextualSpacing/>
        <w:rPr>
          <w:rFonts w:cs="Times"/>
        </w:rPr>
      </w:pPr>
      <w:r>
        <w:rPr>
          <w:rFonts w:cs="Times"/>
        </w:rPr>
        <w:t xml:space="preserve">A person with stroke’s individual characteristics influences whether they </w:t>
      </w:r>
      <w:proofErr w:type="gramStart"/>
      <w:r>
        <w:rPr>
          <w:rFonts w:cs="Times"/>
        </w:rPr>
        <w:t>are considered</w:t>
      </w:r>
      <w:proofErr w:type="gramEnd"/>
      <w:r>
        <w:rPr>
          <w:rFonts w:cs="Times"/>
        </w:rPr>
        <w:t xml:space="preserve"> appropriate for therapy, and the amount of therapy they receive.</w:t>
      </w:r>
      <w:r w:rsidR="00D83B10">
        <w:rPr>
          <w:rFonts w:cs="Times"/>
        </w:rPr>
        <w:t xml:space="preserve">  This includes the effects of their stroke, their functional ability and their engagement with therapy.  </w:t>
      </w:r>
      <w:r w:rsidR="00D83B10" w:rsidRPr="005D63EE">
        <w:rPr>
          <w:rFonts w:cs="Times"/>
        </w:rPr>
        <w:t xml:space="preserve"> </w:t>
      </w:r>
    </w:p>
    <w:p w14:paraId="17F8B3D9" w14:textId="77777777" w:rsidR="00D83B10" w:rsidRPr="004E2895" w:rsidRDefault="00D83B10" w:rsidP="000C03F5">
      <w:pPr>
        <w:pStyle w:val="Heading4"/>
        <w:spacing w:line="240" w:lineRule="auto"/>
      </w:pPr>
      <w:bookmarkStart w:id="5" w:name="_Toc103888535"/>
      <w:r w:rsidRPr="004E2895">
        <w:t>Effects of the stroke</w:t>
      </w:r>
      <w:bookmarkEnd w:id="5"/>
    </w:p>
    <w:p w14:paraId="3B185B42" w14:textId="77777777" w:rsidR="00D83B10" w:rsidRDefault="00D83B10" w:rsidP="000C03F5">
      <w:r>
        <w:t xml:space="preserve">The effect of stroke on a person may influence the amount of therapy they receive, with medical effects </w:t>
      </w:r>
      <w:r w:rsidRPr="009806C1">
        <w:rPr>
          <w:color w:val="000000" w:themeColor="text1"/>
        </w:rPr>
        <w:t xml:space="preserve">heavily cited as reasons for </w:t>
      </w:r>
      <w:r>
        <w:rPr>
          <w:color w:val="000000" w:themeColor="text1"/>
        </w:rPr>
        <w:t xml:space="preserve">non-delivery of </w:t>
      </w:r>
      <w:r w:rsidRPr="009806C1">
        <w:rPr>
          <w:color w:val="000000" w:themeColor="text1"/>
        </w:rPr>
        <w:t xml:space="preserve">the </w:t>
      </w:r>
      <w:r>
        <w:rPr>
          <w:color w:val="000000" w:themeColor="text1"/>
        </w:rPr>
        <w:t>guideline:</w:t>
      </w:r>
      <w:r w:rsidRPr="009806C1">
        <w:rPr>
          <w:color w:val="000000" w:themeColor="text1"/>
        </w:rPr>
        <w:t xml:space="preserve">  </w:t>
      </w:r>
      <w:r>
        <w:t xml:space="preserve">  </w:t>
      </w:r>
    </w:p>
    <w:p w14:paraId="3071BB22" w14:textId="77777777" w:rsidR="00D83B10" w:rsidRPr="005D63EE" w:rsidRDefault="00D83B10" w:rsidP="000C03F5"/>
    <w:p w14:paraId="1624DE1F" w14:textId="77777777" w:rsidR="00D83B10" w:rsidRPr="005D63EE" w:rsidRDefault="00D83B10" w:rsidP="000C03F5">
      <w:pPr>
        <w:pStyle w:val="Quotation"/>
        <w:spacing w:before="0" w:line="240" w:lineRule="auto"/>
      </w:pPr>
      <w:r w:rsidRPr="005D63EE">
        <w:rPr>
          <w:i/>
        </w:rPr>
        <w:t>“</w:t>
      </w:r>
      <w:r>
        <w:rPr>
          <w:i/>
        </w:rPr>
        <w:t>O</w:t>
      </w:r>
      <w:r w:rsidRPr="005D63EE">
        <w:rPr>
          <w:i/>
        </w:rPr>
        <w:t xml:space="preserve">ne of the main ones </w:t>
      </w:r>
      <w:r w:rsidRPr="00D51D85">
        <w:rPr>
          <w:i/>
        </w:rPr>
        <w:t>is</w:t>
      </w:r>
      <w:r>
        <w:rPr>
          <w:i/>
        </w:rPr>
        <w:t xml:space="preserve"> </w:t>
      </w:r>
      <w:r w:rsidRPr="005D63EE">
        <w:rPr>
          <w:i/>
        </w:rPr>
        <w:t>the medically unwell patients</w:t>
      </w:r>
      <w:r>
        <w:rPr>
          <w:i/>
        </w:rPr>
        <w:t xml:space="preserve">… </w:t>
      </w:r>
      <w:r w:rsidRPr="005D63EE">
        <w:rPr>
          <w:i/>
        </w:rPr>
        <w:t>if their blood</w:t>
      </w:r>
      <w:r>
        <w:rPr>
          <w:i/>
        </w:rPr>
        <w:t xml:space="preserve"> </w:t>
      </w:r>
      <w:r w:rsidRPr="005D63EE">
        <w:rPr>
          <w:i/>
        </w:rPr>
        <w:t>pressure is unstable, or their heart rate, or all that kind of stuff…”</w:t>
      </w:r>
      <w:r w:rsidRPr="005D63EE">
        <w:t xml:space="preserve"> (FG1, p4, lines 10-14)</w:t>
      </w:r>
    </w:p>
    <w:p w14:paraId="1F6A0BC7" w14:textId="77777777" w:rsidR="00D83B10" w:rsidRDefault="00D83B10" w:rsidP="000C03F5">
      <w:pPr>
        <w:contextualSpacing/>
      </w:pPr>
    </w:p>
    <w:p w14:paraId="425293D4" w14:textId="6E1CA5D7" w:rsidR="00D83B10" w:rsidRPr="005D63EE" w:rsidRDefault="00D83B10" w:rsidP="000C03F5">
      <w:pPr>
        <w:contextualSpacing/>
        <w:rPr>
          <w:lang w:eastAsia="en-US"/>
        </w:rPr>
      </w:pPr>
      <w:r w:rsidRPr="005D63EE">
        <w:t xml:space="preserve">As well as blood pressure and heart rate, medical issues mentioned were fatigue, nutritional status, palliative care, co-morbidities, and </w:t>
      </w:r>
      <w:r>
        <w:t xml:space="preserve">being </w:t>
      </w:r>
      <w:r w:rsidRPr="005D63EE">
        <w:t>generally ‘unwell’.</w:t>
      </w:r>
      <w:r>
        <w:t xml:space="preserve">  This finding </w:t>
      </w:r>
      <w:proofErr w:type="gramStart"/>
      <w:r>
        <w:t>is supported</w:t>
      </w:r>
      <w:proofErr w:type="gramEnd"/>
      <w:r>
        <w:t xml:space="preserve"> by literature, which reports that medical complications, </w:t>
      </w:r>
      <w:r>
        <w:rPr>
          <w:lang w:eastAsia="en-US"/>
        </w:rPr>
        <w:t>level of consciousness</w:t>
      </w:r>
      <w:r>
        <w:t xml:space="preserve"> and fatigue can impact therapy delivery post-stroke </w:t>
      </w:r>
      <w:r>
        <w:fldChar w:fldCharType="begin">
          <w:fldData xml:space="preserve">PEVuZE5vdGU+PENpdGU+PEF1dGhvcj5DbGFya2U8L0F1dGhvcj48WWVhcj4yMDE4PC9ZZWFyPjxS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</w:fldData>
        </w:fldChar>
      </w:r>
      <w:r w:rsidR="00F31AB8">
        <w:instrText xml:space="preserve"> ADDIN EN.CITE </w:instrText>
      </w:r>
      <w:r w:rsidR="00F31AB8">
        <w:fldChar w:fldCharType="begin">
          <w:fldData xml:space="preserve">PEVuZE5vdGU+PENpdGU+PEF1dGhvcj5DbGFya2U8L0F1dGhvcj48WWVhcj4yMDE4PC9ZZWFyPjxS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</w:fldData>
        </w:fldChar>
      </w:r>
      <w:r w:rsidR="00F31AB8">
        <w:instrText xml:space="preserve"> ADDIN EN.CITE.DATA </w:instrText>
      </w:r>
      <w:r w:rsidR="00F31AB8">
        <w:fldChar w:fldCharType="end"/>
      </w:r>
      <w:r>
        <w:fldChar w:fldCharType="separate"/>
      </w:r>
      <w:r w:rsidR="00F31AB8">
        <w:rPr>
          <w:noProof/>
        </w:rPr>
        <w:t>(18, 34, 35, 36)</w:t>
      </w:r>
      <w:r>
        <w:fldChar w:fldCharType="end"/>
      </w:r>
      <w:r>
        <w:rPr>
          <w:lang w:eastAsia="en-US"/>
        </w:rPr>
        <w:t xml:space="preserve">. </w:t>
      </w:r>
      <w:r>
        <w:t xml:space="preserve">Impaired attention, a common sequela of stroke </w:t>
      </w:r>
      <w:r>
        <w:fldChar w:fldCharType="begin"/>
      </w:r>
      <w:r w:rsidR="00F31AB8">
        <w:instrText xml:space="preserve"> ADDIN EN.CITE &lt;EndNote&gt;&lt;Cite&gt;&lt;Author&gt;Loetscher&lt;/Author&gt;&lt;Year&gt;2013&lt;/Year&gt;&lt;RecNum&gt;1488&lt;/RecNum&gt;&lt;DisplayText&gt;(37)&lt;/DisplayText&gt;&lt;record&gt;&lt;rec-number&gt;1488&lt;/rec-number&gt;&lt;foreign-keys&gt;&lt;key app="EN" db-id="xes9de0t4xwazqespwzxsx93pp0pfe055e05" timestamp="1479414754" guid="884aa1df-779b-4993-b745-c1f7a29499f4"&gt;1488&lt;/key&gt;&lt;/foreign-keys&gt;&lt;ref-type name="Journal Article"&gt;17&lt;/ref-type&gt;&lt;contributors&gt;&lt;authors&gt;&lt;author&gt;Loetscher, Tobias&lt;/author&gt;&lt;author&gt;Lincoln, Nadina B.&lt;/author&gt;&lt;author&gt;Lincoln, Nadina B.&lt;/author&gt;&lt;/authors&gt;&lt;/contributors&gt;&lt;titles&gt;&lt;title&gt;Cognitive rehabilitation for attention deficits following stroke&lt;/title&gt;&lt;secondary-title&gt;Cochrane Database of Systematic Reviews&lt;/secondary-title&gt;&lt;/titles&gt;&lt;periodical&gt;&lt;full-title&gt;Cochrane Database of Systematic Reviews&lt;/full-title&gt;&lt;/periodical&gt;&lt;pages&gt;CD002842&lt;/pages&gt;&lt;number&gt;5&lt;/number&gt;&lt;dates&gt;&lt;year&gt;2013&lt;/year&gt;&lt;/dates&gt;&lt;urls&gt;&lt;/urls&gt;&lt;electronic-resource-num&gt;10.1002/14651858.CD002842.pub2&lt;/electronic-resource-num&gt;&lt;/record&gt;&lt;/Cite&gt;&lt;/EndNote&gt;</w:instrText>
      </w:r>
      <w:r>
        <w:fldChar w:fldCharType="separate"/>
      </w:r>
      <w:r w:rsidR="00F31AB8">
        <w:rPr>
          <w:noProof/>
        </w:rPr>
        <w:t>(37)</w:t>
      </w:r>
      <w:r>
        <w:fldChar w:fldCharType="end"/>
      </w:r>
      <w:r>
        <w:t xml:space="preserve">, was also cited as a reason </w:t>
      </w:r>
      <w:r w:rsidRPr="005D63EE">
        <w:t xml:space="preserve">why a </w:t>
      </w:r>
      <w:r>
        <w:t xml:space="preserve">person </w:t>
      </w:r>
      <w:r w:rsidRPr="005D63EE">
        <w:t xml:space="preserve">might </w:t>
      </w:r>
      <w:r>
        <w:t>not receive the guideline</w:t>
      </w:r>
      <w:r w:rsidRPr="005D63EE">
        <w:t>:</w:t>
      </w:r>
    </w:p>
    <w:p w14:paraId="74FE113E" w14:textId="77777777" w:rsidR="00D83B10" w:rsidRPr="005D63EE" w:rsidRDefault="00D83B10" w:rsidP="000C03F5">
      <w:pPr>
        <w:contextualSpacing/>
      </w:pPr>
    </w:p>
    <w:p w14:paraId="51E86092" w14:textId="77777777" w:rsidR="00D83B10" w:rsidRPr="005D63EE" w:rsidRDefault="00D83B10" w:rsidP="000C03F5">
      <w:pPr>
        <w:pStyle w:val="Quotation"/>
        <w:spacing w:before="0" w:line="240" w:lineRule="auto"/>
      </w:pPr>
      <w:r w:rsidRPr="005D63EE">
        <w:rPr>
          <w:i/>
        </w:rPr>
        <w:t>“They might not have the attention to process everything that’s going on or what you’re asking them to do.”</w:t>
      </w:r>
      <w:r w:rsidRPr="005D63EE">
        <w:t xml:space="preserve"> (FG2, p4, lines 36-37)</w:t>
      </w:r>
    </w:p>
    <w:p w14:paraId="5ACDB45A" w14:textId="77777777" w:rsidR="00D83B10" w:rsidRDefault="00D83B10" w:rsidP="000C03F5">
      <w:pPr>
        <w:contextualSpacing/>
      </w:pPr>
    </w:p>
    <w:p w14:paraId="208CCF71" w14:textId="77777777" w:rsidR="00D83B10" w:rsidRPr="005D63EE" w:rsidRDefault="00D83B10" w:rsidP="000C03F5">
      <w:pPr>
        <w:contextualSpacing/>
      </w:pPr>
      <w:r>
        <w:t>Additionally, g</w:t>
      </w:r>
      <w:r w:rsidRPr="005D63EE">
        <w:t xml:space="preserve">roups identified that both low mood and lack of motivation may lead to </w:t>
      </w:r>
      <w:r>
        <w:t xml:space="preserve">less therapy; </w:t>
      </w:r>
      <w:r w:rsidRPr="005D63EE">
        <w:t xml:space="preserve">these issues </w:t>
      </w:r>
      <w:proofErr w:type="gramStart"/>
      <w:r w:rsidRPr="005D63EE">
        <w:t>were discussed</w:t>
      </w:r>
      <w:proofErr w:type="gramEnd"/>
      <w:r w:rsidRPr="005D63EE">
        <w:t xml:space="preserve"> separately, but could be linked</w:t>
      </w:r>
      <w:r>
        <w:t xml:space="preserve"> as this quote suggests</w:t>
      </w:r>
      <w:r w:rsidRPr="005D63EE">
        <w:t>:</w:t>
      </w:r>
    </w:p>
    <w:p w14:paraId="54FEE75C" w14:textId="77777777" w:rsidR="00D83B10" w:rsidRDefault="00D83B10" w:rsidP="000C03F5">
      <w:pPr>
        <w:pStyle w:val="Quotation"/>
        <w:spacing w:before="0" w:line="240" w:lineRule="auto"/>
        <w:ind w:left="0"/>
      </w:pPr>
    </w:p>
    <w:p w14:paraId="51FE8EEF" w14:textId="77777777" w:rsidR="00D83B10" w:rsidRDefault="00D83B10" w:rsidP="000C03F5">
      <w:pPr>
        <w:pStyle w:val="Quotation"/>
        <w:spacing w:before="0" w:line="240" w:lineRule="auto"/>
      </w:pPr>
      <w:r w:rsidRPr="00D51D85">
        <w:rPr>
          <w:i/>
        </w:rPr>
        <w:t>“We’ve had some people with low mood who just don’t want to engage, and, as long as we feel, like, there’s not a mental capacity issue, then, you kind of have to respect that.”</w:t>
      </w:r>
      <w:r w:rsidRPr="005D63EE">
        <w:t xml:space="preserve"> (FG1, p28, lines 21-24)</w:t>
      </w:r>
    </w:p>
    <w:p w14:paraId="2DBE50D9" w14:textId="77777777" w:rsidR="00D83B10" w:rsidRDefault="00D83B10" w:rsidP="000C03F5">
      <w:pPr>
        <w:pStyle w:val="Quotation"/>
        <w:spacing w:before="0" w:line="240" w:lineRule="auto"/>
        <w:ind w:left="0"/>
      </w:pPr>
    </w:p>
    <w:p w14:paraId="79306F7E" w14:textId="7BC9ACA5" w:rsidR="00D83B10" w:rsidRPr="003703CC" w:rsidRDefault="00D83B10" w:rsidP="000C03F5">
      <w:pPr>
        <w:pStyle w:val="Quotation"/>
        <w:spacing w:before="0" w:line="240" w:lineRule="auto"/>
        <w:ind w:left="0"/>
        <w:rPr>
          <w:sz w:val="24"/>
        </w:rPr>
      </w:pPr>
      <w:r w:rsidRPr="003703CC">
        <w:rPr>
          <w:sz w:val="24"/>
        </w:rPr>
        <w:t xml:space="preserve">Other research literature supports the perception that low mood and lack of motivation may reduce the amount of therapy a person received after stroke </w:t>
      </w:r>
      <w:r w:rsidRPr="003703CC">
        <w:rPr>
          <w:sz w:val="24"/>
        </w:rPr>
        <w:fldChar w:fldCharType="begin">
          <w:fldData xml:space="preserve">PEVuZE5vdGU+PENpdGU+PEF1dGhvcj5PdHRlcm1hbjwvQXV0aG9yPjxZZWFyPjIwMTI8L1llYXI+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</w:fldData>
        </w:fldChar>
      </w:r>
      <w:r w:rsidR="00F31AB8">
        <w:rPr>
          <w:sz w:val="24"/>
        </w:rPr>
        <w:instrText xml:space="preserve"> ADDIN EN.CITE </w:instrText>
      </w:r>
      <w:r w:rsidR="00F31AB8">
        <w:rPr>
          <w:sz w:val="24"/>
        </w:rPr>
        <w:fldChar w:fldCharType="begin">
          <w:fldData xml:space="preserve">PEVuZE5vdGU+PENpdGU+PEF1dGhvcj5PdHRlcm1hbjwvQXV0aG9yPjxZZWFyPjIwMTI8L1llYXI+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</w:fldData>
        </w:fldChar>
      </w:r>
      <w:r w:rsidR="00F31AB8">
        <w:rPr>
          <w:sz w:val="24"/>
        </w:rPr>
        <w:instrText xml:space="preserve"> ADDIN EN.CITE.DATA </w:instrText>
      </w:r>
      <w:r w:rsidR="00F31AB8">
        <w:rPr>
          <w:sz w:val="24"/>
        </w:rPr>
      </w:r>
      <w:r w:rsidR="00F31AB8">
        <w:rPr>
          <w:sz w:val="24"/>
        </w:rPr>
        <w:fldChar w:fldCharType="end"/>
      </w:r>
      <w:r w:rsidRPr="003703CC">
        <w:rPr>
          <w:sz w:val="24"/>
        </w:rPr>
      </w:r>
      <w:r w:rsidRPr="003703CC">
        <w:rPr>
          <w:sz w:val="24"/>
        </w:rPr>
        <w:fldChar w:fldCharType="separate"/>
      </w:r>
      <w:r w:rsidR="00F31AB8">
        <w:rPr>
          <w:noProof/>
          <w:sz w:val="24"/>
        </w:rPr>
        <w:t>(21, 35, 38)</w:t>
      </w:r>
      <w:r w:rsidRPr="003703CC">
        <w:rPr>
          <w:sz w:val="24"/>
        </w:rPr>
        <w:fldChar w:fldCharType="end"/>
      </w:r>
      <w:r w:rsidRPr="003703CC">
        <w:rPr>
          <w:sz w:val="24"/>
        </w:rPr>
        <w:t xml:space="preserve">, and that low mood is common after stroke </w:t>
      </w:r>
      <w:r w:rsidRPr="003703CC">
        <w:rPr>
          <w:sz w:val="24"/>
        </w:rPr>
        <w:fldChar w:fldCharType="begin">
          <w:fldData xml:space="preserve">PEVuZE5vdGU+PENpdGU+PEF1dGhvcj5XYWRlPC9BdXRob3I+PFllYXI+MTk4NzwvWWVhcj48UmVj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</w:fldData>
        </w:fldChar>
      </w:r>
      <w:r w:rsidR="00F31AB8">
        <w:rPr>
          <w:sz w:val="24"/>
        </w:rPr>
        <w:instrText xml:space="preserve"> ADDIN EN.CITE </w:instrText>
      </w:r>
      <w:r w:rsidR="00F31AB8">
        <w:rPr>
          <w:sz w:val="24"/>
        </w:rPr>
        <w:fldChar w:fldCharType="begin">
          <w:fldData xml:space="preserve">PEVuZE5vdGU+PENpdGU+PEF1dGhvcj5XYWRlPC9BdXRob3I+PFllYXI+MTk4NzwvWWVhcj48UmVj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</w:fldData>
        </w:fldChar>
      </w:r>
      <w:r w:rsidR="00F31AB8">
        <w:rPr>
          <w:sz w:val="24"/>
        </w:rPr>
        <w:instrText xml:space="preserve"> ADDIN EN.CITE.DATA </w:instrText>
      </w:r>
      <w:r w:rsidR="00F31AB8">
        <w:rPr>
          <w:sz w:val="24"/>
        </w:rPr>
      </w:r>
      <w:r w:rsidR="00F31AB8">
        <w:rPr>
          <w:sz w:val="24"/>
        </w:rPr>
        <w:fldChar w:fldCharType="end"/>
      </w:r>
      <w:r w:rsidRPr="003703CC">
        <w:rPr>
          <w:sz w:val="24"/>
        </w:rPr>
      </w:r>
      <w:r w:rsidRPr="003703CC">
        <w:rPr>
          <w:sz w:val="24"/>
        </w:rPr>
        <w:fldChar w:fldCharType="separate"/>
      </w:r>
      <w:r w:rsidR="00F31AB8">
        <w:rPr>
          <w:noProof/>
          <w:sz w:val="24"/>
        </w:rPr>
        <w:t>(39, 40)</w:t>
      </w:r>
      <w:r w:rsidRPr="003703CC">
        <w:rPr>
          <w:sz w:val="24"/>
        </w:rPr>
        <w:fldChar w:fldCharType="end"/>
      </w:r>
      <w:r w:rsidRPr="003703CC">
        <w:rPr>
          <w:sz w:val="24"/>
        </w:rPr>
        <w:t>.</w:t>
      </w:r>
    </w:p>
    <w:p w14:paraId="52322CBC" w14:textId="77777777" w:rsidR="00D83B10" w:rsidRDefault="00D83B10" w:rsidP="000C03F5">
      <w:pPr>
        <w:pStyle w:val="Quotation"/>
        <w:spacing w:before="0" w:line="240" w:lineRule="auto"/>
        <w:ind w:left="0"/>
      </w:pPr>
    </w:p>
    <w:p w14:paraId="69EAFACA" w14:textId="77777777" w:rsidR="00D83B10" w:rsidRPr="004E2895" w:rsidRDefault="00D83B10" w:rsidP="000C03F5">
      <w:pPr>
        <w:pStyle w:val="Heading4"/>
        <w:spacing w:line="240" w:lineRule="auto"/>
      </w:pPr>
      <w:bookmarkStart w:id="6" w:name="_Toc103888536"/>
      <w:r w:rsidRPr="004E2895">
        <w:lastRenderedPageBreak/>
        <w:t xml:space="preserve">Functional </w:t>
      </w:r>
      <w:r>
        <w:t>a</w:t>
      </w:r>
      <w:r w:rsidRPr="004E2895">
        <w:t>bility</w:t>
      </w:r>
      <w:bookmarkEnd w:id="6"/>
    </w:p>
    <w:p w14:paraId="76A4170F" w14:textId="4A486F3D" w:rsidR="00D83B10" w:rsidRDefault="00D83B10" w:rsidP="000C03F5">
      <w:r>
        <w:t xml:space="preserve">The person’s current and pre-stroke level of function may influence the amount of therapy they receive.  In discussion of function, therapists identified issues related to both </w:t>
      </w:r>
      <w:r w:rsidR="00490459">
        <w:t xml:space="preserve">the person’s </w:t>
      </w:r>
      <w:r>
        <w:t>current</w:t>
      </w:r>
      <w:r w:rsidR="00490459">
        <w:t xml:space="preserve"> level of</w:t>
      </w:r>
      <w:r>
        <w:t xml:space="preserve"> dependence and </w:t>
      </w:r>
      <w:r w:rsidR="00490459">
        <w:t xml:space="preserve">their </w:t>
      </w:r>
      <w:r>
        <w:t xml:space="preserve">ability to self-manage.  Whilst current </w:t>
      </w:r>
      <w:r w:rsidR="00490459">
        <w:t xml:space="preserve">level of </w:t>
      </w:r>
      <w:r>
        <w:t>dependence was easy to define, relating to the level of care need a person had, self-management was a harder concept to clarify, but would appear to be related to their ability to take an active role in their therapy:</w:t>
      </w:r>
    </w:p>
    <w:p w14:paraId="10158813" w14:textId="77777777" w:rsidR="00D83B10" w:rsidRPr="005D63EE" w:rsidRDefault="00D83B10" w:rsidP="000C03F5">
      <w:pPr>
        <w:contextualSpacing/>
      </w:pPr>
    </w:p>
    <w:p w14:paraId="2511EA7D" w14:textId="77777777" w:rsidR="00D83B10" w:rsidRPr="005D63EE" w:rsidRDefault="00D83B10" w:rsidP="000C03F5">
      <w:pPr>
        <w:pStyle w:val="Quotation"/>
        <w:spacing w:before="0" w:line="240" w:lineRule="auto"/>
      </w:pPr>
      <w:r w:rsidRPr="005D63EE">
        <w:rPr>
          <w:i/>
        </w:rPr>
        <w:t>“…</w:t>
      </w:r>
      <w:r>
        <w:rPr>
          <w:i/>
        </w:rPr>
        <w:t>T</w:t>
      </w:r>
      <w:r w:rsidRPr="005D63EE">
        <w:rPr>
          <w:i/>
        </w:rPr>
        <w:t>hey could participate in five sessions of 45 minutes but they wouldn’t get the benefit from it, they don’t necessarily need it, they could self-manage in between those times so they have a lighter input than 45 minutes, five times</w:t>
      </w:r>
      <w:r>
        <w:rPr>
          <w:i/>
        </w:rPr>
        <w:t xml:space="preserve"> </w:t>
      </w:r>
      <w:r w:rsidRPr="005D63EE">
        <w:rPr>
          <w:i/>
        </w:rPr>
        <w:t>a</w:t>
      </w:r>
      <w:r>
        <w:rPr>
          <w:i/>
        </w:rPr>
        <w:t xml:space="preserve"> </w:t>
      </w:r>
      <w:r w:rsidRPr="005D63EE">
        <w:rPr>
          <w:i/>
        </w:rPr>
        <w:t>week.”</w:t>
      </w:r>
      <w:r w:rsidRPr="005D63EE">
        <w:t xml:space="preserve"> (FG2, p6 lines 10-13)</w:t>
      </w:r>
    </w:p>
    <w:p w14:paraId="3B5D8FFB" w14:textId="77777777" w:rsidR="00D83B10" w:rsidRDefault="00D83B10" w:rsidP="000C03F5">
      <w:pPr>
        <w:contextualSpacing/>
      </w:pPr>
    </w:p>
    <w:p w14:paraId="0F697078" w14:textId="54865713" w:rsidR="00D83B10" w:rsidRPr="009752DD" w:rsidRDefault="00490459" w:rsidP="000C03F5">
      <w:pPr>
        <w:contextualSpacing/>
      </w:pPr>
      <w:r>
        <w:t xml:space="preserve">In addition, the </w:t>
      </w:r>
      <w:r w:rsidR="00D83B10">
        <w:t>person’s pre-stroke level of function appeared to influence the</w:t>
      </w:r>
      <w:r w:rsidR="00780CA5">
        <w:t>rapists’</w:t>
      </w:r>
      <w:r w:rsidR="00D83B10">
        <w:t xml:space="preserve"> expectation</w:t>
      </w:r>
      <w:r w:rsidR="00780CA5">
        <w:t>s</w:t>
      </w:r>
      <w:r w:rsidR="00D83B10">
        <w:t>, for example:</w:t>
      </w:r>
    </w:p>
    <w:p w14:paraId="5B0C6EBA" w14:textId="77777777" w:rsidR="00D83B10" w:rsidRPr="009752DD" w:rsidRDefault="00D83B10" w:rsidP="000C03F5">
      <w:pPr>
        <w:contextualSpacing/>
        <w:rPr>
          <w:b/>
        </w:rPr>
      </w:pPr>
    </w:p>
    <w:p w14:paraId="0700CC30" w14:textId="77777777" w:rsidR="00D83B10" w:rsidRPr="009752DD" w:rsidRDefault="00D83B10" w:rsidP="000C03F5">
      <w:pPr>
        <w:pStyle w:val="Quotation"/>
        <w:spacing w:before="0" w:line="240" w:lineRule="auto"/>
      </w:pPr>
      <w:r w:rsidRPr="009752DD">
        <w:rPr>
          <w:i/>
        </w:rPr>
        <w:t>“</w:t>
      </w:r>
      <w:r>
        <w:rPr>
          <w:i/>
        </w:rPr>
        <w:t>A</w:t>
      </w:r>
      <w:r w:rsidRPr="009752DD">
        <w:rPr>
          <w:i/>
        </w:rPr>
        <w:t>nyone who was maybe fully dependent before, we would maybe think about whether it’s worth our resource to get so involved</w:t>
      </w:r>
      <w:r>
        <w:rPr>
          <w:i/>
        </w:rPr>
        <w:t>.</w:t>
      </w:r>
      <w:r w:rsidRPr="009752DD">
        <w:rPr>
          <w:i/>
        </w:rPr>
        <w:t xml:space="preserve"> </w:t>
      </w:r>
      <w:r>
        <w:rPr>
          <w:i/>
        </w:rPr>
        <w:t xml:space="preserve"> I</w:t>
      </w:r>
      <w:r w:rsidRPr="009752DD">
        <w:rPr>
          <w:i/>
        </w:rPr>
        <w:t xml:space="preserve">f someone came from a nursing home where they </w:t>
      </w:r>
      <w:proofErr w:type="gramStart"/>
      <w:r w:rsidRPr="009752DD">
        <w:rPr>
          <w:i/>
        </w:rPr>
        <w:t>were well supported</w:t>
      </w:r>
      <w:proofErr w:type="gramEnd"/>
      <w:r w:rsidRPr="009752DD">
        <w:rPr>
          <w:i/>
        </w:rPr>
        <w:t xml:space="preserve"> – they weren’t particularly independent, then we would change our expectations for that person.”</w:t>
      </w:r>
      <w:r w:rsidRPr="009752DD">
        <w:t xml:space="preserve"> (FG1, p4, lines 29-32)</w:t>
      </w:r>
    </w:p>
    <w:p w14:paraId="44A5EF28" w14:textId="77777777" w:rsidR="00D83B10" w:rsidRPr="009752DD" w:rsidRDefault="00D83B10" w:rsidP="000C03F5">
      <w:pPr>
        <w:contextualSpacing/>
      </w:pPr>
    </w:p>
    <w:p w14:paraId="2CD4A155" w14:textId="77777777" w:rsidR="00D83B10" w:rsidRDefault="00D83B10" w:rsidP="000C03F5">
      <w:pPr>
        <w:contextualSpacing/>
      </w:pPr>
      <w:r>
        <w:t>This</w:t>
      </w:r>
      <w:r w:rsidRPr="009752DD">
        <w:t xml:space="preserve"> </w:t>
      </w:r>
      <w:r>
        <w:t>suggests that</w:t>
      </w:r>
      <w:r w:rsidRPr="009752DD">
        <w:t xml:space="preserve"> dependence prior to stroke may be an indicator that the guideline is not appropriate for an individual.  </w:t>
      </w:r>
      <w:r>
        <w:t>However</w:t>
      </w:r>
      <w:r w:rsidRPr="009752DD">
        <w:t xml:space="preserve">, </w:t>
      </w:r>
      <w:r>
        <w:t xml:space="preserve">therapists also </w:t>
      </w:r>
      <w:r w:rsidRPr="009752DD">
        <w:t xml:space="preserve">discussed </w:t>
      </w:r>
      <w:r>
        <w:t xml:space="preserve">that </w:t>
      </w:r>
      <w:r w:rsidRPr="009752DD">
        <w:t xml:space="preserve">the guideline </w:t>
      </w:r>
      <w:r>
        <w:t xml:space="preserve">was </w:t>
      </w:r>
      <w:r w:rsidRPr="009752DD">
        <w:t>not appropriate for an individual if they have returned to their pre-stroke level of functioning:</w:t>
      </w:r>
    </w:p>
    <w:p w14:paraId="743DFE83" w14:textId="77777777" w:rsidR="00D83B10" w:rsidRPr="009752DD" w:rsidRDefault="00D83B10" w:rsidP="000C03F5">
      <w:pPr>
        <w:contextualSpacing/>
      </w:pPr>
    </w:p>
    <w:p w14:paraId="0959D01E" w14:textId="77777777" w:rsidR="00D83B10" w:rsidRPr="009752DD" w:rsidRDefault="00D83B10" w:rsidP="000C03F5">
      <w:pPr>
        <w:pStyle w:val="Quotation"/>
        <w:spacing w:before="0" w:line="240" w:lineRule="auto"/>
      </w:pPr>
      <w:r>
        <w:rPr>
          <w:i/>
        </w:rPr>
        <w:t>“</w:t>
      </w:r>
      <w:r w:rsidRPr="009752DD">
        <w:rPr>
          <w:i/>
        </w:rPr>
        <w:t>Some of our patients we deem not to require the 45 minutes, who are perhaps up and mobile already but they have had a stroke and actually giving them some cardiovascular fitness might benefit them, but our threshold is above that… we tend to think they’re at their baseline and ability to cope to go home so we draw a line there and give them less than the 45 minutes.”</w:t>
      </w:r>
      <w:r w:rsidRPr="009752DD">
        <w:t xml:space="preserve"> (FG2, p6 line 41 – p7 line 2)</w:t>
      </w:r>
    </w:p>
    <w:p w14:paraId="5591D15C" w14:textId="77777777" w:rsidR="00D83B10" w:rsidRPr="009752DD" w:rsidRDefault="00D83B10" w:rsidP="000C03F5">
      <w:pPr>
        <w:contextualSpacing/>
      </w:pPr>
    </w:p>
    <w:p w14:paraId="561994AE" w14:textId="1DBFAA9E" w:rsidR="00D83B10" w:rsidRDefault="00D83B10" w:rsidP="000C03F5">
      <w:pPr>
        <w:contextualSpacing/>
      </w:pPr>
      <w:r w:rsidRPr="009752DD">
        <w:t xml:space="preserve">In this case, it </w:t>
      </w:r>
      <w:proofErr w:type="gramStart"/>
      <w:r>
        <w:t>was</w:t>
      </w:r>
      <w:r w:rsidRPr="009752DD">
        <w:t xml:space="preserve"> considered</w:t>
      </w:r>
      <w:proofErr w:type="gramEnd"/>
      <w:r w:rsidRPr="009752DD">
        <w:t xml:space="preserve"> that the </w:t>
      </w:r>
      <w:r>
        <w:t>person</w:t>
      </w:r>
      <w:r w:rsidRPr="009752DD">
        <w:t xml:space="preserve"> may benefit from therapy for their general fitness, but as they are functioning at their pre-stroke level, they are excluded from </w:t>
      </w:r>
      <w:r>
        <w:t xml:space="preserve">receiving </w:t>
      </w:r>
      <w:r w:rsidRPr="009752DD">
        <w:t xml:space="preserve">the guideline.  In both cases, knowledge of </w:t>
      </w:r>
      <w:r>
        <w:t>someone’s</w:t>
      </w:r>
      <w:r w:rsidRPr="009752DD">
        <w:t xml:space="preserve"> pre-stroke functioning</w:t>
      </w:r>
      <w:r>
        <w:t xml:space="preserve"> influenced therapy delivery</w:t>
      </w:r>
      <w:r w:rsidRPr="009752DD">
        <w:t>.</w:t>
      </w:r>
      <w:r>
        <w:t xml:space="preserve">  Other research reports finding that a person’s pre-stroke functional level </w:t>
      </w:r>
      <w:r>
        <w:fldChar w:fldCharType="begin">
          <w:fldData xml:space="preserve">PEVuZE5vdGU+PENpdGU+PEF1dGhvcj5HaXR0aW5zPC9BdXRob3I+PFllYXI+MjAyMDwvWWVhcj48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==
</w:fldData>
        </w:fldChar>
      </w:r>
      <w:r w:rsidR="00F31AB8">
        <w:instrText xml:space="preserve"> ADDIN EN.CITE </w:instrText>
      </w:r>
      <w:r w:rsidR="00F31AB8">
        <w:fldChar w:fldCharType="begin">
          <w:fldData xml:space="preserve">PEVuZE5vdGU+PENpdGU+PEF1dGhvcj5HaXR0aW5zPC9BdXRob3I+PFllYXI+MjAyMDwvWWVhcj48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==
</w:fldData>
        </w:fldChar>
      </w:r>
      <w:r w:rsidR="00F31AB8">
        <w:instrText xml:space="preserve"> ADDIN EN.CITE.DATA </w:instrText>
      </w:r>
      <w:r w:rsidR="00F31AB8">
        <w:fldChar w:fldCharType="end"/>
      </w:r>
      <w:r>
        <w:fldChar w:fldCharType="separate"/>
      </w:r>
      <w:r w:rsidR="00F31AB8">
        <w:rPr>
          <w:noProof/>
        </w:rPr>
        <w:t>(20, 36)</w:t>
      </w:r>
      <w:r>
        <w:fldChar w:fldCharType="end"/>
      </w:r>
      <w:r>
        <w:t xml:space="preserve"> and current ability </w:t>
      </w:r>
      <w:r>
        <w:fldChar w:fldCharType="begin"/>
      </w:r>
      <w:r w:rsidR="00F31AB8">
        <w:instrText xml:space="preserve"> ADDIN EN.CITE &lt;EndNote&gt;&lt;Cite&gt;&lt;Author&gt;McGlinchey&lt;/Author&gt;&lt;Year&gt;2015&lt;/Year&gt;&lt;RecNum&gt;1524&lt;/RecNum&gt;&lt;DisplayText&gt;(21)&lt;/DisplayText&gt;&lt;record&gt;&lt;rec-number&gt;1524&lt;/rec-number&gt;&lt;foreign-keys&gt;&lt;key app="EN" db-id="xes9de0t4xwazqespwzxsx93pp0pfe055e05" timestamp="1548247325" guid="a36dc730-3912-46f8-a7f4-e9bdc925f268"&gt;1524&lt;/key&gt;&lt;/foreign-keys&gt;&lt;ref-type name="Journal Article"&gt;17&lt;/ref-type&gt;&lt;contributors&gt;&lt;authors&gt;&lt;author&gt;McGlinchey, M. P.&lt;/author&gt;&lt;author&gt;Davenport, S.&lt;/author&gt;&lt;/authors&gt;&lt;/contributors&gt;&lt;auth-address&gt;Guy&amp;apos;s and St. Thomas&amp;apos; NHS Foundation Trust , London , UK and.&lt;/auth-address&gt;&lt;titles&gt;&lt;title&gt;Exploring the decision-making process in the delivery of physiotherapy in a stroke unit&lt;/title&gt;&lt;secondary-title&gt;Disabil Rehabil&lt;/secondary-title&gt;&lt;/titles&gt;&lt;periodical&gt;&lt;full-title&gt;Disabil Rehabil&lt;/full-title&gt;&lt;/periodical&gt;&lt;pages&gt;1277-84&lt;/pages&gt;&lt;volume&gt;37&lt;/volume&gt;&lt;number&gt;14&lt;/number&gt;&lt;keywords&gt;&lt;keyword&gt;Aged&lt;/keyword&gt;&lt;keyword&gt;Aged, 80 and over&lt;/keyword&gt;&lt;keyword&gt;*Decision Making&lt;/keyword&gt;&lt;keyword&gt;Female&lt;/keyword&gt;&lt;keyword&gt;Humans&lt;/keyword&gt;&lt;keyword&gt;Interviews as Topic&lt;/keyword&gt;&lt;keyword&gt;Male&lt;/keyword&gt;&lt;keyword&gt;Patient Participation&lt;/keyword&gt;&lt;keyword&gt;*Physical Therapists&lt;/keyword&gt;&lt;keyword&gt;*Physical Therapy Modalities&lt;/keyword&gt;&lt;keyword&gt;*Stroke Rehabilitation&lt;/keyword&gt;&lt;keyword&gt;Decision-making&lt;/keyword&gt;&lt;keyword&gt;physiotherapy&lt;/keyword&gt;&lt;keyword&gt;stroke&lt;/keyword&gt;&lt;/keywords&gt;&lt;dates&gt;&lt;year&gt;2015&lt;/year&gt;&lt;/dates&gt;&lt;isbn&gt;1464-5165 (Electronic)&amp;#xD;0963-8288 (Linking)&lt;/isbn&gt;&lt;accession-num&gt;25243761&lt;/accession-num&gt;&lt;urls&gt;&lt;related-urls&gt;&lt;url&gt;https://www.ncbi.nlm.nih.gov/pubmed/25243761&lt;/url&gt;&lt;/related-urls&gt;&lt;/urls&gt;&lt;electronic-resource-num&gt;10.3109/09638288.2014.962106&lt;/electronic-resource-num&gt;&lt;/record&gt;&lt;/Cite&gt;&lt;/EndNote&gt;</w:instrText>
      </w:r>
      <w:r>
        <w:fldChar w:fldCharType="separate"/>
      </w:r>
      <w:r w:rsidR="00F31AB8">
        <w:rPr>
          <w:noProof/>
        </w:rPr>
        <w:t>(21)</w:t>
      </w:r>
      <w:r>
        <w:fldChar w:fldCharType="end"/>
      </w:r>
      <w:r>
        <w:t xml:space="preserve"> influence therapy delivery.</w:t>
      </w:r>
    </w:p>
    <w:p w14:paraId="2E69C462" w14:textId="77777777" w:rsidR="00D83B10" w:rsidRPr="009752DD" w:rsidRDefault="00D83B10" w:rsidP="000C03F5">
      <w:pPr>
        <w:contextualSpacing/>
      </w:pPr>
    </w:p>
    <w:p w14:paraId="2A9FB008" w14:textId="77777777" w:rsidR="00D83B10" w:rsidRPr="004E2895" w:rsidRDefault="00D83B10" w:rsidP="000C03F5">
      <w:pPr>
        <w:pStyle w:val="Heading4"/>
        <w:spacing w:line="240" w:lineRule="auto"/>
      </w:pPr>
      <w:bookmarkStart w:id="7" w:name="_Toc103888537"/>
      <w:r w:rsidRPr="004E2895">
        <w:t>Engagement with therapy</w:t>
      </w:r>
      <w:bookmarkEnd w:id="7"/>
    </w:p>
    <w:p w14:paraId="4B30E0DF" w14:textId="77777777" w:rsidR="00D83B10" w:rsidRDefault="00D83B10" w:rsidP="000C03F5">
      <w:r>
        <w:t xml:space="preserve">A person’s engagement with therapy influences the amount they receive.  Engagement is a complex concept, which includes the person’s response to, participation with and tolerance of therapy, as well as their consent to therapy.     </w:t>
      </w:r>
    </w:p>
    <w:p w14:paraId="2D2FAD2B" w14:textId="77777777" w:rsidR="00D83B10" w:rsidRDefault="00D83B10" w:rsidP="000C03F5"/>
    <w:p w14:paraId="19132284" w14:textId="77777777" w:rsidR="00D83B10" w:rsidRDefault="00D83B10" w:rsidP="000C03F5">
      <w:r>
        <w:t xml:space="preserve">Therapists within this study identified that those making progress and engaging with therapy were more likely to receive the </w:t>
      </w:r>
      <w:proofErr w:type="gramStart"/>
      <w:r>
        <w:t>45 minute</w:t>
      </w:r>
      <w:proofErr w:type="gramEnd"/>
      <w:r>
        <w:t xml:space="preserve"> guideline, with one of the groups highlighting that participation must be consistent:   </w:t>
      </w:r>
    </w:p>
    <w:p w14:paraId="0E1FD7E8" w14:textId="77777777" w:rsidR="00D83B10" w:rsidRPr="009752DD" w:rsidRDefault="00D83B10" w:rsidP="000C03F5">
      <w:r>
        <w:t xml:space="preserve"> </w:t>
      </w:r>
    </w:p>
    <w:p w14:paraId="76AA8A5D" w14:textId="77777777" w:rsidR="00D83B10" w:rsidRPr="009752DD" w:rsidRDefault="00D83B10" w:rsidP="000C03F5">
      <w:pPr>
        <w:pStyle w:val="Quotation"/>
        <w:spacing w:before="0" w:line="240" w:lineRule="auto"/>
      </w:pPr>
      <w:r w:rsidRPr="009752DD">
        <w:rPr>
          <w:i/>
        </w:rPr>
        <w:lastRenderedPageBreak/>
        <w:t>“There’s probably another group of patien</w:t>
      </w:r>
      <w:r w:rsidRPr="00CC25D1">
        <w:rPr>
          <w:i/>
        </w:rPr>
        <w:t>t</w:t>
      </w:r>
      <w:r>
        <w:rPr>
          <w:i/>
        </w:rPr>
        <w:t>s</w:t>
      </w:r>
      <w:r w:rsidRPr="009752DD">
        <w:rPr>
          <w:i/>
        </w:rPr>
        <w:t xml:space="preserve"> that we’d maybe withdraw from, as well, that’s the ones that aren’t consistently</w:t>
      </w:r>
      <w:r>
        <w:rPr>
          <w:i/>
        </w:rPr>
        <w:t>…</w:t>
      </w:r>
      <w:r w:rsidRPr="009752DD">
        <w:rPr>
          <w:i/>
        </w:rPr>
        <w:t xml:space="preserve"> I think, for us, it’s a lot about consistency, if they do it one day but not the other and so on, it doesn’t </w:t>
      </w:r>
      <w:proofErr w:type="gramStart"/>
      <w:r w:rsidRPr="009752DD">
        <w:rPr>
          <w:i/>
        </w:rPr>
        <w:t>actually go</w:t>
      </w:r>
      <w:proofErr w:type="gramEnd"/>
      <w:r w:rsidRPr="009752DD">
        <w:rPr>
          <w:i/>
        </w:rPr>
        <w:t xml:space="preserve"> anywhere.”</w:t>
      </w:r>
      <w:r w:rsidRPr="009752DD">
        <w:t xml:space="preserve"> (FG2, p17 line 45 – p18 line 3)</w:t>
      </w:r>
    </w:p>
    <w:p w14:paraId="078AFCA3" w14:textId="77777777" w:rsidR="00D83B10" w:rsidRPr="009752DD" w:rsidRDefault="00D83B10" w:rsidP="000C03F5">
      <w:pPr>
        <w:contextualSpacing/>
      </w:pPr>
    </w:p>
    <w:p w14:paraId="7A0AAD96" w14:textId="40C7608C" w:rsidR="00D83B10" w:rsidRDefault="00D83B10" w:rsidP="000C03F5">
      <w:pPr>
        <w:contextualSpacing/>
      </w:pPr>
      <w:r>
        <w:t>There was no f</w:t>
      </w:r>
      <w:r w:rsidRPr="009752DD">
        <w:t xml:space="preserve">urther explanation regarding why consistency was important, or why </w:t>
      </w:r>
      <w:r>
        <w:t xml:space="preserve">someone </w:t>
      </w:r>
      <w:r w:rsidRPr="009752DD">
        <w:t>might not consistently participate.</w:t>
      </w:r>
      <w:r>
        <w:t xml:space="preserve">  </w:t>
      </w:r>
    </w:p>
    <w:p w14:paraId="06B2526D" w14:textId="77777777" w:rsidR="00D83B10" w:rsidRDefault="00D83B10" w:rsidP="000C03F5"/>
    <w:p w14:paraId="0210C7B0" w14:textId="4642B9DA" w:rsidR="00D83B10" w:rsidRDefault="00D83B10" w:rsidP="000C03F5">
      <w:r>
        <w:t xml:space="preserve">A person’s ability to tolerate 45 minutes of therapy also </w:t>
      </w:r>
      <w:r w:rsidR="000C03F5">
        <w:t>a</w:t>
      </w:r>
      <w:r>
        <w:t xml:space="preserve">ffects engagement.  Other studies identify that reduced tolerance of therapy may result in less therapy delivered </w:t>
      </w:r>
      <w:r>
        <w:fldChar w:fldCharType="begin">
          <w:fldData xml:space="preserve">PEVuZE5vdGU+PENpdGU+PEF1dGhvcj5DbGFya2U8L0F1dGhvcj48WWVhcj4yMDE4PC9ZZWFyPjxS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</w:fldData>
        </w:fldChar>
      </w:r>
      <w:r w:rsidR="00F31AB8">
        <w:instrText xml:space="preserve"> ADDIN EN.CITE </w:instrText>
      </w:r>
      <w:r w:rsidR="00F31AB8">
        <w:fldChar w:fldCharType="begin">
          <w:fldData xml:space="preserve">PEVuZE5vdGU+PENpdGU+PEF1dGhvcj5DbGFya2U8L0F1dGhvcj48WWVhcj4yMDE4PC9ZZWFyPjxS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</w:fldData>
        </w:fldChar>
      </w:r>
      <w:r w:rsidR="00F31AB8">
        <w:instrText xml:space="preserve"> ADDIN EN.CITE.DATA </w:instrText>
      </w:r>
      <w:r w:rsidR="00F31AB8">
        <w:fldChar w:fldCharType="end"/>
      </w:r>
      <w:r>
        <w:fldChar w:fldCharType="separate"/>
      </w:r>
      <w:r w:rsidR="00F31AB8">
        <w:rPr>
          <w:noProof/>
        </w:rPr>
        <w:t>(18, 41)</w:t>
      </w:r>
      <w:r>
        <w:fldChar w:fldCharType="end"/>
      </w:r>
      <w:r>
        <w:t>, a finding also identified in the focus groups:</w:t>
      </w:r>
    </w:p>
    <w:p w14:paraId="58C9653B" w14:textId="77777777" w:rsidR="00D83B10" w:rsidRDefault="00D83B10" w:rsidP="000C03F5"/>
    <w:p w14:paraId="413D6E6A" w14:textId="77777777" w:rsidR="00D83B10" w:rsidRPr="005D63EE" w:rsidRDefault="00D83B10" w:rsidP="000C03F5">
      <w:pPr>
        <w:pStyle w:val="Quotation"/>
        <w:spacing w:before="0" w:line="240" w:lineRule="auto"/>
      </w:pPr>
      <w:r w:rsidRPr="005D63EE">
        <w:rPr>
          <w:i/>
        </w:rPr>
        <w:t>“I guess, the drawback is that</w:t>
      </w:r>
      <w:r>
        <w:rPr>
          <w:i/>
        </w:rPr>
        <w:t xml:space="preserve">… </w:t>
      </w:r>
      <w:r w:rsidRPr="005D63EE">
        <w:rPr>
          <w:i/>
        </w:rPr>
        <w:t>maybe some of the lower</w:t>
      </w:r>
      <w:r>
        <w:rPr>
          <w:i/>
        </w:rPr>
        <w:t>-</w:t>
      </w:r>
      <w:r w:rsidRPr="005D63EE">
        <w:rPr>
          <w:i/>
        </w:rPr>
        <w:t>level patients just not being able to tolerate the full 45 minutes and then the difficulties and logistics of getting back to do smaller chunks more regularly with them in terms of our timetabling.”</w:t>
      </w:r>
      <w:r w:rsidRPr="005D63EE">
        <w:t xml:space="preserve"> (FG1, p20 line 45 – p21 line 2)  </w:t>
      </w:r>
    </w:p>
    <w:p w14:paraId="6CC1AB27" w14:textId="77777777" w:rsidR="00D83B10" w:rsidRDefault="00D83B10" w:rsidP="000C03F5">
      <w:pPr>
        <w:rPr>
          <w:lang w:eastAsia="en-US"/>
        </w:rPr>
      </w:pPr>
    </w:p>
    <w:p w14:paraId="5CCFDE6B" w14:textId="77777777" w:rsidR="00D83B10" w:rsidRDefault="00D83B10" w:rsidP="000C03F5">
      <w:r>
        <w:t xml:space="preserve">Before someone can respond to, participate in and tolerate therapy, they must give their consent.  Participants report that those who don’t consent to therapy do not receive therapy.  </w:t>
      </w:r>
    </w:p>
    <w:p w14:paraId="2D949466" w14:textId="77777777" w:rsidR="00D83B10" w:rsidRDefault="00D83B10" w:rsidP="000C03F5"/>
    <w:p w14:paraId="380DEB9D" w14:textId="77777777" w:rsidR="00D83B10" w:rsidRDefault="00D83B10" w:rsidP="000C03F5">
      <w:pPr>
        <w:pStyle w:val="Quotation"/>
        <w:spacing w:before="0" w:line="240" w:lineRule="auto"/>
      </w:pPr>
      <w:r w:rsidRPr="009752DD">
        <w:rPr>
          <w:i/>
        </w:rPr>
        <w:t>“If they’ve got capacity and they can make their own decisions and they don’t want therapy… then that’s their decision</w:t>
      </w:r>
      <w:r>
        <w:rPr>
          <w:i/>
        </w:rPr>
        <w:t xml:space="preserve">… </w:t>
      </w:r>
      <w:r w:rsidRPr="009752DD">
        <w:rPr>
          <w:i/>
        </w:rPr>
        <w:t>they might not have therapy if that’s not what they want.”</w:t>
      </w:r>
      <w:r w:rsidRPr="009752DD">
        <w:t xml:space="preserve"> (FG2, p18, lines 8-12)</w:t>
      </w:r>
    </w:p>
    <w:p w14:paraId="0914C8B8" w14:textId="77777777" w:rsidR="00D83B10" w:rsidRPr="009752DD" w:rsidRDefault="00D83B10" w:rsidP="000C03F5">
      <w:pPr>
        <w:pStyle w:val="Quotation"/>
        <w:spacing w:before="0" w:line="240" w:lineRule="auto"/>
        <w:rPr>
          <w:b/>
        </w:rPr>
      </w:pPr>
    </w:p>
    <w:p w14:paraId="7D64F6C8" w14:textId="77777777" w:rsidR="00D83B10" w:rsidRPr="009752DD" w:rsidRDefault="00D83B10" w:rsidP="000C03F5">
      <w:pPr>
        <w:contextualSpacing/>
      </w:pPr>
      <w:r>
        <w:t xml:space="preserve">People may not consent to therapy, as they have other priorities.  </w:t>
      </w:r>
      <w:r w:rsidRPr="009752DD">
        <w:t xml:space="preserve">In the inpatient setting, </w:t>
      </w:r>
      <w:r>
        <w:t xml:space="preserve">receiving </w:t>
      </w:r>
      <w:r w:rsidRPr="009752DD">
        <w:t xml:space="preserve">visitors </w:t>
      </w:r>
      <w:proofErr w:type="gramStart"/>
      <w:r w:rsidRPr="009752DD">
        <w:t>w</w:t>
      </w:r>
      <w:r>
        <w:t>as considered</w:t>
      </w:r>
      <w:proofErr w:type="gramEnd"/>
      <w:r w:rsidRPr="009752DD">
        <w:t xml:space="preserve"> a competing priorit</w:t>
      </w:r>
      <w:r>
        <w:t>y</w:t>
      </w:r>
      <w:r w:rsidRPr="009752DD">
        <w:t xml:space="preserve">, meaning </w:t>
      </w:r>
      <w:r>
        <w:t>people</w:t>
      </w:r>
      <w:r w:rsidRPr="009752DD">
        <w:t xml:space="preserve"> may not want therapy</w:t>
      </w:r>
      <w:r>
        <w:t xml:space="preserve"> then.  In </w:t>
      </w:r>
      <w:r w:rsidRPr="009752DD">
        <w:t xml:space="preserve">the ESD setting, </w:t>
      </w:r>
      <w:r>
        <w:t>people</w:t>
      </w:r>
      <w:r w:rsidRPr="009752DD">
        <w:t xml:space="preserve"> may prioritise </w:t>
      </w:r>
      <w:r>
        <w:t>the desire to “</w:t>
      </w:r>
      <w:r w:rsidRPr="009752DD">
        <w:t>get on with life” over therapy:</w:t>
      </w:r>
    </w:p>
    <w:p w14:paraId="255C62D9" w14:textId="77777777" w:rsidR="00D83B10" w:rsidRPr="009752DD" w:rsidRDefault="00D83B10" w:rsidP="000C03F5">
      <w:pPr>
        <w:contextualSpacing/>
      </w:pPr>
      <w:r w:rsidRPr="009752DD">
        <w:t xml:space="preserve">  </w:t>
      </w:r>
    </w:p>
    <w:p w14:paraId="6448F2FA" w14:textId="77777777" w:rsidR="00D83B10" w:rsidRPr="009752DD" w:rsidRDefault="00D83B10" w:rsidP="000C03F5">
      <w:pPr>
        <w:pStyle w:val="Quotation"/>
        <w:spacing w:before="0" w:line="240" w:lineRule="auto"/>
      </w:pPr>
      <w:r w:rsidRPr="009752DD">
        <w:rPr>
          <w:i/>
        </w:rPr>
        <w:t>“…Especially if it’s someone who doesn’t get a lot of visitors and they’ve got one precious person, they’ve sat there all day on their own and the one time their visitors come, you</w:t>
      </w:r>
      <w:r w:rsidRPr="00051D93">
        <w:rPr>
          <w:i/>
        </w:rPr>
        <w:t xml:space="preserve"> </w:t>
      </w:r>
      <w:r w:rsidRPr="009752DD">
        <w:rPr>
          <w:i/>
        </w:rPr>
        <w:t>want the</w:t>
      </w:r>
      <w:r>
        <w:rPr>
          <w:i/>
        </w:rPr>
        <w:t>m…</w:t>
      </w:r>
      <w:r w:rsidRPr="009752DD">
        <w:rPr>
          <w:i/>
        </w:rPr>
        <w:t xml:space="preserve">  </w:t>
      </w:r>
      <w:proofErr w:type="gramStart"/>
      <w:r w:rsidRPr="009752DD">
        <w:rPr>
          <w:i/>
        </w:rPr>
        <w:t>So</w:t>
      </w:r>
      <w:proofErr w:type="gramEnd"/>
      <w:r w:rsidRPr="009752DD">
        <w:rPr>
          <w:i/>
        </w:rPr>
        <w:t xml:space="preserve"> it’s gettin</w:t>
      </w:r>
      <w:r>
        <w:rPr>
          <w:i/>
        </w:rPr>
        <w:t>g,</w:t>
      </w:r>
      <w:r w:rsidRPr="009752DD">
        <w:rPr>
          <w:i/>
        </w:rPr>
        <w:t xml:space="preserve"> balancing what’s the priority for the patient today…”</w:t>
      </w:r>
      <w:r w:rsidRPr="009752DD">
        <w:t xml:space="preserve"> (FG1, p25, lines 38-43)</w:t>
      </w:r>
    </w:p>
    <w:p w14:paraId="5D9E39FC" w14:textId="77777777" w:rsidR="00D83B10" w:rsidRPr="009752DD" w:rsidRDefault="00D83B10" w:rsidP="000C03F5">
      <w:pPr>
        <w:contextualSpacing/>
      </w:pPr>
    </w:p>
    <w:p w14:paraId="1A23583C" w14:textId="77777777" w:rsidR="00D83B10" w:rsidRPr="009752DD" w:rsidRDefault="00D83B10" w:rsidP="000C03F5">
      <w:pPr>
        <w:pStyle w:val="Quotation"/>
        <w:spacing w:before="0" w:line="240" w:lineRule="auto"/>
      </w:pPr>
      <w:r w:rsidRPr="009752DD">
        <w:rPr>
          <w:i/>
        </w:rPr>
        <w:t>“You get quite a variety as well, don’t you, in terms of those who want the therapy and that’s prioritised, and those who want to get on with life and that’s prioritised</w:t>
      </w:r>
      <w:r>
        <w:rPr>
          <w:i/>
        </w:rPr>
        <w:t>…</w:t>
      </w:r>
      <w:r w:rsidRPr="009752DD">
        <w:rPr>
          <w:i/>
        </w:rPr>
        <w:t>”</w:t>
      </w:r>
      <w:r w:rsidRPr="009752DD">
        <w:t xml:space="preserve"> (FG2 p5, lines 27-30)</w:t>
      </w:r>
    </w:p>
    <w:p w14:paraId="58FCA78C" w14:textId="77777777" w:rsidR="00D83B10" w:rsidRPr="009752DD" w:rsidRDefault="00D83B10" w:rsidP="000C03F5">
      <w:pPr>
        <w:contextualSpacing/>
      </w:pPr>
    </w:p>
    <w:p w14:paraId="6FB49713" w14:textId="77777777" w:rsidR="00D83B10" w:rsidRDefault="00D83B10" w:rsidP="000C03F5">
      <w:pPr>
        <w:contextualSpacing/>
      </w:pPr>
      <w:r w:rsidRPr="009752DD">
        <w:t xml:space="preserve">There were other non-specific priorities mentioned such as a </w:t>
      </w:r>
      <w:r>
        <w:t>person</w:t>
      </w:r>
      <w:r w:rsidRPr="009752DD">
        <w:t xml:space="preserve"> having an appointment or </w:t>
      </w:r>
      <w:r>
        <w:t>desire</w:t>
      </w:r>
      <w:r w:rsidRPr="009752DD">
        <w:t xml:space="preserve"> to </w:t>
      </w:r>
      <w:r>
        <w:t>use their time differently</w:t>
      </w:r>
      <w:r w:rsidRPr="009752DD">
        <w:t>.</w:t>
      </w:r>
      <w:r>
        <w:t xml:space="preserve">  No examples of the person’s priorities impacting therapy delivery have </w:t>
      </w:r>
      <w:proofErr w:type="gramStart"/>
      <w:r>
        <w:t>been found</w:t>
      </w:r>
      <w:proofErr w:type="gramEnd"/>
      <w:r>
        <w:t xml:space="preserve"> in previous research.</w:t>
      </w:r>
    </w:p>
    <w:p w14:paraId="7E149F59" w14:textId="77777777" w:rsidR="00D83B10" w:rsidRDefault="00D83B10" w:rsidP="000C03F5">
      <w:pPr>
        <w:rPr>
          <w:lang w:eastAsia="en-US"/>
        </w:rPr>
      </w:pPr>
    </w:p>
    <w:p w14:paraId="78320573" w14:textId="77777777" w:rsidR="00D83B10" w:rsidRPr="00342138" w:rsidRDefault="00D83B10" w:rsidP="000C03F5">
      <w:pPr>
        <w:pStyle w:val="Heading3"/>
        <w:spacing w:line="240" w:lineRule="auto"/>
      </w:pPr>
      <w:bookmarkStart w:id="8" w:name="_Toc421453637"/>
      <w:bookmarkStart w:id="9" w:name="_Toc433664070"/>
      <w:bookmarkStart w:id="10" w:name="_Toc103888538"/>
      <w:r>
        <w:t xml:space="preserve">Theme two: </w:t>
      </w:r>
      <w:r w:rsidRPr="009752DD">
        <w:t xml:space="preserve">The </w:t>
      </w:r>
      <w:r>
        <w:t>i</w:t>
      </w:r>
      <w:r w:rsidRPr="009752DD">
        <w:t xml:space="preserve">ndividual </w:t>
      </w:r>
      <w:r>
        <w:t>t</w:t>
      </w:r>
      <w:r w:rsidRPr="009752DD">
        <w:t>herapist</w:t>
      </w:r>
      <w:bookmarkEnd w:id="8"/>
      <w:bookmarkEnd w:id="9"/>
      <w:bookmarkEnd w:id="10"/>
    </w:p>
    <w:p w14:paraId="3208112D" w14:textId="77777777" w:rsidR="00D83B10" w:rsidRDefault="00D83B10" w:rsidP="000C03F5">
      <w:pPr>
        <w:contextualSpacing/>
      </w:pPr>
      <w:r>
        <w:t>I</w:t>
      </w:r>
      <w:r w:rsidRPr="009752DD">
        <w:t xml:space="preserve">ndividual </w:t>
      </w:r>
      <w:r>
        <w:t xml:space="preserve">therapists’ decision-making </w:t>
      </w:r>
      <w:r w:rsidRPr="009752DD">
        <w:t>influence</w:t>
      </w:r>
      <w:r>
        <w:t>s</w:t>
      </w:r>
      <w:r w:rsidRPr="009752DD">
        <w:t xml:space="preserve"> </w:t>
      </w:r>
      <w:r>
        <w:t xml:space="preserve">the </w:t>
      </w:r>
      <w:r w:rsidRPr="009752DD">
        <w:t xml:space="preserve">amount of therapy </w:t>
      </w:r>
      <w:r>
        <w:t>delivered</w:t>
      </w:r>
      <w:r w:rsidRPr="009752DD">
        <w:t xml:space="preserve">.  Focus </w:t>
      </w:r>
      <w:r>
        <w:t>g</w:t>
      </w:r>
      <w:r w:rsidRPr="009752DD">
        <w:t xml:space="preserve">roup </w:t>
      </w:r>
      <w:r>
        <w:t xml:space="preserve">findings suggest </w:t>
      </w:r>
      <w:r w:rsidRPr="009752DD">
        <w:t xml:space="preserve">that therapists feel </w:t>
      </w:r>
      <w:r>
        <w:t xml:space="preserve">a </w:t>
      </w:r>
      <w:r w:rsidRPr="009752DD">
        <w:t xml:space="preserve">significant personal responsibility for </w:t>
      </w:r>
      <w:r>
        <w:t xml:space="preserve">resource </w:t>
      </w:r>
      <w:r>
        <w:lastRenderedPageBreak/>
        <w:t>allocation.  This manifests in therapists wanting to be person-centred but also managing their time as a finite resource.</w:t>
      </w:r>
      <w:r w:rsidRPr="009752DD">
        <w:t xml:space="preserve"> </w:t>
      </w:r>
      <w:r>
        <w:t xml:space="preserve"> </w:t>
      </w:r>
    </w:p>
    <w:p w14:paraId="7A87C3AF" w14:textId="77777777" w:rsidR="00D83B10" w:rsidRPr="00C25E00" w:rsidRDefault="00D83B10" w:rsidP="000C03F5">
      <w:pPr>
        <w:pStyle w:val="Heading4"/>
        <w:spacing w:line="240" w:lineRule="auto"/>
      </w:pPr>
      <w:bookmarkStart w:id="11" w:name="_Toc103888539"/>
      <w:r w:rsidRPr="00AF59E3">
        <w:t xml:space="preserve">Being </w:t>
      </w:r>
      <w:r>
        <w:t>p</w:t>
      </w:r>
      <w:r w:rsidRPr="00AF59E3">
        <w:t>erson-centred</w:t>
      </w:r>
      <w:bookmarkEnd w:id="11"/>
    </w:p>
    <w:p w14:paraId="456B16B2" w14:textId="77777777" w:rsidR="00D83B10" w:rsidRPr="009752DD" w:rsidRDefault="00D83B10" w:rsidP="000C03F5">
      <w:pPr>
        <w:contextualSpacing/>
      </w:pPr>
      <w:r>
        <w:t>Being</w:t>
      </w:r>
      <w:r w:rsidRPr="009752DD">
        <w:t xml:space="preserve"> </w:t>
      </w:r>
      <w:r>
        <w:t>person-</w:t>
      </w:r>
      <w:r w:rsidRPr="009752DD">
        <w:t>centred</w:t>
      </w:r>
      <w:r>
        <w:t xml:space="preserve"> considers</w:t>
      </w:r>
      <w:r w:rsidRPr="009752DD">
        <w:t xml:space="preserve"> therapists’ belief that </w:t>
      </w:r>
      <w:r>
        <w:t>people</w:t>
      </w:r>
      <w:r w:rsidRPr="009752DD">
        <w:t xml:space="preserve"> should receive the therapy that is best for them, regardless of guideline recommendations.  </w:t>
      </w:r>
    </w:p>
    <w:p w14:paraId="385289E6" w14:textId="77777777" w:rsidR="00D83B10" w:rsidRPr="009752DD" w:rsidRDefault="00D83B10" w:rsidP="000C03F5">
      <w:pPr>
        <w:contextualSpacing/>
      </w:pPr>
    </w:p>
    <w:p w14:paraId="51811139" w14:textId="77777777" w:rsidR="00D83B10" w:rsidRPr="00871882" w:rsidRDefault="00D83B10" w:rsidP="000C03F5">
      <w:pPr>
        <w:pStyle w:val="Quotation"/>
        <w:spacing w:before="0" w:line="240" w:lineRule="auto"/>
        <w:rPr>
          <w:i/>
        </w:rPr>
      </w:pPr>
      <w:r w:rsidRPr="009752DD">
        <w:rPr>
          <w:i/>
        </w:rPr>
        <w:t>“</w:t>
      </w:r>
      <w:r>
        <w:rPr>
          <w:i/>
        </w:rPr>
        <w:t>I</w:t>
      </w:r>
      <w:r w:rsidRPr="009752DD">
        <w:rPr>
          <w:i/>
        </w:rPr>
        <w:t>t</w:t>
      </w:r>
      <w:r>
        <w:rPr>
          <w:i/>
        </w:rPr>
        <w:t>’</w:t>
      </w:r>
      <w:r w:rsidRPr="009752DD">
        <w:rPr>
          <w:i/>
        </w:rPr>
        <w:t>s not like we have a stop</w:t>
      </w:r>
      <w:r>
        <w:rPr>
          <w:i/>
        </w:rPr>
        <w:t>-</w:t>
      </w:r>
      <w:r w:rsidRPr="009752DD">
        <w:rPr>
          <w:i/>
        </w:rPr>
        <w:t xml:space="preserve">clock it’s purely like, well, I’ve done what I need to do, oh, it’s only been 20 minutes, that’s what they’ve needed, or that’s only what they’ve managed to tolerate, or we’ve come out the gym and you’re like, </w:t>
      </w:r>
      <w:r>
        <w:rPr>
          <w:i/>
        </w:rPr>
        <w:t>o</w:t>
      </w:r>
      <w:r w:rsidRPr="009752DD">
        <w:rPr>
          <w:i/>
        </w:rPr>
        <w:t>h my gosh, we’ve been in there for 75 minutes, how did that happen, we got a bit carried away…”</w:t>
      </w:r>
      <w:r w:rsidRPr="009752DD">
        <w:t xml:space="preserve"> (FG2, p11, lines 4</w:t>
      </w:r>
      <w:r>
        <w:t>1</w:t>
      </w:r>
      <w:r w:rsidRPr="009752DD">
        <w:t>-4</w:t>
      </w:r>
      <w:r>
        <w:t>5</w:t>
      </w:r>
      <w:r w:rsidRPr="009752DD">
        <w:t>)</w:t>
      </w:r>
    </w:p>
    <w:p w14:paraId="5F7E9B49" w14:textId="77777777" w:rsidR="00D83B10" w:rsidRPr="009752DD" w:rsidRDefault="00D83B10" w:rsidP="000C03F5">
      <w:pPr>
        <w:contextualSpacing/>
      </w:pPr>
    </w:p>
    <w:p w14:paraId="171828B9" w14:textId="77777777" w:rsidR="00D83B10" w:rsidRPr="00B82A14" w:rsidRDefault="00D83B10" w:rsidP="000C03F5">
      <w:pPr>
        <w:contextualSpacing/>
      </w:pPr>
      <w:r w:rsidRPr="00B82A14">
        <w:t xml:space="preserve">This relates to </w:t>
      </w:r>
      <w:r>
        <w:t xml:space="preserve">both </w:t>
      </w:r>
      <w:r w:rsidRPr="00B82A14">
        <w:t>the amount of therapy people receive</w:t>
      </w:r>
      <w:r>
        <w:t xml:space="preserve"> and</w:t>
      </w:r>
      <w:r w:rsidR="000C03F5">
        <w:t>,</w:t>
      </w:r>
      <w:r w:rsidRPr="00B82A14">
        <w:t xml:space="preserve"> also</w:t>
      </w:r>
      <w:r w:rsidR="000C03F5">
        <w:t>,</w:t>
      </w:r>
      <w:r w:rsidRPr="00B82A14">
        <w:t xml:space="preserve"> how they receive it.  The groups discussed that a joint OT and PT session could </w:t>
      </w:r>
      <w:proofErr w:type="gramStart"/>
      <w:r w:rsidRPr="00B82A14">
        <w:t>be reported</w:t>
      </w:r>
      <w:proofErr w:type="gramEnd"/>
      <w:r w:rsidRPr="00B82A14">
        <w:t xml:space="preserve"> as two separate sessions in SSNAP.  </w:t>
      </w:r>
      <w:r>
        <w:t>T</w:t>
      </w:r>
      <w:r w:rsidRPr="00B82A14">
        <w:t>his group of therapists</w:t>
      </w:r>
      <w:r>
        <w:t xml:space="preserve"> felt</w:t>
      </w:r>
      <w:r w:rsidRPr="00B82A14">
        <w:t xml:space="preserve"> that such joint session</w:t>
      </w:r>
      <w:r w:rsidR="000C03F5">
        <w:t>s</w:t>
      </w:r>
      <w:r w:rsidRPr="00B82A14">
        <w:t xml:space="preserve"> should only </w:t>
      </w:r>
      <w:proofErr w:type="gramStart"/>
      <w:r w:rsidRPr="00B82A14">
        <w:t>be undertaken</w:t>
      </w:r>
      <w:proofErr w:type="gramEnd"/>
      <w:r w:rsidRPr="00B82A14">
        <w:t xml:space="preserve"> if it was in the person’s interest and not to increase </w:t>
      </w:r>
      <w:r>
        <w:t>guideline</w:t>
      </w:r>
      <w:r w:rsidRPr="00B82A14">
        <w:t xml:space="preserve"> achievement:</w:t>
      </w:r>
    </w:p>
    <w:p w14:paraId="14DEF596" w14:textId="77777777" w:rsidR="00D83B10" w:rsidRPr="009752DD" w:rsidRDefault="00D83B10" w:rsidP="000C03F5">
      <w:pPr>
        <w:contextualSpacing/>
      </w:pPr>
    </w:p>
    <w:p w14:paraId="48802DB2" w14:textId="77777777" w:rsidR="00D83B10" w:rsidRDefault="00D83B10" w:rsidP="000C03F5">
      <w:pPr>
        <w:pStyle w:val="Quotation"/>
        <w:spacing w:before="0" w:line="240" w:lineRule="auto"/>
      </w:pPr>
      <w:r w:rsidRPr="009752DD">
        <w:rPr>
          <w:i/>
        </w:rPr>
        <w:t>“We do that with patients</w:t>
      </w:r>
      <w:r>
        <w:rPr>
          <w:i/>
        </w:rPr>
        <w:t xml:space="preserve">… </w:t>
      </w:r>
      <w:r w:rsidRPr="009752DD">
        <w:rPr>
          <w:i/>
        </w:rPr>
        <w:t>that will benefit from joint sessions as opposed to those who</w:t>
      </w:r>
      <w:r>
        <w:rPr>
          <w:i/>
        </w:rPr>
        <w:t xml:space="preserve"> </w:t>
      </w:r>
      <w:r w:rsidRPr="009752DD">
        <w:rPr>
          <w:i/>
        </w:rPr>
        <w:t>would tolerate 45 minutes of both separately, we don’t do it as an alternative we do it</w:t>
      </w:r>
      <w:r>
        <w:rPr>
          <w:i/>
        </w:rPr>
        <w:t xml:space="preserve"> </w:t>
      </w:r>
      <w:r w:rsidRPr="009752DD">
        <w:rPr>
          <w:i/>
        </w:rPr>
        <w:t>because that’s the best thing for the patient.”</w:t>
      </w:r>
      <w:r w:rsidRPr="009752DD">
        <w:t xml:space="preserve"> (FG2, p7 line 45 – p8 line 1)</w:t>
      </w:r>
    </w:p>
    <w:p w14:paraId="7865D3F6" w14:textId="77777777" w:rsidR="00D83B10" w:rsidRDefault="00D83B10" w:rsidP="000C03F5">
      <w:pPr>
        <w:pStyle w:val="Quotation"/>
        <w:spacing w:before="0" w:line="240" w:lineRule="auto"/>
        <w:ind w:left="0"/>
      </w:pPr>
    </w:p>
    <w:p w14:paraId="75817D73" w14:textId="0AFE1E93" w:rsidR="00D83B10" w:rsidRPr="000C03F5" w:rsidRDefault="00D83B10" w:rsidP="000C03F5">
      <w:pPr>
        <w:pStyle w:val="Quotation"/>
        <w:spacing w:before="0" w:line="240" w:lineRule="auto"/>
        <w:ind w:left="0"/>
        <w:rPr>
          <w:rFonts w:asciiTheme="minorHAnsi" w:hAnsiTheme="minorHAnsi" w:cstheme="minorHAnsi"/>
          <w:color w:val="000000" w:themeColor="text1"/>
          <w:sz w:val="24"/>
        </w:rPr>
      </w:pPr>
      <w:r w:rsidRPr="000C03F5">
        <w:rPr>
          <w:rFonts w:asciiTheme="minorHAnsi" w:hAnsiTheme="minorHAnsi" w:cstheme="minorHAnsi"/>
          <w:sz w:val="24"/>
          <w:lang w:eastAsia="en-GB"/>
        </w:rPr>
        <w:t xml:space="preserve">Research suggests that therapists are person-centred when making decisions regarding the amount of therapy to provide, with </w:t>
      </w:r>
      <w:r w:rsidR="00C31DEA">
        <w:rPr>
          <w:rFonts w:asciiTheme="minorHAnsi" w:hAnsiTheme="minorHAnsi" w:cstheme="minorHAnsi"/>
          <w:sz w:val="24"/>
          <w:lang w:eastAsia="en-GB"/>
        </w:rPr>
        <w:t>Taylor et al</w:t>
      </w:r>
      <w:r w:rsidR="007021C6">
        <w:rPr>
          <w:rFonts w:asciiTheme="minorHAnsi" w:hAnsiTheme="minorHAnsi" w:cstheme="minorHAnsi"/>
          <w:sz w:val="24"/>
          <w:lang w:eastAsia="en-GB"/>
        </w:rPr>
        <w:t>.</w:t>
      </w:r>
      <w:r w:rsidR="00C31DEA">
        <w:rPr>
          <w:rFonts w:asciiTheme="minorHAnsi" w:hAnsiTheme="minorHAnsi" w:cstheme="minorHAnsi"/>
          <w:sz w:val="24"/>
          <w:lang w:eastAsia="en-GB"/>
        </w:rPr>
        <w:t xml:space="preserve"> </w:t>
      </w:r>
      <w:r w:rsidRPr="000C03F5">
        <w:rPr>
          <w:rFonts w:asciiTheme="minorHAnsi" w:hAnsiTheme="minorHAnsi" w:cstheme="minorHAnsi"/>
          <w:sz w:val="24"/>
          <w:lang w:eastAsia="en-GB"/>
        </w:rPr>
        <w:fldChar w:fldCharType="begin"/>
      </w:r>
      <w:r w:rsidR="00F31AB8">
        <w:rPr>
          <w:rFonts w:asciiTheme="minorHAnsi" w:hAnsiTheme="minorHAnsi" w:cstheme="minorHAnsi"/>
          <w:sz w:val="24"/>
          <w:lang w:eastAsia="en-GB"/>
        </w:rPr>
        <w:instrText xml:space="preserve"> ADDIN EN.CITE &lt;EndNote&gt;&lt;Cite&gt;&lt;Author&gt;Taylor&lt;/Author&gt;&lt;Year&gt;2015&lt;/Year&gt;&lt;RecNum&gt;1295&lt;/RecNum&gt;&lt;DisplayText&gt;(34)&lt;/DisplayText&gt;&lt;record&gt;&lt;rec-number&gt;1295&lt;/rec-number&gt;&lt;foreign-keys&gt;&lt;key app="EN" db-id="xes9de0t4xwazqespwzxsx93pp0pfe055e05" timestamp="1420747642" guid="c32c615b-815b-48b1-8436-229891ec1675"&gt;1295&lt;/key&gt;&lt;/foreign-keys&gt;&lt;ref-type name="Electronic Article"&gt;43&lt;/ref-type&gt;&lt;contributors&gt;&lt;authors&gt;&lt;author&gt;Taylor, E.&lt;/author&gt;&lt;author&gt;McKevitt, C.&lt;/author&gt;&lt;author&gt;Jones, F.&lt;/author&gt;&lt;/authors&gt;&lt;/contributors&gt;&lt;auth-address&gt;Primary Care and Public Health Sciences, King&amp;apos;s College London, SE1 3QD London, United Kingdom. elizabeth.taylor@kcl.ac.uk.&lt;/auth-address&gt;&lt;titles&gt;&lt;title&gt;Factors shaping the delivery of acute inpatient stroke therapy: A narrative synthesis&lt;/title&gt;&lt;secondary-title&gt;J Rehabil Med&lt;/secondary-title&gt;&lt;alt-title&gt;Journal of rehabilitation medicine&lt;/alt-title&gt;&lt;/titles&gt;&lt;periodical&gt;&lt;full-title&gt;J REHABIL MED&lt;/full-title&gt;&lt;/periodical&gt;&lt;alt-periodical&gt;&lt;full-title&gt;Journal of Rehabilitation Medicine&lt;/full-title&gt;&lt;/alt-periodical&gt;&lt;dates&gt;&lt;year&gt;2015&lt;/year&gt;&lt;pub-dates&gt;&lt;date&gt;6th January 2015&lt;/date&gt;&lt;/pub-dates&gt;&lt;/dates&gt;&lt;isbn&gt;1651-2081 (Electronic)&amp;#xD;1650-1977 (Linking)&lt;/isbn&gt;&lt;accession-num&gt;25437308&lt;/accession-num&gt;&lt;urls&gt;&lt;related-urls&gt;&lt;url&gt;http://www.ncbi.nlm.nih.gov/pubmed/25437308&lt;/url&gt;&lt;/related-urls&gt;&lt;/urls&gt;&lt;electronic-resource-num&gt;10.2340/16501977-1918&lt;/electronic-resource-num&gt;&lt;/record&gt;&lt;/Cite&gt;&lt;/EndNote&gt;</w:instrText>
      </w:r>
      <w:r w:rsidRPr="000C03F5">
        <w:rPr>
          <w:rFonts w:asciiTheme="minorHAnsi" w:hAnsiTheme="minorHAnsi" w:cstheme="minorHAnsi"/>
          <w:sz w:val="24"/>
          <w:lang w:eastAsia="en-GB"/>
        </w:rPr>
        <w:fldChar w:fldCharType="separate"/>
      </w:r>
      <w:r w:rsidR="00F31AB8">
        <w:rPr>
          <w:rFonts w:asciiTheme="minorHAnsi" w:hAnsiTheme="minorHAnsi" w:cstheme="minorHAnsi"/>
          <w:noProof/>
          <w:sz w:val="24"/>
          <w:lang w:eastAsia="en-GB"/>
        </w:rPr>
        <w:t>(34)</w:t>
      </w:r>
      <w:r w:rsidRPr="000C03F5">
        <w:rPr>
          <w:rFonts w:asciiTheme="minorHAnsi" w:hAnsiTheme="minorHAnsi" w:cstheme="minorHAnsi"/>
          <w:sz w:val="24"/>
          <w:lang w:eastAsia="en-GB"/>
        </w:rPr>
        <w:fldChar w:fldCharType="end"/>
      </w:r>
      <w:r w:rsidRPr="000C03F5">
        <w:rPr>
          <w:rFonts w:asciiTheme="minorHAnsi" w:hAnsiTheme="minorHAnsi" w:cstheme="minorHAnsi"/>
          <w:sz w:val="24"/>
          <w:lang w:eastAsia="en-GB"/>
        </w:rPr>
        <w:t xml:space="preserve"> identifying that a person’s individual characteristics effect amount of therapy delivered  and </w:t>
      </w:r>
      <w:r w:rsidRPr="000C03F5">
        <w:rPr>
          <w:rFonts w:asciiTheme="minorHAnsi" w:hAnsiTheme="minorHAnsi" w:cstheme="minorHAnsi"/>
          <w:sz w:val="24"/>
          <w:lang w:eastAsia="en-GB"/>
        </w:rPr>
        <w:fldChar w:fldCharType="begin"/>
      </w:r>
      <w:r w:rsidR="00F31AB8">
        <w:rPr>
          <w:rFonts w:asciiTheme="minorHAnsi" w:hAnsiTheme="minorHAnsi" w:cstheme="minorHAnsi"/>
          <w:sz w:val="24"/>
          <w:lang w:eastAsia="en-GB"/>
        </w:rPr>
        <w:instrText xml:space="preserve"> ADDIN EN.CITE &lt;EndNote&gt;&lt;Cite AuthorYear="1"&gt;&lt;Author&gt;McGlinchey&lt;/Author&gt;&lt;Year&gt;2015&lt;/Year&gt;&lt;RecNum&gt;1524&lt;/RecNum&gt;&lt;DisplayText&gt;McGlinchey and Davenport (21)&lt;/DisplayText&gt;&lt;record&gt;&lt;rec-number&gt;1524&lt;/rec-number&gt;&lt;foreign-keys&gt;&lt;key app="EN" db-id="xes9de0t4xwazqespwzxsx93pp0pfe055e05" timestamp="1548247325" guid="a36dc730-3912-46f8-a7f4-e9bdc925f268"&gt;1524&lt;/key&gt;&lt;/foreign-keys&gt;&lt;ref-type name="Journal Article"&gt;17&lt;/ref-type&gt;&lt;contributors&gt;&lt;authors&gt;&lt;author&gt;McGlinchey, M. P.&lt;/author&gt;&lt;author&gt;Davenport, S.&lt;/author&gt;&lt;/authors&gt;&lt;/contributors&gt;&lt;auth-address&gt;Guy&amp;apos;s and St. Thomas&amp;apos; NHS Foundation Trust , London , UK and.&lt;/auth-address&gt;&lt;titles&gt;&lt;title&gt;Exploring the decision-making process in the delivery of physiotherapy in a stroke unit&lt;/title&gt;&lt;secondary-title&gt;Disabil Rehabil&lt;/secondary-title&gt;&lt;/titles&gt;&lt;periodical&gt;&lt;full-title&gt;Disabil Rehabil&lt;/full-title&gt;&lt;/periodical&gt;&lt;pages&gt;1277-84&lt;/pages&gt;&lt;volume&gt;37&lt;/volume&gt;&lt;number&gt;14&lt;/number&gt;&lt;keywords&gt;&lt;keyword&gt;Aged&lt;/keyword&gt;&lt;keyword&gt;Aged, 80 and over&lt;/keyword&gt;&lt;keyword&gt;*Decision Making&lt;/keyword&gt;&lt;keyword&gt;Female&lt;/keyword&gt;&lt;keyword&gt;Humans&lt;/keyword&gt;&lt;keyword&gt;Interviews as Topic&lt;/keyword&gt;&lt;keyword&gt;Male&lt;/keyword&gt;&lt;keyword&gt;Patient Participation&lt;/keyword&gt;&lt;keyword&gt;*Physical Therapists&lt;/keyword&gt;&lt;keyword&gt;*Physical Therapy Modalities&lt;/keyword&gt;&lt;keyword&gt;*Stroke Rehabilitation&lt;/keyword&gt;&lt;keyword&gt;Decision-making&lt;/keyword&gt;&lt;keyword&gt;physiotherapy&lt;/keyword&gt;&lt;keyword&gt;stroke&lt;/keyword&gt;&lt;/keywords&gt;&lt;dates&gt;&lt;year&gt;2015&lt;/year&gt;&lt;/dates&gt;&lt;isbn&gt;1464-5165 (Electronic)&amp;#xD;0963-8288 (Linking)&lt;/isbn&gt;&lt;accession-num&gt;25243761&lt;/accession-num&gt;&lt;urls&gt;&lt;related-urls&gt;&lt;url&gt;https://www.ncbi.nlm.nih.gov/pubmed/25243761&lt;/url&gt;&lt;/related-urls&gt;&lt;/urls&gt;&lt;electronic-resource-num&gt;10.3109/09638288.2014.962106&lt;/electronic-resource-num&gt;&lt;/record&gt;&lt;/Cite&gt;&lt;/EndNote&gt;</w:instrText>
      </w:r>
      <w:r w:rsidRPr="000C03F5">
        <w:rPr>
          <w:rFonts w:asciiTheme="minorHAnsi" w:hAnsiTheme="minorHAnsi" w:cstheme="minorHAnsi"/>
          <w:sz w:val="24"/>
          <w:lang w:eastAsia="en-GB"/>
        </w:rPr>
        <w:fldChar w:fldCharType="separate"/>
      </w:r>
      <w:r w:rsidR="00F31AB8">
        <w:rPr>
          <w:rFonts w:asciiTheme="minorHAnsi" w:hAnsiTheme="minorHAnsi" w:cstheme="minorHAnsi"/>
          <w:noProof/>
          <w:sz w:val="24"/>
          <w:lang w:eastAsia="en-GB"/>
        </w:rPr>
        <w:t>McGlinchey and Davenport (21)</w:t>
      </w:r>
      <w:r w:rsidRPr="000C03F5">
        <w:rPr>
          <w:rFonts w:asciiTheme="minorHAnsi" w:hAnsiTheme="minorHAnsi" w:cstheme="minorHAnsi"/>
          <w:sz w:val="24"/>
          <w:lang w:eastAsia="en-GB"/>
        </w:rPr>
        <w:fldChar w:fldCharType="end"/>
      </w:r>
      <w:r w:rsidRPr="000C03F5">
        <w:rPr>
          <w:rFonts w:asciiTheme="minorHAnsi" w:hAnsiTheme="minorHAnsi" w:cstheme="minorHAnsi"/>
          <w:sz w:val="24"/>
          <w:lang w:eastAsia="en-GB"/>
        </w:rPr>
        <w:t xml:space="preserve"> reporting the importance of including people in decisions about their therapy.</w:t>
      </w:r>
    </w:p>
    <w:p w14:paraId="03B69300" w14:textId="77777777" w:rsidR="00D83B10" w:rsidRPr="00051D93" w:rsidRDefault="00D83B10" w:rsidP="000C03F5">
      <w:pPr>
        <w:pStyle w:val="Quotation"/>
        <w:spacing w:before="0" w:line="240" w:lineRule="auto"/>
        <w:ind w:left="0"/>
        <w:rPr>
          <w:szCs w:val="22"/>
        </w:rPr>
      </w:pPr>
    </w:p>
    <w:p w14:paraId="0E3221F9" w14:textId="77777777" w:rsidR="00D83B10" w:rsidRPr="00051D93" w:rsidRDefault="00D83B10" w:rsidP="000C03F5">
      <w:pPr>
        <w:contextualSpacing/>
      </w:pPr>
      <w:r w:rsidRPr="00051D93">
        <w:t>In addition to being person-centred, therapists identified the need to manage the expectations of people with stroke and their relatives/carers.  Expectations of therapy may be based on people’s awareness of the guideline and/or the therapy the person has already received:</w:t>
      </w:r>
    </w:p>
    <w:p w14:paraId="344DFF10" w14:textId="77777777" w:rsidR="00D83B10" w:rsidRPr="009C515F" w:rsidRDefault="00D83B10" w:rsidP="000C03F5">
      <w:pPr>
        <w:contextualSpacing/>
      </w:pPr>
    </w:p>
    <w:p w14:paraId="2F3EC5BB" w14:textId="77777777" w:rsidR="00D83B10" w:rsidRPr="009C515F" w:rsidRDefault="00D83B10" w:rsidP="000C03F5">
      <w:pPr>
        <w:pStyle w:val="Quotation"/>
        <w:spacing w:before="0" w:line="240" w:lineRule="auto"/>
      </w:pPr>
      <w:r w:rsidRPr="009C515F">
        <w:rPr>
          <w:i/>
        </w:rPr>
        <w:t>“…They’re expecting that they have had this daily therapy so far and they are continuing to expect this daily therapy and then you’re taking that away and how they deal with that can be really tricky sometimes as well.”</w:t>
      </w:r>
      <w:r w:rsidRPr="009C515F">
        <w:t xml:space="preserve"> (FG1, p5, lines 17-19)  </w:t>
      </w:r>
    </w:p>
    <w:p w14:paraId="16346443" w14:textId="77777777" w:rsidR="00D83B10" w:rsidRPr="009C515F" w:rsidRDefault="00D83B10" w:rsidP="000C03F5">
      <w:pPr>
        <w:contextualSpacing/>
      </w:pPr>
    </w:p>
    <w:p w14:paraId="72F72332" w14:textId="3BCFC33C" w:rsidR="00D83B10" w:rsidRPr="00CF50AD" w:rsidRDefault="00D83B10" w:rsidP="000C03F5">
      <w:pPr>
        <w:contextualSpacing/>
      </w:pPr>
      <w:r w:rsidRPr="009C515F">
        <w:t xml:space="preserve">The need for therapists to justify discontinuation of therapy </w:t>
      </w:r>
      <w:r w:rsidR="00C31DEA">
        <w:t>suggests</w:t>
      </w:r>
      <w:r w:rsidR="00C31DEA" w:rsidRPr="009C515F">
        <w:t xml:space="preserve"> </w:t>
      </w:r>
      <w:r w:rsidRPr="009C515F">
        <w:t xml:space="preserve">that they feel </w:t>
      </w:r>
      <w:r>
        <w:t xml:space="preserve">responsible </w:t>
      </w:r>
      <w:r w:rsidRPr="009C515F">
        <w:t>for decisions made regarding the amount of therapy provide</w:t>
      </w:r>
      <w:r>
        <w:t>d.</w:t>
      </w:r>
    </w:p>
    <w:p w14:paraId="0E0E3299" w14:textId="77777777" w:rsidR="00D83B10" w:rsidRPr="00CF50AD" w:rsidRDefault="00D83B10" w:rsidP="000C03F5">
      <w:pPr>
        <w:pStyle w:val="Heading4"/>
        <w:spacing w:line="240" w:lineRule="auto"/>
        <w:rPr>
          <w:lang w:eastAsia="en-GB"/>
        </w:rPr>
      </w:pPr>
      <w:bookmarkStart w:id="12" w:name="_Toc103888540"/>
      <w:r w:rsidRPr="00F546CF">
        <w:t>Managing resources</w:t>
      </w:r>
      <w:bookmarkEnd w:id="12"/>
    </w:p>
    <w:p w14:paraId="51B7CDC1" w14:textId="77777777" w:rsidR="00D83B10" w:rsidRDefault="00D83B10" w:rsidP="000C03F5">
      <w:r>
        <w:t>Therapists believe they are</w:t>
      </w:r>
      <w:r w:rsidRPr="009752DD">
        <w:t xml:space="preserve"> “holding the purse strings”</w:t>
      </w:r>
      <w:r>
        <w:t>;</w:t>
      </w:r>
      <w:r w:rsidRPr="009752DD">
        <w:t xml:space="preserve"> that </w:t>
      </w:r>
      <w:r>
        <w:t xml:space="preserve">they are responsible for appropriate management of therapy time and this can impact decisions about therapy delivery:  </w:t>
      </w:r>
    </w:p>
    <w:p w14:paraId="135D4B78" w14:textId="77777777" w:rsidR="00D83B10" w:rsidRPr="009752DD" w:rsidRDefault="00D83B10" w:rsidP="000C03F5">
      <w:pPr>
        <w:pStyle w:val="Quotation"/>
        <w:spacing w:before="0" w:line="240" w:lineRule="auto"/>
        <w:ind w:left="0"/>
      </w:pPr>
    </w:p>
    <w:p w14:paraId="7D24F2B6" w14:textId="77777777" w:rsidR="00D83B10" w:rsidRPr="009752DD" w:rsidRDefault="00D83B10" w:rsidP="000C03F5">
      <w:pPr>
        <w:pStyle w:val="Quotation"/>
        <w:spacing w:before="0" w:line="240" w:lineRule="auto"/>
      </w:pPr>
      <w:r w:rsidRPr="009752DD">
        <w:rPr>
          <w:i/>
        </w:rPr>
        <w:t>“</w:t>
      </w:r>
      <w:proofErr w:type="gramStart"/>
      <w:r w:rsidRPr="009752DD">
        <w:rPr>
          <w:i/>
        </w:rPr>
        <w:t>you</w:t>
      </w:r>
      <w:proofErr w:type="gramEnd"/>
      <w:r w:rsidRPr="009752DD">
        <w:rPr>
          <w:i/>
        </w:rPr>
        <w:t xml:space="preserve"> wouldn’t want to give them more therapy for the sake of giving them more therapy and actually prioritise them above someone else who will actually gain more from that input and intensity.”</w:t>
      </w:r>
      <w:r w:rsidRPr="009752DD">
        <w:t xml:space="preserve"> (FG2, p6 lines 26-28)</w:t>
      </w:r>
    </w:p>
    <w:p w14:paraId="0D803232" w14:textId="77777777" w:rsidR="00D83B10" w:rsidRPr="009752DD" w:rsidRDefault="00D83B10" w:rsidP="000C03F5">
      <w:pPr>
        <w:contextualSpacing/>
      </w:pPr>
    </w:p>
    <w:p w14:paraId="0A12683B" w14:textId="4081C8CE" w:rsidR="00D83B10" w:rsidRDefault="00D83B10" w:rsidP="000C03F5">
      <w:pPr>
        <w:contextualSpacing/>
      </w:pPr>
      <w:r>
        <w:lastRenderedPageBreak/>
        <w:t xml:space="preserve">This quote speaks of the prioritisation of people for therapy, which links with the findings of McGlinchey and Davenport, that physiotherapists assign people as ‘high’ or ‘low’ priority for intervention, depending on factors that are tacitly understood </w:t>
      </w:r>
      <w:r>
        <w:fldChar w:fldCharType="begin"/>
      </w:r>
      <w:r w:rsidR="00F31AB8">
        <w:instrText xml:space="preserve"> ADDIN EN.CITE &lt;EndNote&gt;&lt;Cite&gt;&lt;Author&gt;McGlinchey&lt;/Author&gt;&lt;Year&gt;2015&lt;/Year&gt;&lt;RecNum&gt;1524&lt;/RecNum&gt;&lt;DisplayText&gt;(21)&lt;/DisplayText&gt;&lt;record&gt;&lt;rec-number&gt;1524&lt;/rec-number&gt;&lt;foreign-keys&gt;&lt;key app="EN" db-id="xes9de0t4xwazqespwzxsx93pp0pfe055e05" timestamp="1548247325" guid="a36dc730-3912-46f8-a7f4-e9bdc925f268"&gt;1524&lt;/key&gt;&lt;/foreign-keys&gt;&lt;ref-type name="Journal Article"&gt;17&lt;/ref-type&gt;&lt;contributors&gt;&lt;authors&gt;&lt;author&gt;McGlinchey, M. P.&lt;/author&gt;&lt;author&gt;Davenport, S.&lt;/author&gt;&lt;/authors&gt;&lt;/contributors&gt;&lt;auth-address&gt;Guy&amp;apos;s and St. Thomas&amp;apos; NHS Foundation Trust , London , UK and.&lt;/auth-address&gt;&lt;titles&gt;&lt;title&gt;Exploring the decision-making process in the delivery of physiotherapy in a stroke unit&lt;/title&gt;&lt;secondary-title&gt;Disabil Rehabil&lt;/secondary-title&gt;&lt;/titles&gt;&lt;periodical&gt;&lt;full-title&gt;Disabil Rehabil&lt;/full-title&gt;&lt;/periodical&gt;&lt;pages&gt;1277-84&lt;/pages&gt;&lt;volume&gt;37&lt;/volume&gt;&lt;number&gt;14&lt;/number&gt;&lt;keywords&gt;&lt;keyword&gt;Aged&lt;/keyword&gt;&lt;keyword&gt;Aged, 80 and over&lt;/keyword&gt;&lt;keyword&gt;*Decision Making&lt;/keyword&gt;&lt;keyword&gt;Female&lt;/keyword&gt;&lt;keyword&gt;Humans&lt;/keyword&gt;&lt;keyword&gt;Interviews as Topic&lt;/keyword&gt;&lt;keyword&gt;Male&lt;/keyword&gt;&lt;keyword&gt;Patient Participation&lt;/keyword&gt;&lt;keyword&gt;*Physical Therapists&lt;/keyword&gt;&lt;keyword&gt;*Physical Therapy Modalities&lt;/keyword&gt;&lt;keyword&gt;*Stroke Rehabilitation&lt;/keyword&gt;&lt;keyword&gt;Decision-making&lt;/keyword&gt;&lt;keyword&gt;physiotherapy&lt;/keyword&gt;&lt;keyword&gt;stroke&lt;/keyword&gt;&lt;/keywords&gt;&lt;dates&gt;&lt;year&gt;2015&lt;/year&gt;&lt;/dates&gt;&lt;isbn&gt;1464-5165 (Electronic)&amp;#xD;0963-8288 (Linking)&lt;/isbn&gt;&lt;accession-num&gt;25243761&lt;/accession-num&gt;&lt;urls&gt;&lt;related-urls&gt;&lt;url&gt;https://www.ncbi.nlm.nih.gov/pubmed/25243761&lt;/url&gt;&lt;/related-urls&gt;&lt;/urls&gt;&lt;electronic-resource-num&gt;10.3109/09638288.2014.962106&lt;/electronic-resource-num&gt;&lt;/record&gt;&lt;/Cite&gt;&lt;/EndNote&gt;</w:instrText>
      </w:r>
      <w:r>
        <w:fldChar w:fldCharType="separate"/>
      </w:r>
      <w:r w:rsidR="00F31AB8">
        <w:rPr>
          <w:noProof/>
        </w:rPr>
        <w:t>(21)</w:t>
      </w:r>
      <w:r>
        <w:fldChar w:fldCharType="end"/>
      </w:r>
      <w:r>
        <w:t xml:space="preserve">. </w:t>
      </w:r>
    </w:p>
    <w:p w14:paraId="7F355E85" w14:textId="77777777" w:rsidR="00D83B10" w:rsidRDefault="00D83B10" w:rsidP="000C03F5">
      <w:pPr>
        <w:contextualSpacing/>
      </w:pPr>
    </w:p>
    <w:p w14:paraId="3D781245" w14:textId="77777777" w:rsidR="00D83B10" w:rsidRPr="009752DD" w:rsidRDefault="00D83B10" w:rsidP="000C03F5">
      <w:pPr>
        <w:contextualSpacing/>
      </w:pPr>
      <w:r>
        <w:t xml:space="preserve">Participants discussed how </w:t>
      </w:r>
      <w:r w:rsidRPr="009752DD">
        <w:t>other stroke-related targets</w:t>
      </w:r>
      <w:r>
        <w:t xml:space="preserve">, such as new assessment targets, create </w:t>
      </w:r>
      <w:r w:rsidRPr="009752DD">
        <w:t>conflicting priorit</w:t>
      </w:r>
      <w:r>
        <w:t>ies for therapists</w:t>
      </w:r>
      <w:r w:rsidRPr="009752DD">
        <w:t xml:space="preserve">.  In one of the </w:t>
      </w:r>
      <w:r>
        <w:t>groups</w:t>
      </w:r>
      <w:r w:rsidRPr="009752DD">
        <w:t>, a participant reported that rehabilitation was the third priority, after new assessments and discharges:</w:t>
      </w:r>
    </w:p>
    <w:p w14:paraId="4261C7F1" w14:textId="77777777" w:rsidR="00D83B10" w:rsidRPr="009752DD" w:rsidRDefault="00D83B10" w:rsidP="000C03F5">
      <w:pPr>
        <w:contextualSpacing/>
      </w:pPr>
    </w:p>
    <w:p w14:paraId="3C405173" w14:textId="77777777" w:rsidR="00D83B10" w:rsidRPr="009752DD" w:rsidRDefault="00D83B10" w:rsidP="000C03F5">
      <w:pPr>
        <w:pStyle w:val="Quotation"/>
        <w:spacing w:before="0" w:line="240" w:lineRule="auto"/>
      </w:pPr>
      <w:r w:rsidRPr="009752DD">
        <w:rPr>
          <w:i/>
        </w:rPr>
        <w:t>“We’d probably, well, we’d prioritise the new patient assessments first, over anything else or the discharges and then the rehab sessions after that.”</w:t>
      </w:r>
      <w:r w:rsidRPr="009752DD">
        <w:t xml:space="preserve"> (FG2, p28, lines 29-30) </w:t>
      </w:r>
    </w:p>
    <w:p w14:paraId="0A818E02" w14:textId="77777777" w:rsidR="00D83B10" w:rsidRPr="009752DD" w:rsidRDefault="00D83B10" w:rsidP="000C03F5">
      <w:pPr>
        <w:contextualSpacing/>
        <w:rPr>
          <w:b/>
        </w:rPr>
      </w:pPr>
      <w:r w:rsidRPr="009752DD">
        <w:t xml:space="preserve"> </w:t>
      </w:r>
    </w:p>
    <w:p w14:paraId="2731A56A" w14:textId="445E0F6B" w:rsidR="00D83B10" w:rsidRDefault="00D83B10" w:rsidP="000C03F5">
      <w:pPr>
        <w:contextualSpacing/>
      </w:pPr>
      <w:r>
        <w:t xml:space="preserve">The impact </w:t>
      </w:r>
      <w:r w:rsidR="00780CA5">
        <w:t>that</w:t>
      </w:r>
      <w:r>
        <w:t xml:space="preserve"> managing new assessments and discharges </w:t>
      </w:r>
      <w:r w:rsidR="00780CA5">
        <w:t xml:space="preserve">has </w:t>
      </w:r>
      <w:r>
        <w:t xml:space="preserve">on rehabilitation is identified in </w:t>
      </w:r>
      <w:proofErr w:type="gramStart"/>
      <w:r>
        <w:t>other</w:t>
      </w:r>
      <w:proofErr w:type="gramEnd"/>
      <w:r>
        <w:t xml:space="preserve"> research </w:t>
      </w:r>
      <w:r>
        <w:fldChar w:fldCharType="begin">
          <w:fldData xml:space="preserve">PEVuZE5vdGU+PENpdGU+PEF1dGhvcj5NY0dsaW5jaGV5PC9BdXRob3I+PFllYXI+MjAxNTwvWWVh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</w:fldData>
        </w:fldChar>
      </w:r>
      <w:r w:rsidR="00F31AB8">
        <w:instrText xml:space="preserve"> ADDIN EN.CITE </w:instrText>
      </w:r>
      <w:r w:rsidR="00F31AB8">
        <w:fldChar w:fldCharType="begin">
          <w:fldData xml:space="preserve">PEVuZE5vdGU+PENpdGU+PEF1dGhvcj5NY0dsaW5jaGV5PC9BdXRob3I+PFllYXI+MjAxNTwvWWVh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</w:fldData>
        </w:fldChar>
      </w:r>
      <w:r w:rsidR="00F31AB8">
        <w:instrText xml:space="preserve"> ADDIN EN.CITE.DATA </w:instrText>
      </w:r>
      <w:r w:rsidR="00F31AB8">
        <w:fldChar w:fldCharType="end"/>
      </w:r>
      <w:r>
        <w:fldChar w:fldCharType="separate"/>
      </w:r>
      <w:r w:rsidR="00F31AB8">
        <w:rPr>
          <w:noProof/>
        </w:rPr>
        <w:t>(18, 19, 21, 34)</w:t>
      </w:r>
      <w:r>
        <w:fldChar w:fldCharType="end"/>
      </w:r>
      <w:r>
        <w:t xml:space="preserve">. </w:t>
      </w:r>
    </w:p>
    <w:p w14:paraId="36A3A04F" w14:textId="77777777" w:rsidR="00D83B10" w:rsidRPr="004E2895" w:rsidRDefault="00D83B10" w:rsidP="000C03F5">
      <w:pPr>
        <w:pStyle w:val="Heading3"/>
        <w:spacing w:line="240" w:lineRule="auto"/>
      </w:pPr>
      <w:bookmarkStart w:id="13" w:name="_Toc421453643"/>
      <w:bookmarkStart w:id="14" w:name="_Toc433664071"/>
      <w:bookmarkStart w:id="15" w:name="_Toc103888541"/>
      <w:r>
        <w:t xml:space="preserve">Theme three: </w:t>
      </w:r>
      <w:r w:rsidRPr="004E2895">
        <w:t xml:space="preserve">The </w:t>
      </w:r>
      <w:r>
        <w:t>s</w:t>
      </w:r>
      <w:r w:rsidRPr="004E2895">
        <w:t>troke M</w:t>
      </w:r>
      <w:r>
        <w:t xml:space="preserve">ultidisciplinary </w:t>
      </w:r>
      <w:r w:rsidRPr="004E2895">
        <w:t>T</w:t>
      </w:r>
      <w:bookmarkEnd w:id="13"/>
      <w:bookmarkEnd w:id="14"/>
      <w:r>
        <w:t>eam (MDT)</w:t>
      </w:r>
      <w:bookmarkEnd w:id="15"/>
    </w:p>
    <w:p w14:paraId="3E49D782" w14:textId="77777777" w:rsidR="00D83B10" w:rsidRPr="00367ED1" w:rsidRDefault="00D83B10" w:rsidP="000C03F5">
      <w:pPr>
        <w:contextualSpacing/>
      </w:pPr>
      <w:r>
        <w:t>R</w:t>
      </w:r>
      <w:r w:rsidRPr="00367ED1">
        <w:t xml:space="preserve">easons why </w:t>
      </w:r>
      <w:r>
        <w:t xml:space="preserve">someone </w:t>
      </w:r>
      <w:r w:rsidRPr="00367ED1">
        <w:t xml:space="preserve">might not receive 45 minutes of therapy related to the </w:t>
      </w:r>
      <w:r>
        <w:t>MDT.</w:t>
      </w:r>
      <w:r w:rsidRPr="00367ED1">
        <w:t xml:space="preserve">  </w:t>
      </w:r>
      <w:r>
        <w:t xml:space="preserve">Findings from the focus groups suggest that competing healthcare priorities and therapist team decision-making effects the amount of rehabilitation a person receives.   </w:t>
      </w:r>
    </w:p>
    <w:p w14:paraId="31DD63C7" w14:textId="77777777" w:rsidR="00D83B10" w:rsidRPr="004E2895" w:rsidRDefault="00D83B10" w:rsidP="000C03F5">
      <w:pPr>
        <w:pStyle w:val="Heading4"/>
        <w:spacing w:line="240" w:lineRule="auto"/>
      </w:pPr>
      <w:bookmarkStart w:id="16" w:name="_Toc421453644"/>
      <w:bookmarkStart w:id="17" w:name="_Toc103888542"/>
      <w:r w:rsidRPr="004E2895">
        <w:t xml:space="preserve">Competing </w:t>
      </w:r>
      <w:r>
        <w:t>h</w:t>
      </w:r>
      <w:r w:rsidRPr="004E2895">
        <w:t xml:space="preserve">ealthcare </w:t>
      </w:r>
      <w:r>
        <w:t>p</w:t>
      </w:r>
      <w:r w:rsidRPr="004E2895">
        <w:t>riorities</w:t>
      </w:r>
      <w:bookmarkEnd w:id="16"/>
      <w:bookmarkEnd w:id="17"/>
    </w:p>
    <w:p w14:paraId="1549A30F" w14:textId="77777777" w:rsidR="00D83B10" w:rsidRPr="00367ED1" w:rsidRDefault="00D83B10" w:rsidP="000C03F5">
      <w:pPr>
        <w:contextualSpacing/>
      </w:pPr>
      <w:r w:rsidRPr="00367ED1">
        <w:t>Competing healthcare priorities are other priorities</w:t>
      </w:r>
      <w:r>
        <w:t xml:space="preserve"> within the MDT</w:t>
      </w:r>
      <w:r w:rsidRPr="00367ED1">
        <w:t xml:space="preserve">, which interfere with a </w:t>
      </w:r>
      <w:r>
        <w:t xml:space="preserve">person’s </w:t>
      </w:r>
      <w:r w:rsidRPr="00367ED1">
        <w:t>therapy</w:t>
      </w:r>
      <w:r>
        <w:t xml:space="preserve"> and </w:t>
      </w:r>
      <w:proofErr w:type="gramStart"/>
      <w:r w:rsidRPr="00367ED1">
        <w:t xml:space="preserve">were </w:t>
      </w:r>
      <w:r>
        <w:t xml:space="preserve">only </w:t>
      </w:r>
      <w:r w:rsidRPr="00367ED1">
        <w:t>discussed</w:t>
      </w:r>
      <w:proofErr w:type="gramEnd"/>
      <w:r w:rsidRPr="00367ED1">
        <w:t xml:space="preserve"> in relation to inpatients.  In both groups, it </w:t>
      </w:r>
      <w:proofErr w:type="gramStart"/>
      <w:r w:rsidRPr="00367ED1">
        <w:t>was cited</w:t>
      </w:r>
      <w:proofErr w:type="gramEnd"/>
      <w:r w:rsidRPr="00367ED1">
        <w:t xml:space="preserve"> that the requirement to go for investigations could negatively impact a </w:t>
      </w:r>
      <w:r>
        <w:t>person’s</w:t>
      </w:r>
      <w:r w:rsidRPr="00367ED1">
        <w:t xml:space="preserve"> therapy input:     </w:t>
      </w:r>
    </w:p>
    <w:p w14:paraId="45014127" w14:textId="77777777" w:rsidR="00D83B10" w:rsidRPr="00367ED1" w:rsidRDefault="00D83B10" w:rsidP="000C03F5">
      <w:pPr>
        <w:pStyle w:val="Quotation"/>
        <w:spacing w:before="0" w:line="240" w:lineRule="auto"/>
        <w:rPr>
          <w:b/>
        </w:rPr>
      </w:pPr>
    </w:p>
    <w:p w14:paraId="5C2D52AD" w14:textId="77777777" w:rsidR="00D83B10" w:rsidRPr="00367ED1" w:rsidRDefault="00D83B10" w:rsidP="000C03F5">
      <w:pPr>
        <w:pStyle w:val="Quotation"/>
        <w:spacing w:before="0" w:line="240" w:lineRule="auto"/>
        <w:rPr>
          <w:b/>
        </w:rPr>
      </w:pPr>
      <w:r w:rsidRPr="00367ED1">
        <w:rPr>
          <w:i/>
        </w:rPr>
        <w:t xml:space="preserve">“And then there’s always going to be other things that go on </w:t>
      </w:r>
      <w:r>
        <w:rPr>
          <w:i/>
        </w:rPr>
        <w:t>…</w:t>
      </w:r>
      <w:r w:rsidRPr="00367ED1">
        <w:rPr>
          <w:i/>
        </w:rPr>
        <w:t>you know, somebody might get called for chest x-ray”</w:t>
      </w:r>
      <w:r w:rsidRPr="00367ED1">
        <w:t xml:space="preserve"> (FG2, p4, lines 17-18)  </w:t>
      </w:r>
    </w:p>
    <w:p w14:paraId="51C9AB10" w14:textId="77777777" w:rsidR="00D83B10" w:rsidRPr="00367ED1" w:rsidRDefault="00D83B10" w:rsidP="000C03F5">
      <w:pPr>
        <w:contextualSpacing/>
      </w:pPr>
    </w:p>
    <w:p w14:paraId="40B45416" w14:textId="77777777" w:rsidR="00D83B10" w:rsidRPr="00367ED1" w:rsidRDefault="00D83B10" w:rsidP="000C03F5">
      <w:pPr>
        <w:contextualSpacing/>
      </w:pPr>
      <w:r w:rsidRPr="00367ED1">
        <w:t>Healthcare</w:t>
      </w:r>
      <w:r>
        <w:t xml:space="preserve"> interventions</w:t>
      </w:r>
      <w:r w:rsidRPr="00367ED1">
        <w:t xml:space="preserve"> provided by other members of the </w:t>
      </w:r>
      <w:r>
        <w:t>MDT</w:t>
      </w:r>
      <w:r w:rsidRPr="00367ED1">
        <w:t xml:space="preserve"> </w:t>
      </w:r>
      <w:proofErr w:type="gramStart"/>
      <w:r>
        <w:t>were</w:t>
      </w:r>
      <w:r w:rsidRPr="00367ED1">
        <w:t xml:space="preserve"> also identified</w:t>
      </w:r>
      <w:proofErr w:type="gramEnd"/>
      <w:r w:rsidRPr="00367ED1">
        <w:t xml:space="preserve"> as a reason why </w:t>
      </w:r>
      <w:r>
        <w:t>someone</w:t>
      </w:r>
      <w:r w:rsidRPr="00367ED1">
        <w:t xml:space="preserve"> may not receive the </w:t>
      </w:r>
      <w:r>
        <w:t>guideline</w:t>
      </w:r>
      <w:r w:rsidRPr="00367ED1">
        <w:t xml:space="preserve">:  </w:t>
      </w:r>
    </w:p>
    <w:p w14:paraId="610AB093" w14:textId="77777777" w:rsidR="00D83B10" w:rsidRPr="00367ED1" w:rsidRDefault="00D83B10" w:rsidP="000C03F5">
      <w:pPr>
        <w:contextualSpacing/>
      </w:pPr>
    </w:p>
    <w:p w14:paraId="7224D669" w14:textId="77777777" w:rsidR="00D83B10" w:rsidRPr="00367ED1" w:rsidRDefault="00D83B10" w:rsidP="000C03F5">
      <w:pPr>
        <w:pStyle w:val="Quotation"/>
        <w:spacing w:before="0" w:line="240" w:lineRule="auto"/>
      </w:pPr>
      <w:r w:rsidRPr="00367ED1">
        <w:rPr>
          <w:i/>
        </w:rPr>
        <w:t>“</w:t>
      </w:r>
      <w:r>
        <w:rPr>
          <w:i/>
        </w:rPr>
        <w:t>S</w:t>
      </w:r>
      <w:r w:rsidRPr="00367ED1">
        <w:rPr>
          <w:i/>
        </w:rPr>
        <w:t>essions may not start on time as well, you go to the patient, you’ve given them prior warning, when you get there, they need their medications, which haven’t been given yet, their NGs still attached…”</w:t>
      </w:r>
      <w:r w:rsidRPr="00367ED1">
        <w:t xml:space="preserve"> (FG2, p14, lines 43-45)</w:t>
      </w:r>
    </w:p>
    <w:p w14:paraId="0A426047" w14:textId="77777777" w:rsidR="00D83B10" w:rsidRDefault="00D83B10" w:rsidP="000C03F5">
      <w:pPr>
        <w:contextualSpacing/>
      </w:pPr>
    </w:p>
    <w:p w14:paraId="2F742716" w14:textId="4B6F1D4A" w:rsidR="00D83B10" w:rsidRPr="004E2895" w:rsidRDefault="00D83B10" w:rsidP="000C03F5">
      <w:pPr>
        <w:contextualSpacing/>
      </w:pPr>
      <w:r>
        <w:t>This results in people being unavailable or unready for rehabilitation input.  Research literature supports these findings</w:t>
      </w:r>
      <w:r w:rsidRPr="00802C7D">
        <w:t xml:space="preserve">. </w:t>
      </w:r>
      <w:r w:rsidR="00E133CA">
        <w:t>Foley et al</w:t>
      </w:r>
      <w:r w:rsidR="007021C6">
        <w:t>.</w:t>
      </w:r>
      <w:r w:rsidR="00E133CA">
        <w:t xml:space="preserve"> </w:t>
      </w:r>
      <w:r>
        <w:fldChar w:fldCharType="begin">
          <w:fldData xml:space="preserve">PEVuZE5vdGU+PENpdGU+PEF1dGhvcj5Gb2xleTwvQXV0aG9yPjxZZWFyPjIwMTI8L1llYXI+PFJl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</w:fldData>
        </w:fldChar>
      </w:r>
      <w:r w:rsidR="00F31AB8">
        <w:instrText xml:space="preserve"> ADDIN EN.CITE </w:instrText>
      </w:r>
      <w:r w:rsidR="00F31AB8">
        <w:fldChar w:fldCharType="begin">
          <w:fldData xml:space="preserve">PEVuZE5vdGU+PENpdGU+PEF1dGhvcj5Gb2xleTwvQXV0aG9yPjxZZWFyPjIwMTI8L1llYXI+PFJl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</w:fldData>
        </w:fldChar>
      </w:r>
      <w:r w:rsidR="00F31AB8">
        <w:instrText xml:space="preserve"> ADDIN EN.CITE.DATA </w:instrText>
      </w:r>
      <w:r w:rsidR="00F31AB8">
        <w:fldChar w:fldCharType="end"/>
      </w:r>
      <w:r>
        <w:fldChar w:fldCharType="separate"/>
      </w:r>
      <w:r w:rsidR="00F31AB8">
        <w:rPr>
          <w:noProof/>
        </w:rPr>
        <w:t>(41)</w:t>
      </w:r>
      <w:r>
        <w:fldChar w:fldCharType="end"/>
      </w:r>
      <w:r w:rsidRPr="00802C7D">
        <w:t xml:space="preserve"> suggest that </w:t>
      </w:r>
      <w:r>
        <w:t xml:space="preserve">people being off the ward affects </w:t>
      </w:r>
      <w:r w:rsidRPr="00802C7D">
        <w:t>therapy delivery</w:t>
      </w:r>
      <w:r>
        <w:t>. O</w:t>
      </w:r>
      <w:r w:rsidRPr="00802C7D">
        <w:t xml:space="preserve">ther </w:t>
      </w:r>
      <w:r>
        <w:t>studies</w:t>
      </w:r>
      <w:r w:rsidRPr="00802C7D">
        <w:t xml:space="preserve"> report that</w:t>
      </w:r>
      <w:r>
        <w:t xml:space="preserve"> people’s lack of readiness (including not yet dressed, not finished eating) impacts therapy </w:t>
      </w:r>
      <w:r w:rsidRPr="00D1672D">
        <w:t xml:space="preserve">delivery </w:t>
      </w:r>
      <w:r>
        <w:fldChar w:fldCharType="begin">
          <w:fldData xml:space="preserve">PEVuZE5vdGU+PENpdGU+PEF1dGhvcj5DbGFya2U8L0F1dGhvcj48WWVhcj4yMDE4PC9ZZWFyPjxS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</w:fldData>
        </w:fldChar>
      </w:r>
      <w:r w:rsidR="00F31AB8">
        <w:instrText xml:space="preserve"> ADDIN EN.CITE </w:instrText>
      </w:r>
      <w:r w:rsidR="00F31AB8">
        <w:fldChar w:fldCharType="begin">
          <w:fldData xml:space="preserve">PEVuZE5vdGU+PENpdGU+PEF1dGhvcj5DbGFya2U8L0F1dGhvcj48WWVhcj4yMDE4PC9ZZWFyPjxS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</w:fldData>
        </w:fldChar>
      </w:r>
      <w:r w:rsidR="00F31AB8">
        <w:instrText xml:space="preserve"> ADDIN EN.CITE.DATA </w:instrText>
      </w:r>
      <w:r w:rsidR="00F31AB8">
        <w:fldChar w:fldCharType="end"/>
      </w:r>
      <w:r>
        <w:fldChar w:fldCharType="separate"/>
      </w:r>
      <w:r w:rsidR="00F31AB8">
        <w:rPr>
          <w:noProof/>
        </w:rPr>
        <w:t>(18, 21, 34)</w:t>
      </w:r>
      <w:r>
        <w:fldChar w:fldCharType="end"/>
      </w:r>
      <w:r w:rsidRPr="00D1672D">
        <w:t>.</w:t>
      </w:r>
      <w:r>
        <w:t xml:space="preserve">  </w:t>
      </w:r>
    </w:p>
    <w:p w14:paraId="160C3FAD" w14:textId="77777777" w:rsidR="00D83B10" w:rsidRPr="00CF50AD" w:rsidRDefault="00D83B10" w:rsidP="000C03F5">
      <w:pPr>
        <w:pStyle w:val="Heading4"/>
        <w:spacing w:line="240" w:lineRule="auto"/>
        <w:rPr>
          <w:lang w:eastAsia="en-GB"/>
        </w:rPr>
      </w:pPr>
      <w:bookmarkStart w:id="18" w:name="_Toc421453645"/>
      <w:bookmarkStart w:id="19" w:name="_Toc103888543"/>
      <w:r w:rsidRPr="004E2895">
        <w:t xml:space="preserve">Team </w:t>
      </w:r>
      <w:r>
        <w:t>d</w:t>
      </w:r>
      <w:r w:rsidRPr="004E2895">
        <w:t>ecision-</w:t>
      </w:r>
      <w:r>
        <w:t>m</w:t>
      </w:r>
      <w:r w:rsidRPr="004E2895">
        <w:t>aking</w:t>
      </w:r>
      <w:bookmarkEnd w:id="18"/>
      <w:bookmarkEnd w:id="19"/>
    </w:p>
    <w:p w14:paraId="6EF38AAA" w14:textId="6EE20992" w:rsidR="00D83B10" w:rsidRPr="00367ED1" w:rsidRDefault="00D83B10" w:rsidP="000C03F5">
      <w:pPr>
        <w:contextualSpacing/>
      </w:pPr>
      <w:r>
        <w:t>O</w:t>
      </w:r>
      <w:r w:rsidRPr="00367ED1">
        <w:t xml:space="preserve">ther therapists (not directly treating </w:t>
      </w:r>
      <w:r>
        <w:t>the</w:t>
      </w:r>
      <w:r w:rsidRPr="00367ED1">
        <w:t xml:space="preserve"> </w:t>
      </w:r>
      <w:r>
        <w:t>person</w:t>
      </w:r>
      <w:r w:rsidRPr="00367ED1">
        <w:t xml:space="preserve">) </w:t>
      </w:r>
      <w:r>
        <w:t xml:space="preserve">may </w:t>
      </w:r>
      <w:r w:rsidRPr="00367ED1">
        <w:t xml:space="preserve">influence the amount of therapy </w:t>
      </w:r>
      <w:r>
        <w:t>a person</w:t>
      </w:r>
      <w:r w:rsidRPr="00367ED1">
        <w:t xml:space="preserve"> receives.  </w:t>
      </w:r>
      <w:r>
        <w:t>B</w:t>
      </w:r>
      <w:r w:rsidRPr="00367ED1">
        <w:t xml:space="preserve">oth </w:t>
      </w:r>
      <w:r>
        <w:t>f</w:t>
      </w:r>
      <w:r w:rsidRPr="00367ED1">
        <w:t xml:space="preserve">ocus </w:t>
      </w:r>
      <w:r>
        <w:t>g</w:t>
      </w:r>
      <w:r w:rsidRPr="00367ED1">
        <w:t>roups</w:t>
      </w:r>
      <w:r>
        <w:t xml:space="preserve"> reported</w:t>
      </w:r>
      <w:r w:rsidRPr="00367ED1">
        <w:t xml:space="preserve"> </w:t>
      </w:r>
      <w:r w:rsidR="00E133CA">
        <w:t>‘</w:t>
      </w:r>
      <w:r w:rsidRPr="00367ED1">
        <w:t>therapist meeting</w:t>
      </w:r>
      <w:r>
        <w:t>s</w:t>
      </w:r>
      <w:r w:rsidR="00E133CA">
        <w:t>’</w:t>
      </w:r>
      <w:r w:rsidRPr="00367ED1">
        <w:t xml:space="preserve">, in which the caseload </w:t>
      </w:r>
      <w:proofErr w:type="gramStart"/>
      <w:r w:rsidRPr="00367ED1">
        <w:t>is discussed</w:t>
      </w:r>
      <w:proofErr w:type="gramEnd"/>
      <w:r w:rsidRPr="00367ED1">
        <w:t xml:space="preserve">:  </w:t>
      </w:r>
    </w:p>
    <w:p w14:paraId="101B8C27" w14:textId="77777777" w:rsidR="00D83B10" w:rsidRPr="00367ED1" w:rsidRDefault="00D83B10" w:rsidP="000C03F5">
      <w:pPr>
        <w:pStyle w:val="Quotation"/>
        <w:spacing w:before="0" w:line="240" w:lineRule="auto"/>
        <w:ind w:left="0"/>
      </w:pPr>
    </w:p>
    <w:p w14:paraId="0BDC7955" w14:textId="77777777" w:rsidR="00D83B10" w:rsidRPr="00367ED1" w:rsidRDefault="00D83B10" w:rsidP="000C03F5">
      <w:pPr>
        <w:pStyle w:val="Quotation"/>
        <w:spacing w:before="0" w:line="240" w:lineRule="auto"/>
      </w:pPr>
      <w:r w:rsidRPr="00367ED1">
        <w:rPr>
          <w:i/>
        </w:rPr>
        <w:lastRenderedPageBreak/>
        <w:t xml:space="preserve"> “…In our regular meetings, that’s where those decisions are made at the MDT meetings, to decide actually they need this many sessions of Occupational Therapy …”</w:t>
      </w:r>
      <w:r w:rsidRPr="00367ED1">
        <w:t xml:space="preserve"> (FG2, p18 line 46 – p19 line2)</w:t>
      </w:r>
    </w:p>
    <w:p w14:paraId="24275818" w14:textId="77777777" w:rsidR="00D83B10" w:rsidRPr="00367ED1" w:rsidRDefault="00D83B10" w:rsidP="000C03F5">
      <w:pPr>
        <w:contextualSpacing/>
      </w:pPr>
    </w:p>
    <w:p w14:paraId="146B5CA0" w14:textId="28AD5EA5" w:rsidR="00D83B10" w:rsidRPr="00D15D0D" w:rsidRDefault="00D83B10" w:rsidP="000C03F5">
      <w:pPr>
        <w:contextualSpacing/>
      </w:pPr>
      <w:r>
        <w:t xml:space="preserve">The purpose of these discussions is to aid appropriate allocation of resources; to ensure all people who required a minimum of 45 minutes of therapy received it, before addressing other priorities.  However, within this discussion, </w:t>
      </w:r>
      <w:r w:rsidRPr="00367ED1">
        <w:t xml:space="preserve">there may be an element of team decision-making </w:t>
      </w:r>
      <w:r>
        <w:t>about</w:t>
      </w:r>
      <w:r w:rsidRPr="00367ED1">
        <w:t xml:space="preserve"> the amount of therapy </w:t>
      </w:r>
      <w:r>
        <w:t>delivered</w:t>
      </w:r>
      <w:r w:rsidRPr="00367ED1">
        <w:t xml:space="preserve"> and </w:t>
      </w:r>
      <w:r>
        <w:t xml:space="preserve">case </w:t>
      </w:r>
      <w:r w:rsidRPr="00367ED1">
        <w:t>discussion may influence individual therapists’ decision</w:t>
      </w:r>
      <w:r>
        <w:t>-</w:t>
      </w:r>
      <w:r w:rsidRPr="00367ED1">
        <w:t>making.</w:t>
      </w:r>
      <w:r>
        <w:t xml:space="preserve">  Similarly, </w:t>
      </w:r>
      <w:r w:rsidR="00E133CA">
        <w:t xml:space="preserve">Taylor et al. </w:t>
      </w:r>
      <w:r>
        <w:fldChar w:fldCharType="begin"/>
      </w:r>
      <w:r w:rsidR="00F31AB8">
        <w:instrText xml:space="preserve"> ADDIN EN.CITE &lt;EndNote&gt;&lt;Cite&gt;&lt;Author&gt;Taylor&lt;/Author&gt;&lt;Year&gt;2015&lt;/Year&gt;&lt;RecNum&gt;1295&lt;/RecNum&gt;&lt;DisplayText&gt;(34)&lt;/DisplayText&gt;&lt;record&gt;&lt;rec-number&gt;1295&lt;/rec-number&gt;&lt;foreign-keys&gt;&lt;key app="EN" db-id="xes9de0t4xwazqespwzxsx93pp0pfe055e05" timestamp="1420747642" guid="c32c615b-815b-48b1-8436-229891ec1675"&gt;1295&lt;/key&gt;&lt;/foreign-keys&gt;&lt;ref-type name="Electronic Article"&gt;43&lt;/ref-type&gt;&lt;contributors&gt;&lt;authors&gt;&lt;author&gt;Taylor, E.&lt;/author&gt;&lt;author&gt;McKevitt, C.&lt;/author&gt;&lt;author&gt;Jones, F.&lt;/author&gt;&lt;/authors&gt;&lt;/contributors&gt;&lt;auth-address&gt;Primary Care and Public Health Sciences, King&amp;apos;s College London, SE1 3QD London, United Kingdom. elizabeth.taylor@kcl.ac.uk.&lt;/auth-address&gt;&lt;titles&gt;&lt;title&gt;Factors shaping the delivery of acute inpatient stroke therapy: A narrative synthesis&lt;/title&gt;&lt;secondary-title&gt;J Rehabil Med&lt;/secondary-title&gt;&lt;alt-title&gt;Journal of rehabilitation medicine&lt;/alt-title&gt;&lt;/titles&gt;&lt;periodical&gt;&lt;full-title&gt;J REHABIL MED&lt;/full-title&gt;&lt;/periodical&gt;&lt;alt-periodical&gt;&lt;full-title&gt;Journal of Rehabilitation Medicine&lt;/full-title&gt;&lt;/alt-periodical&gt;&lt;dates&gt;&lt;year&gt;2015&lt;/year&gt;&lt;pub-dates&gt;&lt;date&gt;6th January 2015&lt;/date&gt;&lt;/pub-dates&gt;&lt;/dates&gt;&lt;isbn&gt;1651-2081 (Electronic)&amp;#xD;1650-1977 (Linking)&lt;/isbn&gt;&lt;accession-num&gt;25437308&lt;/accession-num&gt;&lt;urls&gt;&lt;related-urls&gt;&lt;url&gt;http://www.ncbi.nlm.nih.gov/pubmed/25437308&lt;/url&gt;&lt;/related-urls&gt;&lt;/urls&gt;&lt;electronic-resource-num&gt;10.2340/16501977-1918&lt;/electronic-resource-num&gt;&lt;/record&gt;&lt;/Cite&gt;&lt;/EndNote&gt;</w:instrText>
      </w:r>
      <w:r>
        <w:fldChar w:fldCharType="separate"/>
      </w:r>
      <w:r w:rsidR="00F31AB8">
        <w:rPr>
          <w:noProof/>
        </w:rPr>
        <w:t>(34)</w:t>
      </w:r>
      <w:r>
        <w:fldChar w:fldCharType="end"/>
      </w:r>
      <w:r w:rsidRPr="00D15D0D">
        <w:t xml:space="preserve"> identifie</w:t>
      </w:r>
      <w:r>
        <w:t>s</w:t>
      </w:r>
      <w:r w:rsidRPr="00D15D0D">
        <w:t xml:space="preserve"> that teamwork</w:t>
      </w:r>
      <w:r>
        <w:t xml:space="preserve"> </w:t>
      </w:r>
      <w:r w:rsidRPr="00D15D0D">
        <w:t>facilitate</w:t>
      </w:r>
      <w:r>
        <w:t>s</w:t>
      </w:r>
      <w:r w:rsidRPr="00D15D0D">
        <w:t xml:space="preserve"> joined-up working across the MDT</w:t>
      </w:r>
      <w:r>
        <w:t xml:space="preserve"> and therapists used daily MDT meetings to </w:t>
      </w:r>
      <w:r w:rsidRPr="00D15D0D">
        <w:t xml:space="preserve">review </w:t>
      </w:r>
      <w:r>
        <w:t>the amount of therapy people receive</w:t>
      </w:r>
      <w:r w:rsidRPr="00D15D0D">
        <w:t xml:space="preserve">.  </w:t>
      </w:r>
    </w:p>
    <w:p w14:paraId="75CD19AC" w14:textId="77777777" w:rsidR="00D83B10" w:rsidRPr="00367ED1" w:rsidRDefault="00D83B10" w:rsidP="000C03F5">
      <w:pPr>
        <w:pStyle w:val="Heading3"/>
        <w:spacing w:line="240" w:lineRule="auto"/>
      </w:pPr>
      <w:bookmarkStart w:id="20" w:name="_Toc421453647"/>
      <w:bookmarkStart w:id="21" w:name="_Toc433664072"/>
      <w:bookmarkStart w:id="22" w:name="_Toc103888544"/>
      <w:r>
        <w:t>Theme four: T</w:t>
      </w:r>
      <w:r w:rsidRPr="00367ED1">
        <w:t xml:space="preserve">he </w:t>
      </w:r>
      <w:r>
        <w:t>o</w:t>
      </w:r>
      <w:r w:rsidRPr="00367ED1">
        <w:t>rganisation</w:t>
      </w:r>
      <w:bookmarkEnd w:id="20"/>
      <w:bookmarkEnd w:id="21"/>
      <w:bookmarkEnd w:id="22"/>
    </w:p>
    <w:p w14:paraId="585EDA7D" w14:textId="411E482C" w:rsidR="00D83B10" w:rsidRDefault="00D83B10" w:rsidP="000C03F5">
      <w:pPr>
        <w:contextualSpacing/>
      </w:pPr>
      <w:r>
        <w:t>Defined as</w:t>
      </w:r>
      <w:r w:rsidRPr="00367ED1">
        <w:t xml:space="preserve"> the NHS </w:t>
      </w:r>
      <w:r>
        <w:t>o</w:t>
      </w:r>
      <w:r w:rsidRPr="00367ED1">
        <w:t xml:space="preserve">rganisation which </w:t>
      </w:r>
      <w:r w:rsidR="007021C6">
        <w:t xml:space="preserve">treats </w:t>
      </w:r>
      <w:r w:rsidRPr="00367ED1">
        <w:t xml:space="preserve">the </w:t>
      </w:r>
      <w:r>
        <w:t xml:space="preserve">person </w:t>
      </w:r>
      <w:r w:rsidRPr="005B042F">
        <w:t>with a stroke</w:t>
      </w:r>
      <w:r w:rsidRPr="00367ED1">
        <w:t xml:space="preserve">.  This theme is concerned with </w:t>
      </w:r>
      <w:r w:rsidR="00071B24">
        <w:t>the model of service delivery</w:t>
      </w:r>
      <w:r>
        <w:t>, resources</w:t>
      </w:r>
      <w:r w:rsidR="00071B24">
        <w:t>,</w:t>
      </w:r>
      <w:r>
        <w:t xml:space="preserve"> and organisational politics.  It </w:t>
      </w:r>
      <w:r w:rsidRPr="00367ED1">
        <w:t xml:space="preserve">identifies how some aspects of the organisation </w:t>
      </w:r>
      <w:r>
        <w:t>e</w:t>
      </w:r>
      <w:r w:rsidRPr="00367ED1">
        <w:t>ffect</w:t>
      </w:r>
      <w:r>
        <w:t>s</w:t>
      </w:r>
      <w:r w:rsidRPr="00367ED1">
        <w:t xml:space="preserve"> the amount of therapy a </w:t>
      </w:r>
      <w:r>
        <w:t>person</w:t>
      </w:r>
      <w:r w:rsidRPr="00367ED1">
        <w:t xml:space="preserve"> receives.   </w:t>
      </w:r>
    </w:p>
    <w:p w14:paraId="49F0C2C1" w14:textId="018BC473" w:rsidR="00D83B10" w:rsidRPr="00654D2E" w:rsidRDefault="00071B24" w:rsidP="000C03F5">
      <w:pPr>
        <w:pStyle w:val="Heading4"/>
        <w:spacing w:line="240" w:lineRule="auto"/>
      </w:pPr>
      <w:bookmarkStart w:id="23" w:name="_Toc103888545"/>
      <w:bookmarkStart w:id="24" w:name="_Toc421453648"/>
      <w:r>
        <w:t>Model of service delivery</w:t>
      </w:r>
      <w:bookmarkEnd w:id="23"/>
    </w:p>
    <w:p w14:paraId="373A6CAF" w14:textId="351A706C" w:rsidR="00D83B10" w:rsidRPr="00367ED1" w:rsidRDefault="00071B24" w:rsidP="000C03F5">
      <w:r>
        <w:t>The model of service delivery</w:t>
      </w:r>
      <w:r w:rsidR="00D83B10" w:rsidRPr="004A3D98">
        <w:t xml:space="preserve"> </w:t>
      </w:r>
      <w:r w:rsidR="00D83B10">
        <w:t>influence</w:t>
      </w:r>
      <w:r>
        <w:t>s</w:t>
      </w:r>
      <w:r w:rsidR="00D83B10">
        <w:t xml:space="preserve"> the </w:t>
      </w:r>
      <w:r>
        <w:t xml:space="preserve">achievement </w:t>
      </w:r>
      <w:r w:rsidR="00D83B10">
        <w:t xml:space="preserve">of </w:t>
      </w:r>
      <w:r w:rsidR="00D83B10" w:rsidRPr="004A3D98">
        <w:t xml:space="preserve">the </w:t>
      </w:r>
      <w:r w:rsidR="00D83B10">
        <w:t>therapy guideline. P</w:t>
      </w:r>
      <w:r w:rsidR="00D83B10" w:rsidRPr="004A3D98">
        <w:t>eople</w:t>
      </w:r>
      <w:r w:rsidR="00D83B10" w:rsidRPr="00367ED1">
        <w:t xml:space="preserve"> receiving Early Supported Discharge (ESD) input </w:t>
      </w:r>
      <w:r w:rsidR="00D83B10">
        <w:t>are less likely to receive the guideline, as they receive less therapy than inpatients.</w:t>
      </w:r>
      <w:r w:rsidR="000424B9">
        <w:t xml:space="preserve">  B</w:t>
      </w:r>
      <w:r w:rsidR="000424B9" w:rsidRPr="00367ED1">
        <w:t>oth</w:t>
      </w:r>
      <w:r w:rsidR="000424B9">
        <w:t xml:space="preserve"> focus g</w:t>
      </w:r>
      <w:r w:rsidR="000424B9" w:rsidRPr="00367ED1">
        <w:t xml:space="preserve">roups report that most </w:t>
      </w:r>
      <w:r w:rsidR="000424B9">
        <w:t>people</w:t>
      </w:r>
      <w:r w:rsidR="000424B9" w:rsidRPr="00367ED1">
        <w:t xml:space="preserve"> receiving ESD don’t receive more than one session per day, even if they have more than one therapy involved:</w:t>
      </w:r>
    </w:p>
    <w:p w14:paraId="585F3FCF" w14:textId="77777777" w:rsidR="00D83B10" w:rsidRPr="00367ED1" w:rsidRDefault="00D83B10" w:rsidP="000C03F5"/>
    <w:p w14:paraId="591FBCDE" w14:textId="77777777" w:rsidR="00D83B10" w:rsidRPr="00367ED1" w:rsidRDefault="00D83B10" w:rsidP="000C03F5">
      <w:pPr>
        <w:pStyle w:val="Quotation"/>
        <w:spacing w:before="0" w:line="240" w:lineRule="auto"/>
      </w:pPr>
      <w:r w:rsidRPr="00367ED1">
        <w:rPr>
          <w:i/>
        </w:rPr>
        <w:t xml:space="preserve">“If they are patients who could really tolerate that higher intensity then they might have two </w:t>
      </w:r>
      <w:proofErr w:type="gramStart"/>
      <w:r w:rsidRPr="00367ED1">
        <w:rPr>
          <w:i/>
        </w:rPr>
        <w:t>45 minute</w:t>
      </w:r>
      <w:proofErr w:type="gramEnd"/>
      <w:r w:rsidRPr="00367ED1">
        <w:rPr>
          <w:i/>
        </w:rPr>
        <w:t xml:space="preserve"> sessions or two therapies a</w:t>
      </w:r>
      <w:r>
        <w:rPr>
          <w:i/>
        </w:rPr>
        <w:t xml:space="preserve"> </w:t>
      </w:r>
      <w:r w:rsidRPr="00367ED1">
        <w:rPr>
          <w:i/>
        </w:rPr>
        <w:t>day, but that’s actually quite unusual and I think from a capacity point-of-view that’s quite unusual and that’s probably where the staff and the other factors start influencing…”</w:t>
      </w:r>
      <w:r w:rsidRPr="00367ED1">
        <w:t xml:space="preserve"> (FG2, p8, lines 27-30)</w:t>
      </w:r>
    </w:p>
    <w:p w14:paraId="319D743B" w14:textId="77777777" w:rsidR="00D83B10" w:rsidRPr="00367ED1" w:rsidRDefault="00D83B10" w:rsidP="000C03F5"/>
    <w:p w14:paraId="06873854" w14:textId="3A302DB4" w:rsidR="003252F2" w:rsidRPr="00367ED1" w:rsidRDefault="00D83B10" w:rsidP="00694BCD">
      <w:r>
        <w:t>Whilst one of the focus groups discussed people receiving ESD only wanting</w:t>
      </w:r>
      <w:r w:rsidRPr="00367ED1">
        <w:t xml:space="preserve"> one visit</w:t>
      </w:r>
      <w:r>
        <w:t xml:space="preserve"> per </w:t>
      </w:r>
      <w:r w:rsidRPr="00367ED1">
        <w:t xml:space="preserve">day </w:t>
      </w:r>
      <w:r>
        <w:t xml:space="preserve">the other </w:t>
      </w:r>
      <w:r w:rsidRPr="00367ED1">
        <w:t>reported</w:t>
      </w:r>
      <w:r>
        <w:t xml:space="preserve"> resource issues (such as staffing) impact </w:t>
      </w:r>
      <w:r w:rsidRPr="00367ED1">
        <w:t>people receiv</w:t>
      </w:r>
      <w:r>
        <w:t>ing</w:t>
      </w:r>
      <w:r w:rsidRPr="00367ED1">
        <w:t xml:space="preserve"> </w:t>
      </w:r>
      <w:r>
        <w:t xml:space="preserve">more than </w:t>
      </w:r>
      <w:r w:rsidRPr="00367ED1">
        <w:t>one visit</w:t>
      </w:r>
      <w:r>
        <w:t xml:space="preserve"> per </w:t>
      </w:r>
      <w:r w:rsidRPr="00367ED1">
        <w:t>day</w:t>
      </w:r>
      <w:r>
        <w:t>.</w:t>
      </w:r>
      <w:r w:rsidR="003252F2">
        <w:t xml:space="preserve">  This focus group finding is congruent with SSNAP data, which identifies that, on average,</w:t>
      </w:r>
      <w:r w:rsidR="00694BCD">
        <w:t xml:space="preserve"> people receiving rehabilitation as part of ESD receive less time in OT and PT than people receiving inpatient rehabilitation after stroke</w:t>
      </w:r>
      <w:r w:rsidR="007021C6">
        <w:t xml:space="preserve"> </w:t>
      </w:r>
      <w:r w:rsidR="007021C6">
        <w:fldChar w:fldCharType="begin"/>
      </w:r>
      <w:r w:rsidR="00F31AB8">
        <w:instrText xml:space="preserve"> ADDIN EN.CITE &lt;EndNote&gt;&lt;Cite&gt;&lt;Author&gt;Sentinel Stroke National Audit Programme&lt;/Author&gt;&lt;Year&gt;2022&lt;/Year&gt;&lt;RecNum&gt;1755&lt;/RecNum&gt;&lt;DisplayText&gt;(42)&lt;/DisplayText&gt;&lt;record&gt;&lt;rec-number&gt;1755&lt;/rec-number&gt;&lt;foreign-keys&gt;&lt;key app="EN" db-id="xes9de0t4xwazqespwzxsx93pp0pfe055e05" timestamp="1559597452" guid="c5642ea0-4f77-4f98-9fd7-89f700b3b6a8"&gt;1755&lt;/key&gt;&lt;/foreign-keys&gt;&lt;ref-type name="Web Page"&gt;12&lt;/ref-type&gt;&lt;contributors&gt;&lt;authors&gt;&lt;author&gt;Sentinel Stroke National Audit Programme,&lt;/author&gt;&lt;/authors&gt;&lt;/contributors&gt;&lt;titles&gt;&lt;title&gt;National Results - Clinical&lt;/title&gt;&lt;/titles&gt;&lt;number&gt;17th July 2023&lt;/number&gt;&lt;dates&gt;&lt;year&gt;2022&lt;/year&gt;&lt;/dates&gt;&lt;pub-location&gt;London&lt;/pub-location&gt;&lt;publisher&gt;Kings College London&lt;/publisher&gt;&lt;urls&gt;&lt;related-urls&gt;&lt;url&gt;https://www.strokeaudit.org/results/Clinical-audit/National-Results.aspx&lt;/url&gt;&lt;/related-urls&gt;&lt;/urls&gt;&lt;/record&gt;&lt;/Cite&gt;&lt;/EndNote&gt;</w:instrText>
      </w:r>
      <w:r w:rsidR="007021C6">
        <w:fldChar w:fldCharType="separate"/>
      </w:r>
      <w:r w:rsidR="00F31AB8">
        <w:rPr>
          <w:noProof/>
        </w:rPr>
        <w:t>(42)</w:t>
      </w:r>
      <w:r w:rsidR="007021C6">
        <w:fldChar w:fldCharType="end"/>
      </w:r>
      <w:r w:rsidR="00694BCD">
        <w:t>.</w:t>
      </w:r>
      <w:r w:rsidR="003252F2">
        <w:t xml:space="preserve"> </w:t>
      </w:r>
    </w:p>
    <w:p w14:paraId="661037CD" w14:textId="77777777" w:rsidR="00D83B10" w:rsidRDefault="00D83B10" w:rsidP="000C03F5"/>
    <w:p w14:paraId="1739B268" w14:textId="5E142154" w:rsidR="00D83B10" w:rsidRDefault="00D83B10" w:rsidP="000C03F5">
      <w:r>
        <w:t>T</w:t>
      </w:r>
      <w:r w:rsidRPr="00367ED1">
        <w:t>heme</w:t>
      </w:r>
      <w:r>
        <w:t xml:space="preserve"> one</w:t>
      </w:r>
      <w:r w:rsidRPr="00367ED1">
        <w:t xml:space="preserve"> identified that </w:t>
      </w:r>
      <w:r>
        <w:t>someone</w:t>
      </w:r>
      <w:r w:rsidRPr="00367ED1">
        <w:t xml:space="preserve"> receiving ESD may not prioritise therapy in favour of </w:t>
      </w:r>
      <w:r>
        <w:t xml:space="preserve">people wanting to </w:t>
      </w:r>
      <w:r w:rsidRPr="00367ED1">
        <w:t xml:space="preserve">“get on with life.”  </w:t>
      </w:r>
      <w:r>
        <w:t>Potentially,</w:t>
      </w:r>
      <w:r w:rsidRPr="00367ED1">
        <w:t xml:space="preserve"> it is easier to provide therapy to </w:t>
      </w:r>
      <w:r>
        <w:t>people</w:t>
      </w:r>
      <w:r w:rsidRPr="00367ED1">
        <w:t xml:space="preserve"> in hospital, as they are a captive audience, viewing therapy as a way of filling time, or facilitating their discharge.  </w:t>
      </w:r>
      <w:r>
        <w:t>A</w:t>
      </w:r>
      <w:r w:rsidRPr="00367ED1">
        <w:t>ddition</w:t>
      </w:r>
      <w:r>
        <w:t>ally</w:t>
      </w:r>
      <w:r w:rsidRPr="00367ED1">
        <w:t xml:space="preserve">, </w:t>
      </w:r>
      <w:r>
        <w:t xml:space="preserve">people </w:t>
      </w:r>
      <w:r w:rsidRPr="00367ED1">
        <w:t>who receive ESD tend to have had a mild to moderate</w:t>
      </w:r>
      <w:r>
        <w:t xml:space="preserve"> </w:t>
      </w:r>
      <w:r w:rsidRPr="00367ED1">
        <w:t>stroke</w:t>
      </w:r>
      <w:r>
        <w:t xml:space="preserve"> </w:t>
      </w:r>
      <w:r>
        <w:fldChar w:fldCharType="begin"/>
      </w:r>
      <w:r w:rsidR="00374B08">
        <w:instrText xml:space="preserve"> ADDIN EN.CITE &lt;EndNote&gt;&lt;Cite&gt;&lt;Author&gt;Intercollegiate Stroke Working Party&lt;/Author&gt;&lt;Year&gt;2016&lt;/Year&gt;&lt;RecNum&gt;1509&lt;/RecNum&gt;&lt;DisplayText&gt;(1)&lt;/DisplayText&gt;&lt;record&gt;&lt;rec-number&gt;1509&lt;/rec-number&gt;&lt;foreign-keys&gt;&lt;key app="EN" db-id="xes9de0t4xwazqespwzxsx93pp0pfe055e05" timestamp="1485035053" guid="9e2ad6bf-761b-4ba6-9462-e0d138bc660f"&gt;1509&lt;/key&gt;&lt;/foreign-keys&gt;&lt;ref-type name="Book"&gt;6&lt;/ref-type&gt;&lt;contributors&gt;&lt;authors&gt;&lt;author&gt;Intercollegiate Stroke Working Party,&lt;/author&gt;&lt;/authors&gt;&lt;/contributors&gt;&lt;titles&gt;&lt;title&gt;National Clinical Guideline for Stroke&lt;/title&gt;&lt;/titles&gt;&lt;edition&gt;Fifth&lt;/edition&gt;&lt;dates&gt;&lt;year&gt;2016&lt;/year&gt;&lt;/dates&gt;&lt;pub-location&gt;London&lt;/pub-location&gt;&lt;publisher&gt;Royal College of Physicians&lt;/publisher&gt;&lt;urls&gt;&lt;/urls&gt;&lt;/record&gt;&lt;/Cite&gt;&lt;/EndNote&gt;</w:instrText>
      </w:r>
      <w:r>
        <w:fldChar w:fldCharType="separate"/>
      </w:r>
      <w:r w:rsidR="00374B08">
        <w:rPr>
          <w:noProof/>
        </w:rPr>
        <w:t>(1)</w:t>
      </w:r>
      <w:r>
        <w:fldChar w:fldCharType="end"/>
      </w:r>
      <w:r w:rsidRPr="00367ED1">
        <w:t xml:space="preserve"> and potentially have developed increased responsibility for themselves, as opposed to being reliant on </w:t>
      </w:r>
      <w:r>
        <w:t>h</w:t>
      </w:r>
      <w:r w:rsidRPr="00367ED1">
        <w:t>ealthcare professionals</w:t>
      </w:r>
      <w:r>
        <w:t xml:space="preserve"> </w:t>
      </w:r>
      <w:r>
        <w:fldChar w:fldCharType="begin"/>
      </w:r>
      <w:r w:rsidR="00F31AB8">
        <w:instrText xml:space="preserve"> ADDIN EN.CITE &lt;EndNote&gt;&lt;Cite&gt;&lt;Author&gt;Langhorne&lt;/Author&gt;&lt;Year&gt;2017&lt;/Year&gt;&lt;RecNum&gt;1773&lt;/RecNum&gt;&lt;DisplayText&gt;(22)&lt;/DisplayText&gt;&lt;record&gt;&lt;rec-number&gt;1773&lt;/rec-number&gt;&lt;foreign-keys&gt;&lt;key app="EN" db-id="xes9de0t4xwazqespwzxsx93pp0pfe055e05" timestamp="1559744233" guid="538e3b13-b807-49b4-b70d-c7cc4e16b169"&gt;1773&lt;/key&gt;&lt;/foreign-keys&gt;&lt;ref-type name="Journal Article"&gt;17&lt;/ref-type&gt;&lt;contributors&gt;&lt;authors&gt;&lt;author&gt;Langhorne, P.&lt;/author&gt;&lt;author&gt;Baylan, S.&lt;/author&gt;&lt;author&gt;Early Supported Discharge, Trialists&lt;/author&gt;&lt;/authors&gt;&lt;/contributors&gt;&lt;auth-address&gt;Academic Section of Geriatric Medicine, ICAMS, University of Glasgow, Level 2, New Lister Building, Glasgow Royal Infirmary, Glasgow, UK, G31 2ER.&lt;/auth-address&gt;&lt;titles&gt;&lt;title&gt;Early supported discharge services for people with acute stroke&lt;/title&gt;&lt;secondary-title&gt;Cochrane Database Syst Rev&lt;/secondary-title&gt;&lt;/titles&gt;&lt;periodical&gt;&lt;full-title&gt;Cochrane Database Syst Rev&lt;/full-title&gt;&lt;abbr-1&gt;The Cochrane database of systematic reviews&lt;/abbr-1&gt;&lt;/periodical&gt;&lt;pages&gt;CD000443&lt;/pages&gt;&lt;volume&gt;7&lt;/volume&gt;&lt;keywords&gt;&lt;keyword&gt;Aged&lt;/keyword&gt;&lt;keyword&gt;Aged, 80 and over&lt;/keyword&gt;&lt;keyword&gt;Cost-Benefit Analysis&lt;/keyword&gt;&lt;keyword&gt;Home Care Services, Hospital-Based/economics/*organization &amp;amp; administration&lt;/keyword&gt;&lt;keyword&gt;Home Nursing/economics/organization &amp;amp; administration&lt;/keyword&gt;&lt;keyword&gt;Humans&lt;/keyword&gt;&lt;keyword&gt;*Length of Stay&lt;/keyword&gt;&lt;keyword&gt;*Patient Discharge/economics&lt;/keyword&gt;&lt;keyword&gt;Patient Readmission/statistics &amp;amp; numerical data&lt;/keyword&gt;&lt;keyword&gt;Randomized Controlled Trials as Topic&lt;/keyword&gt;&lt;keyword&gt;Stroke/economics/mortality&lt;/keyword&gt;&lt;keyword&gt;*Stroke Rehabilitation&lt;/keyword&gt;&lt;/keywords&gt;&lt;dates&gt;&lt;year&gt;2017&lt;/year&gt;&lt;pub-dates&gt;&lt;date&gt;Jul 13&lt;/date&gt;&lt;/pub-dates&gt;&lt;/dates&gt;&lt;isbn&gt;1469-493X (Electronic)&amp;#xD;1361-6137 (Linking)&lt;/isbn&gt;&lt;accession-num&gt;28703869&lt;/accession-num&gt;&lt;urls&gt;&lt;related-urls&gt;&lt;url&gt;https://www.ncbi.nlm.nih.gov/pubmed/28703869&lt;/url&gt;&lt;/related-urls&gt;&lt;/urls&gt;&lt;custom2&gt;PMC6483472&lt;/custom2&gt;&lt;electronic-resource-num&gt;10.1002/14651858.CD000443.pub4&lt;/electronic-resource-num&gt;&lt;/record&gt;&lt;/Cite&gt;&lt;/EndNote&gt;</w:instrText>
      </w:r>
      <w:r>
        <w:fldChar w:fldCharType="separate"/>
      </w:r>
      <w:r w:rsidR="00F31AB8">
        <w:rPr>
          <w:noProof/>
        </w:rPr>
        <w:t>(22)</w:t>
      </w:r>
      <w:r>
        <w:fldChar w:fldCharType="end"/>
      </w:r>
      <w:r w:rsidRPr="00367ED1">
        <w:t xml:space="preserve">.  </w:t>
      </w:r>
    </w:p>
    <w:p w14:paraId="1B7DF32F" w14:textId="77777777" w:rsidR="00D83B10" w:rsidRPr="000E7F2E" w:rsidRDefault="00D83B10" w:rsidP="000C03F5"/>
    <w:p w14:paraId="49E71CC7" w14:textId="77777777" w:rsidR="00D83B10" w:rsidRDefault="00D83B10" w:rsidP="000C03F5">
      <w:pPr>
        <w:rPr>
          <w:lang w:eastAsia="en-US"/>
        </w:rPr>
      </w:pPr>
      <w:r>
        <w:rPr>
          <w:lang w:eastAsia="en-US"/>
        </w:rPr>
        <w:t>The focus groups identified that a characteristic of ESD services that limits therapy delivery is the time-limited nature of services:</w:t>
      </w:r>
    </w:p>
    <w:p w14:paraId="4247DBCE" w14:textId="77777777" w:rsidR="00D83B10" w:rsidRDefault="00D83B10" w:rsidP="000C03F5">
      <w:pPr>
        <w:rPr>
          <w:lang w:eastAsia="en-US"/>
        </w:rPr>
      </w:pPr>
    </w:p>
    <w:p w14:paraId="59C83BAF" w14:textId="77777777" w:rsidR="00D83B10" w:rsidRDefault="00D83B10" w:rsidP="000C03F5">
      <w:pPr>
        <w:pStyle w:val="Quotation"/>
        <w:spacing w:before="0" w:line="240" w:lineRule="auto"/>
      </w:pPr>
      <w:r w:rsidRPr="00367ED1">
        <w:rPr>
          <w:i/>
        </w:rPr>
        <w:lastRenderedPageBreak/>
        <w:t>“</w:t>
      </w:r>
      <w:r>
        <w:rPr>
          <w:i/>
        </w:rPr>
        <w:t>Y</w:t>
      </w:r>
      <w:r w:rsidRPr="00367ED1">
        <w:rPr>
          <w:i/>
        </w:rPr>
        <w:t xml:space="preserve">ou kind of start off with </w:t>
      </w:r>
      <w:r>
        <w:rPr>
          <w:i/>
        </w:rPr>
        <w:t>‘</w:t>
      </w:r>
      <w:r w:rsidRPr="00367ED1">
        <w:rPr>
          <w:i/>
        </w:rPr>
        <w:t>you’re going to have 6 weeks of therapy</w:t>
      </w:r>
      <w:r>
        <w:rPr>
          <w:i/>
        </w:rPr>
        <w:t>’</w:t>
      </w:r>
      <w:r w:rsidRPr="00367ED1">
        <w:rPr>
          <w:i/>
        </w:rPr>
        <w:t xml:space="preserve"> and when the 6 weeks is up it feels a bit more comfortable to say, ‘we can’t see you anymore’.”</w:t>
      </w:r>
      <w:r>
        <w:t xml:space="preserve"> (FG2, p18, lines 14-16</w:t>
      </w:r>
      <w:r w:rsidRPr="00920DE2">
        <w:t>)</w:t>
      </w:r>
    </w:p>
    <w:p w14:paraId="71A69E35" w14:textId="77777777" w:rsidR="00D83B10" w:rsidRPr="000C03F5" w:rsidRDefault="00D83B10" w:rsidP="000C03F5">
      <w:pPr>
        <w:pStyle w:val="Quotation"/>
        <w:spacing w:before="0" w:line="240" w:lineRule="auto"/>
        <w:ind w:left="0"/>
        <w:rPr>
          <w:rFonts w:asciiTheme="minorHAnsi" w:hAnsiTheme="minorHAnsi" w:cstheme="minorHAnsi"/>
          <w:bCs/>
          <w:sz w:val="24"/>
        </w:rPr>
      </w:pPr>
    </w:p>
    <w:p w14:paraId="20105E34" w14:textId="77777777" w:rsidR="00D83B10" w:rsidRPr="000C03F5" w:rsidRDefault="00D83B10" w:rsidP="000C03F5">
      <w:pPr>
        <w:pStyle w:val="Quotation"/>
        <w:spacing w:before="0" w:line="240" w:lineRule="auto"/>
        <w:ind w:left="0"/>
        <w:rPr>
          <w:rFonts w:asciiTheme="minorHAnsi" w:hAnsiTheme="minorHAnsi" w:cstheme="minorHAnsi"/>
          <w:sz w:val="24"/>
        </w:rPr>
      </w:pPr>
      <w:r w:rsidRPr="000C03F5">
        <w:rPr>
          <w:rFonts w:asciiTheme="minorHAnsi" w:hAnsiTheme="minorHAnsi" w:cstheme="minorHAnsi"/>
          <w:bCs/>
          <w:sz w:val="24"/>
        </w:rPr>
        <w:t xml:space="preserve">This suggests that people </w:t>
      </w:r>
      <w:proofErr w:type="gramStart"/>
      <w:r w:rsidRPr="000C03F5">
        <w:rPr>
          <w:rFonts w:asciiTheme="minorHAnsi" w:hAnsiTheme="minorHAnsi" w:cstheme="minorHAnsi"/>
          <w:bCs/>
          <w:sz w:val="24"/>
        </w:rPr>
        <w:t>are discharged</w:t>
      </w:r>
      <w:proofErr w:type="gramEnd"/>
      <w:r w:rsidRPr="000C03F5">
        <w:rPr>
          <w:rFonts w:asciiTheme="minorHAnsi" w:hAnsiTheme="minorHAnsi" w:cstheme="minorHAnsi"/>
          <w:bCs/>
          <w:sz w:val="24"/>
        </w:rPr>
        <w:t xml:space="preserve"> from ESD because they have received the service for a pre-determined amount of time, not because they are no longer benefiting from therapy, a requirement of the guideline.  This </w:t>
      </w:r>
      <w:proofErr w:type="gramStart"/>
      <w:r w:rsidRPr="000C03F5">
        <w:rPr>
          <w:rFonts w:asciiTheme="minorHAnsi" w:hAnsiTheme="minorHAnsi" w:cstheme="minorHAnsi"/>
          <w:bCs/>
          <w:sz w:val="24"/>
        </w:rPr>
        <w:t>is not identified</w:t>
      </w:r>
      <w:proofErr w:type="gramEnd"/>
      <w:r w:rsidRPr="000C03F5">
        <w:rPr>
          <w:rFonts w:asciiTheme="minorHAnsi" w:hAnsiTheme="minorHAnsi" w:cstheme="minorHAnsi"/>
          <w:bCs/>
          <w:sz w:val="24"/>
        </w:rPr>
        <w:t xml:space="preserve"> as an issue for inpatients; however, inpatient therapists report the fast-pace and fluctuating caseloads, typical of the setting, makes therapy provision difficult: </w:t>
      </w:r>
    </w:p>
    <w:p w14:paraId="2EFAA99D" w14:textId="77777777" w:rsidR="00D83B10" w:rsidRPr="000C03F5" w:rsidRDefault="00D83B10" w:rsidP="000C03F5">
      <w:pPr>
        <w:rPr>
          <w:rFonts w:cstheme="minorHAnsi"/>
        </w:rPr>
      </w:pPr>
    </w:p>
    <w:p w14:paraId="6149B2C4" w14:textId="77777777" w:rsidR="00D83B10" w:rsidRDefault="00D83B10" w:rsidP="000C03F5">
      <w:pPr>
        <w:pStyle w:val="Quotation"/>
        <w:spacing w:before="0" w:line="240" w:lineRule="auto"/>
      </w:pPr>
      <w:r w:rsidRPr="00367ED1">
        <w:rPr>
          <w:i/>
        </w:rPr>
        <w:t>“We have no control over the number of patients on our caseload.”</w:t>
      </w:r>
      <w:r>
        <w:t xml:space="preserve"> (FG2, p23, line 25</w:t>
      </w:r>
      <w:r w:rsidRPr="00920DE2">
        <w:t>)</w:t>
      </w:r>
    </w:p>
    <w:p w14:paraId="635BF506" w14:textId="77777777" w:rsidR="00D83B10" w:rsidRDefault="00D83B10" w:rsidP="000C03F5">
      <w:pPr>
        <w:rPr>
          <w:lang w:eastAsia="en-US"/>
        </w:rPr>
      </w:pPr>
    </w:p>
    <w:p w14:paraId="59D3CFA1" w14:textId="4B5B898F" w:rsidR="00D83B10" w:rsidRDefault="00D83B10" w:rsidP="000C03F5">
      <w:pPr>
        <w:rPr>
          <w:lang w:eastAsia="en-US"/>
        </w:rPr>
      </w:pPr>
      <w:r>
        <w:rPr>
          <w:lang w:eastAsia="en-US"/>
        </w:rPr>
        <w:t xml:space="preserve">To our knowledge, </w:t>
      </w:r>
      <w:r w:rsidR="008773D8">
        <w:rPr>
          <w:lang w:eastAsia="en-US"/>
        </w:rPr>
        <w:t xml:space="preserve">delivery of the </w:t>
      </w:r>
      <w:proofErr w:type="gramStart"/>
      <w:r w:rsidR="008773D8">
        <w:rPr>
          <w:lang w:eastAsia="en-US"/>
        </w:rPr>
        <w:t>45 minute</w:t>
      </w:r>
      <w:proofErr w:type="gramEnd"/>
      <w:r w:rsidR="008773D8">
        <w:rPr>
          <w:lang w:eastAsia="en-US"/>
        </w:rPr>
        <w:t xml:space="preserve"> guideline in ESD services </w:t>
      </w:r>
      <w:r>
        <w:rPr>
          <w:lang w:eastAsia="en-US"/>
        </w:rPr>
        <w:t xml:space="preserve">has not been </w:t>
      </w:r>
      <w:r w:rsidR="008773D8">
        <w:rPr>
          <w:lang w:eastAsia="en-US"/>
        </w:rPr>
        <w:t xml:space="preserve">examined </w:t>
      </w:r>
      <w:r>
        <w:rPr>
          <w:lang w:eastAsia="en-US"/>
        </w:rPr>
        <w:t xml:space="preserve">before in literature.  </w:t>
      </w:r>
    </w:p>
    <w:p w14:paraId="2DD13545" w14:textId="77777777" w:rsidR="00D83B10" w:rsidRPr="00654D2E" w:rsidRDefault="00D83B10" w:rsidP="000C03F5">
      <w:pPr>
        <w:pStyle w:val="Heading4"/>
        <w:spacing w:line="240" w:lineRule="auto"/>
      </w:pPr>
      <w:bookmarkStart w:id="25" w:name="_Toc103888546"/>
      <w:r w:rsidRPr="004E2895">
        <w:t>Resources</w:t>
      </w:r>
      <w:bookmarkEnd w:id="25"/>
    </w:p>
    <w:p w14:paraId="4DF5737A" w14:textId="77777777" w:rsidR="00D83B10" w:rsidRPr="00422088" w:rsidRDefault="00D83B10" w:rsidP="000C03F5">
      <w:r>
        <w:t>Resource availability influences therapy provision.  Therapists believe</w:t>
      </w:r>
      <w:r w:rsidRPr="00920DE2">
        <w:t xml:space="preserve"> that there </w:t>
      </w:r>
      <w:r>
        <w:t>are</w:t>
      </w:r>
      <w:r w:rsidRPr="00920DE2">
        <w:t xml:space="preserve"> </w:t>
      </w:r>
      <w:r>
        <w:t xml:space="preserve">issues with both the </w:t>
      </w:r>
      <w:r w:rsidRPr="00920DE2">
        <w:t>number and availability of staff</w:t>
      </w:r>
      <w:r>
        <w:t xml:space="preserve">, </w:t>
      </w:r>
      <w:r w:rsidRPr="00920DE2">
        <w:t xml:space="preserve">which impacts </w:t>
      </w:r>
      <w:r>
        <w:t xml:space="preserve">guideline </w:t>
      </w:r>
      <w:r w:rsidRPr="00920DE2">
        <w:t>provision:</w:t>
      </w:r>
    </w:p>
    <w:p w14:paraId="5C5C003C" w14:textId="77777777" w:rsidR="00D83B10" w:rsidRPr="00920DE2" w:rsidRDefault="00D83B10" w:rsidP="000C03F5"/>
    <w:p w14:paraId="5081F3BC" w14:textId="77777777" w:rsidR="00D83B10" w:rsidRDefault="00D83B10" w:rsidP="000C03F5">
      <w:pPr>
        <w:pStyle w:val="Quotation"/>
        <w:spacing w:before="0" w:line="240" w:lineRule="auto"/>
      </w:pPr>
      <w:r w:rsidRPr="00367ED1">
        <w:rPr>
          <w:i/>
        </w:rPr>
        <w:t>“Yeah, we do have days where there’s maybe sickness or people taking TOIL days for weekends and it all accumulates on one bad day”</w:t>
      </w:r>
      <w:r>
        <w:t xml:space="preserve"> (FG1, p23, lines 37-38</w:t>
      </w:r>
      <w:r w:rsidRPr="00920DE2">
        <w:t xml:space="preserve">)  </w:t>
      </w:r>
    </w:p>
    <w:p w14:paraId="24704964" w14:textId="77777777" w:rsidR="00D83B10" w:rsidRDefault="00D83B10" w:rsidP="000C03F5"/>
    <w:p w14:paraId="02BC4FDB" w14:textId="4F490FD8" w:rsidR="00D83B10" w:rsidRPr="001B0730" w:rsidRDefault="00D83B10" w:rsidP="000C03F5">
      <w:r>
        <w:t xml:space="preserve">Other research supports the finding that </w:t>
      </w:r>
      <w:r>
        <w:rPr>
          <w:lang w:eastAsia="en-GB"/>
        </w:rPr>
        <w:t xml:space="preserve">more staff results in improved achievement of the guideline </w:t>
      </w:r>
      <w:r>
        <w:rPr>
          <w:lang w:eastAsia="en-GB"/>
        </w:rPr>
        <w:fldChar w:fldCharType="begin">
          <w:fldData xml:space="preserve">PEVuZE5vdGU+PENpdGU+PEF1dGhvcj5DbGFya2U8L0F1dGhvcj48WWVhcj4yMDE4PC9ZZWFyPjxS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</w:fldData>
        </w:fldChar>
      </w:r>
      <w:r w:rsidR="00F31AB8">
        <w:rPr>
          <w:lang w:eastAsia="en-GB"/>
        </w:rPr>
        <w:instrText xml:space="preserve"> ADDIN EN.CITE </w:instrText>
      </w:r>
      <w:r w:rsidR="00F31AB8">
        <w:rPr>
          <w:lang w:eastAsia="en-GB"/>
        </w:rPr>
        <w:fldChar w:fldCharType="begin">
          <w:fldData xml:space="preserve">PEVuZE5vdGU+PENpdGU+PEF1dGhvcj5DbGFya2U8L0F1dGhvcj48WWVhcj4yMDE4PC9ZZWFyPjxS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</w:fldData>
        </w:fldChar>
      </w:r>
      <w:r w:rsidR="00F31AB8">
        <w:rPr>
          <w:lang w:eastAsia="en-GB"/>
        </w:rPr>
        <w:instrText xml:space="preserve"> ADDIN EN.CITE.DATA </w:instrText>
      </w:r>
      <w:r w:rsidR="00F31AB8">
        <w:rPr>
          <w:lang w:eastAsia="en-GB"/>
        </w:rPr>
      </w:r>
      <w:r w:rsidR="00F31AB8">
        <w:rPr>
          <w:lang w:eastAsia="en-GB"/>
        </w:rPr>
        <w:fldChar w:fldCharType="end"/>
      </w:r>
      <w:r>
        <w:rPr>
          <w:lang w:eastAsia="en-GB"/>
        </w:rPr>
      </w:r>
      <w:r>
        <w:rPr>
          <w:lang w:eastAsia="en-GB"/>
        </w:rPr>
        <w:fldChar w:fldCharType="separate"/>
      </w:r>
      <w:r w:rsidR="00F31AB8">
        <w:rPr>
          <w:noProof/>
          <w:lang w:eastAsia="en-GB"/>
        </w:rPr>
        <w:t>(18, 20)</w:t>
      </w:r>
      <w:r>
        <w:rPr>
          <w:lang w:eastAsia="en-GB"/>
        </w:rPr>
        <w:fldChar w:fldCharType="end"/>
      </w:r>
      <w:r>
        <w:rPr>
          <w:lang w:eastAsia="en-GB"/>
        </w:rPr>
        <w:t xml:space="preserve"> and sometimes, therapists make decisions about someone’s suitability for therapy, based on resource availability </w:t>
      </w:r>
      <w:r>
        <w:rPr>
          <w:lang w:eastAsia="en-GB"/>
        </w:rPr>
        <w:fldChar w:fldCharType="begin"/>
      </w:r>
      <w:r w:rsidR="00F31AB8">
        <w:rPr>
          <w:lang w:eastAsia="en-GB"/>
        </w:rPr>
        <w:instrText xml:space="preserve"> ADDIN EN.CITE &lt;EndNote&gt;&lt;Cite&gt;&lt;Author&gt;Taylor&lt;/Author&gt;&lt;Year&gt;2018&lt;/Year&gt;&lt;RecNum&gt;1737&lt;/RecNum&gt;&lt;DisplayText&gt;(19)&lt;/DisplayText&gt;&lt;record&gt;&lt;rec-number&gt;1737&lt;/rec-number&gt;&lt;foreign-keys&gt;&lt;key app="EN" db-id="xes9de0t4xwazqespwzxsx93pp0pfe055e05" timestamp="1559080791" guid="a972415f-978a-4c8c-8dc5-6a82b797d3c3"&gt;1737&lt;/key&gt;&lt;/foreign-keys&gt;&lt;ref-type name="Journal Article"&gt;17&lt;/ref-type&gt;&lt;contributors&gt;&lt;authors&gt;&lt;author&gt;Taylor, E.&lt;/author&gt;&lt;author&gt;Jones, F.&lt;/author&gt;&lt;author&gt;McKevitt, C.&lt;/author&gt;&lt;/authors&gt;&lt;/contributors&gt;&lt;auth-address&gt;Faculty of Health, Social Care and Education, Department of Rehabilitation Sciences, Kingston University and St George&amp;apos;s University of London, London, UK.&amp;#xD;School of Population Health and Environmental Sciences, King&amp;apos;s College London, London, UK.&lt;/auth-address&gt;&lt;titles&gt;&lt;title&gt;How is the audit of therapy intensity influencing rehabilitation in inpatient stroke units in the UK? An ethnographic study&lt;/title&gt;&lt;secondary-title&gt;BMJ Open&lt;/secondary-title&gt;&lt;/titles&gt;&lt;periodical&gt;&lt;full-title&gt;BMJ Open&lt;/full-title&gt;&lt;/periodical&gt;&lt;pages&gt;e023676&lt;/pages&gt;&lt;volume&gt;8&lt;/volume&gt;&lt;number&gt;12&lt;/number&gt;&lt;keywords&gt;&lt;keyword&gt;clinical audit&lt;/keyword&gt;&lt;keyword&gt;quality In health care&lt;/keyword&gt;&lt;keyword&gt;rehabilitation medicine&lt;/keyword&gt;&lt;keyword&gt;stroke&lt;/keyword&gt;&lt;keyword&gt;therapy&lt;/keyword&gt;&lt;/keywords&gt;&lt;dates&gt;&lt;year&gt;2018&lt;/year&gt;&lt;pub-dates&gt;&lt;date&gt;Dec 14&lt;/date&gt;&lt;/pub-dates&gt;&lt;/dates&gt;&lt;isbn&gt;2044-6055 (Electronic)&amp;#xD;2044-6055 (Linking)&lt;/isbn&gt;&lt;accession-num&gt;30552266&lt;/accession-num&gt;&lt;urls&gt;&lt;related-urls&gt;&lt;url&gt;https://www.ncbi.nlm.nih.gov/pubmed/30552266&lt;/url&gt;&lt;/related-urls&gt;&lt;/urls&gt;&lt;custom2&gt;PMC6303655&lt;/custom2&gt;&lt;electronic-resource-num&gt;10.1136/bmjopen-2018-023676&lt;/electronic-resource-num&gt;&lt;/record&gt;&lt;/Cite&gt;&lt;/EndNote&gt;</w:instrText>
      </w:r>
      <w:r>
        <w:rPr>
          <w:lang w:eastAsia="en-GB"/>
        </w:rPr>
        <w:fldChar w:fldCharType="separate"/>
      </w:r>
      <w:r w:rsidR="00F31AB8">
        <w:rPr>
          <w:noProof/>
          <w:lang w:eastAsia="en-GB"/>
        </w:rPr>
        <w:t>(19)</w:t>
      </w:r>
      <w:r>
        <w:rPr>
          <w:lang w:eastAsia="en-GB"/>
        </w:rPr>
        <w:fldChar w:fldCharType="end"/>
      </w:r>
      <w:r>
        <w:rPr>
          <w:lang w:eastAsia="en-GB"/>
        </w:rPr>
        <w:t>.</w:t>
      </w:r>
      <w:r>
        <w:t xml:space="preserve"> Resource availability also impacts therapists’ provision of more than once-daily therapy intervention, potentially limiting the provision of flexible, person-centred care. </w:t>
      </w:r>
      <w:r w:rsidRPr="001B0730">
        <w:t xml:space="preserve">Therapists reported that </w:t>
      </w:r>
      <w:r>
        <w:t xml:space="preserve">when </w:t>
      </w:r>
      <w:r w:rsidRPr="001B0730">
        <w:t xml:space="preserve">people find a </w:t>
      </w:r>
      <w:r>
        <w:t xml:space="preserve">single </w:t>
      </w:r>
      <w:r w:rsidRPr="001B0730">
        <w:t>45</w:t>
      </w:r>
      <w:r>
        <w:t>-</w:t>
      </w:r>
      <w:r w:rsidRPr="001B0730">
        <w:t xml:space="preserve">minute session unmanageable, </w:t>
      </w:r>
      <w:r>
        <w:t xml:space="preserve">they </w:t>
      </w:r>
      <w:r w:rsidRPr="001B0730">
        <w:t xml:space="preserve">attempt to provide </w:t>
      </w:r>
      <w:r>
        <w:t>multiple</w:t>
      </w:r>
      <w:r w:rsidRPr="001B0730">
        <w:t xml:space="preserve"> shorter sessions.  However, this is challenging:  </w:t>
      </w:r>
    </w:p>
    <w:p w14:paraId="0D5045D3" w14:textId="77777777" w:rsidR="00D83B10" w:rsidRPr="001B0730" w:rsidRDefault="00D83B10" w:rsidP="000C03F5"/>
    <w:p w14:paraId="5B936B25" w14:textId="77777777" w:rsidR="00D83B10" w:rsidRPr="001B0730" w:rsidRDefault="00D83B10" w:rsidP="000C03F5">
      <w:pPr>
        <w:pStyle w:val="Quotation"/>
        <w:spacing w:before="0" w:line="240" w:lineRule="auto"/>
      </w:pPr>
      <w:r w:rsidRPr="001B0730">
        <w:rPr>
          <w:i/>
        </w:rPr>
        <w:t>“</w:t>
      </w:r>
      <w:r>
        <w:rPr>
          <w:i/>
        </w:rPr>
        <w:t>S</w:t>
      </w:r>
      <w:r w:rsidRPr="001B0730">
        <w:rPr>
          <w:i/>
        </w:rPr>
        <w:t>o doing 3 lots of…</w:t>
      </w:r>
      <w:r>
        <w:rPr>
          <w:i/>
        </w:rPr>
        <w:t xml:space="preserve"> </w:t>
      </w:r>
      <w:r w:rsidRPr="001B0730">
        <w:rPr>
          <w:i/>
        </w:rPr>
        <w:t>fifteen minutes for e</w:t>
      </w:r>
      <w:r>
        <w:rPr>
          <w:i/>
        </w:rPr>
        <w:t>very patient on your caseload</w:t>
      </w:r>
      <w:r w:rsidRPr="001B0730">
        <w:rPr>
          <w:i/>
        </w:rPr>
        <w:t>…</w:t>
      </w:r>
      <w:r>
        <w:rPr>
          <w:i/>
        </w:rPr>
        <w:t xml:space="preserve"> </w:t>
      </w:r>
      <w:r w:rsidRPr="001B0730">
        <w:rPr>
          <w:i/>
        </w:rPr>
        <w:t>or the ones</w:t>
      </w:r>
      <w:r>
        <w:rPr>
          <w:i/>
        </w:rPr>
        <w:t xml:space="preserve"> (who would </w:t>
      </w:r>
      <w:proofErr w:type="gramStart"/>
      <w:r>
        <w:rPr>
          <w:i/>
        </w:rPr>
        <w:t>benefit)</w:t>
      </w:r>
      <w:r w:rsidRPr="001B0730">
        <w:rPr>
          <w:i/>
        </w:rPr>
        <w:t>…</w:t>
      </w:r>
      <w:proofErr w:type="gramEnd"/>
      <w:r w:rsidRPr="001B0730">
        <w:rPr>
          <w:i/>
        </w:rPr>
        <w:t xml:space="preserve"> would be really tricky</w:t>
      </w:r>
      <w:r>
        <w:rPr>
          <w:i/>
        </w:rPr>
        <w:t>…</w:t>
      </w:r>
      <w:r w:rsidRPr="001B0730">
        <w:rPr>
          <w:i/>
        </w:rPr>
        <w:t>”</w:t>
      </w:r>
      <w:r w:rsidRPr="001B0730">
        <w:t xml:space="preserve"> (FG1, p16, lines 7-14)</w:t>
      </w:r>
    </w:p>
    <w:p w14:paraId="418263D1" w14:textId="77777777" w:rsidR="00D83B10" w:rsidRPr="001B0730" w:rsidRDefault="00D83B10" w:rsidP="000C03F5"/>
    <w:p w14:paraId="423C1D5F" w14:textId="77777777" w:rsidR="00D83B10" w:rsidRPr="001B0730" w:rsidRDefault="00D83B10" w:rsidP="000C03F5">
      <w:r w:rsidRPr="001B0730">
        <w:t xml:space="preserve">Therapists in </w:t>
      </w:r>
      <w:r>
        <w:t>f</w:t>
      </w:r>
      <w:r w:rsidRPr="001B0730">
        <w:t xml:space="preserve">ocus </w:t>
      </w:r>
      <w:r>
        <w:t>g</w:t>
      </w:r>
      <w:r w:rsidRPr="001B0730">
        <w:t xml:space="preserve">roup two reported that they were able to provide therapy in this manner, because they </w:t>
      </w:r>
      <w:r>
        <w:t>are</w:t>
      </w:r>
      <w:r w:rsidRPr="001B0730">
        <w:t xml:space="preserve"> </w:t>
      </w:r>
      <w:r>
        <w:t xml:space="preserve">adequately </w:t>
      </w:r>
      <w:r w:rsidRPr="001B0730">
        <w:t>resource</w:t>
      </w:r>
      <w:r>
        <w:t>d</w:t>
      </w:r>
      <w:r w:rsidRPr="001B0730">
        <w:t xml:space="preserve"> to do so:</w:t>
      </w:r>
    </w:p>
    <w:p w14:paraId="173F9430" w14:textId="77777777" w:rsidR="00D83B10" w:rsidRPr="001B0730" w:rsidRDefault="00D83B10" w:rsidP="000C03F5"/>
    <w:p w14:paraId="7D24C4A2" w14:textId="77777777" w:rsidR="00D83B10" w:rsidRPr="001B0730" w:rsidRDefault="00D83B10" w:rsidP="000C03F5">
      <w:pPr>
        <w:pStyle w:val="Quotation"/>
        <w:spacing w:before="0" w:line="240" w:lineRule="auto"/>
      </w:pPr>
      <w:r w:rsidRPr="001B0730">
        <w:rPr>
          <w:i/>
        </w:rPr>
        <w:t>“Quite often we break our sessions up, so they may have 20 minutes in the morning and 25 minutes in the afternoo</w:t>
      </w:r>
      <w:r>
        <w:rPr>
          <w:i/>
        </w:rPr>
        <w:t xml:space="preserve">n… </w:t>
      </w:r>
      <w:r w:rsidRPr="001B0730">
        <w:rPr>
          <w:i/>
        </w:rPr>
        <w:t>we’re lucky that we’ve got the staffing to be able to do that.”</w:t>
      </w:r>
      <w:r w:rsidRPr="001B0730">
        <w:t xml:space="preserve"> (FG2, p4, lines 9-12)</w:t>
      </w:r>
    </w:p>
    <w:p w14:paraId="06987AD5" w14:textId="77777777" w:rsidR="00D83B10" w:rsidRPr="001B0730" w:rsidRDefault="00D83B10" w:rsidP="000C03F5"/>
    <w:p w14:paraId="22ACFA26" w14:textId="67791B46" w:rsidR="00D83B10" w:rsidRPr="001B0730" w:rsidRDefault="00D83B10" w:rsidP="000C03F5">
      <w:r w:rsidRPr="001B0730">
        <w:t xml:space="preserve">The latest edition of the RCP guidelines for stroke recommend that </w:t>
      </w:r>
      <w:r>
        <w:t>people</w:t>
      </w:r>
      <w:r w:rsidRPr="001B0730">
        <w:t xml:space="preserve"> should “accumulate at least 45 minutes of each appropriate therapy every day”</w:t>
      </w:r>
      <w:r>
        <w:t xml:space="preserve"> </w:t>
      </w:r>
      <w:r>
        <w:fldChar w:fldCharType="begin"/>
      </w:r>
      <w:r w:rsidR="00374B08">
        <w:instrText xml:space="preserve"> ADDIN EN.CITE &lt;EndNote&gt;&lt;Cite&gt;&lt;Author&gt;Intercollegiate Stroke Working Party&lt;/Author&gt;&lt;Year&gt;2016&lt;/Year&gt;&lt;RecNum&gt;1509&lt;/RecNum&gt;&lt;Suffix&gt; p.25&lt;/Suffix&gt;&lt;DisplayText&gt;(1 p.25)&lt;/DisplayText&gt;&lt;record&gt;&lt;rec-number&gt;1509&lt;/rec-number&gt;&lt;foreign-keys&gt;&lt;key app="EN" db-id="xes9de0t4xwazqespwzxsx93pp0pfe055e05" timestamp="1485035053" guid="9e2ad6bf-761b-4ba6-9462-e0d138bc660f"&gt;1509&lt;/key&gt;&lt;/foreign-keys&gt;&lt;ref-type name="Book"&gt;6&lt;/ref-type&gt;&lt;contributors&gt;&lt;authors&gt;&lt;author&gt;Intercollegiate Stroke Working Party,&lt;/author&gt;&lt;/authors&gt;&lt;/contributors&gt;&lt;titles&gt;&lt;title&gt;National Clinical Guideline for Stroke&lt;/title&gt;&lt;/titles&gt;&lt;edition&gt;Fifth&lt;/edition&gt;&lt;dates&gt;&lt;year&gt;2016&lt;/year&gt;&lt;/dates&gt;&lt;pub-location&gt;London&lt;/pub-location&gt;&lt;publisher&gt;Royal College of Physicians&lt;/publisher&gt;&lt;urls&gt;&lt;/urls&gt;&lt;/record&gt;&lt;/Cite&gt;&lt;/EndNote&gt;</w:instrText>
      </w:r>
      <w:r>
        <w:fldChar w:fldCharType="separate"/>
      </w:r>
      <w:r w:rsidR="00374B08">
        <w:rPr>
          <w:noProof/>
        </w:rPr>
        <w:t>(1 p.25)</w:t>
      </w:r>
      <w:r>
        <w:fldChar w:fldCharType="end"/>
      </w:r>
      <w:r>
        <w:t xml:space="preserve"> </w:t>
      </w:r>
      <w:r w:rsidRPr="001B0730">
        <w:t xml:space="preserve">and that early after stroke, short, regular interventions are preferable.  This is an update on the fourth edition of the RCP guideline, which </w:t>
      </w:r>
      <w:r>
        <w:t>did</w:t>
      </w:r>
      <w:r w:rsidRPr="001B0730">
        <w:t xml:space="preserve"> not include the word ‘accumulate’ and does not advise short, regular therapy sessions.</w:t>
      </w:r>
      <w:r>
        <w:t xml:space="preserve"> </w:t>
      </w:r>
      <w:r w:rsidRPr="001B0730">
        <w:t>Focus Groups</w:t>
      </w:r>
      <w:r>
        <w:t>’</w:t>
      </w:r>
      <w:r w:rsidRPr="001B0730">
        <w:t xml:space="preserve"> findings suggest that some settings find </w:t>
      </w:r>
      <w:r>
        <w:t xml:space="preserve">it challenging to provide multiple sessions, therefore, the </w:t>
      </w:r>
      <w:r w:rsidRPr="001B0730">
        <w:t xml:space="preserve">inability to tolerate 45 minutes of therapy in a single session </w:t>
      </w:r>
      <w:r>
        <w:t>could</w:t>
      </w:r>
      <w:r w:rsidRPr="001B0730">
        <w:t xml:space="preserve"> be a reason why</w:t>
      </w:r>
      <w:r>
        <w:t xml:space="preserve"> someone </w:t>
      </w:r>
      <w:r w:rsidRPr="001B0730">
        <w:t xml:space="preserve">doesn’t receive </w:t>
      </w:r>
      <w:r w:rsidRPr="001B0730">
        <w:lastRenderedPageBreak/>
        <w:t>the recommended amount of therapy</w:t>
      </w:r>
      <w:r w:rsidRPr="00131064">
        <w:t xml:space="preserve">. </w:t>
      </w:r>
      <w:r w:rsidR="00504CAC">
        <w:t xml:space="preserve">Clarke et al. </w:t>
      </w:r>
      <w:r>
        <w:fldChar w:fldCharType="begin">
          <w:fldData xml:space="preserve">PEVuZE5vdGU+PENpdGU+PEF1dGhvcj5DbGFya2U8L0F1dGhvcj48WWVhcj4yMDE4PC9ZZWFyPjxS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</w:fldData>
        </w:fldChar>
      </w:r>
      <w:r w:rsidR="00F31AB8">
        <w:instrText xml:space="preserve"> ADDIN EN.CITE </w:instrText>
      </w:r>
      <w:r w:rsidR="00F31AB8">
        <w:fldChar w:fldCharType="begin">
          <w:fldData xml:space="preserve">PEVuZE5vdGU+PENpdGU+PEF1dGhvcj5DbGFya2U8L0F1dGhvcj48WWVhcj4yMDE4PC9ZZWFyPjxS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</w:fldData>
        </w:fldChar>
      </w:r>
      <w:r w:rsidR="00F31AB8">
        <w:instrText xml:space="preserve"> ADDIN EN.CITE.DATA </w:instrText>
      </w:r>
      <w:r w:rsidR="00F31AB8">
        <w:fldChar w:fldCharType="end"/>
      </w:r>
      <w:r>
        <w:fldChar w:fldCharType="separate"/>
      </w:r>
      <w:r w:rsidR="00F31AB8">
        <w:rPr>
          <w:noProof/>
        </w:rPr>
        <w:t>(18)</w:t>
      </w:r>
      <w:r>
        <w:fldChar w:fldCharType="end"/>
      </w:r>
      <w:r w:rsidRPr="00131064">
        <w:t xml:space="preserve"> </w:t>
      </w:r>
      <w:r w:rsidRPr="00131064">
        <w:rPr>
          <w:lang w:eastAsia="en-GB"/>
        </w:rPr>
        <w:t>found that,</w:t>
      </w:r>
      <w:r>
        <w:rPr>
          <w:lang w:eastAsia="en-GB"/>
        </w:rPr>
        <w:t xml:space="preserve"> when therapists were unable to deliver 45 minutes in one session, rarely did they return later.</w:t>
      </w:r>
    </w:p>
    <w:p w14:paraId="61054331" w14:textId="77777777" w:rsidR="00D83B10" w:rsidRDefault="00D83B10" w:rsidP="000C03F5">
      <w:pPr>
        <w:pStyle w:val="Heading4"/>
        <w:spacing w:line="240" w:lineRule="auto"/>
      </w:pPr>
      <w:bookmarkStart w:id="26" w:name="_Toc103888547"/>
      <w:r w:rsidRPr="004E2895">
        <w:t xml:space="preserve">Organisational </w:t>
      </w:r>
      <w:r>
        <w:t>p</w:t>
      </w:r>
      <w:r w:rsidRPr="004E2895">
        <w:t>olitics</w:t>
      </w:r>
      <w:bookmarkEnd w:id="26"/>
    </w:p>
    <w:p w14:paraId="21EFA244" w14:textId="77777777" w:rsidR="00D83B10" w:rsidRPr="00367ED1" w:rsidRDefault="00D83B10" w:rsidP="000C03F5">
      <w:r>
        <w:t xml:space="preserve">Focus group findings suggest political aspects within the organisation influence the delivery of the </w:t>
      </w:r>
      <w:proofErr w:type="gramStart"/>
      <w:r>
        <w:t>45 minute</w:t>
      </w:r>
      <w:proofErr w:type="gramEnd"/>
      <w:r>
        <w:t xml:space="preserve"> guideline.  </w:t>
      </w:r>
      <w:bookmarkEnd w:id="24"/>
      <w:r>
        <w:t xml:space="preserve">Managers’ </w:t>
      </w:r>
      <w:r w:rsidRPr="00367ED1">
        <w:t xml:space="preserve">interest in the </w:t>
      </w:r>
      <w:proofErr w:type="gramStart"/>
      <w:r w:rsidRPr="00367ED1">
        <w:t>45</w:t>
      </w:r>
      <w:r>
        <w:t xml:space="preserve"> </w:t>
      </w:r>
      <w:r w:rsidRPr="00367ED1">
        <w:t>minute</w:t>
      </w:r>
      <w:proofErr w:type="gramEnd"/>
      <w:r w:rsidRPr="00367ED1">
        <w:t xml:space="preserve"> guideline </w:t>
      </w:r>
      <w:r>
        <w:t xml:space="preserve">may also </w:t>
      </w:r>
      <w:r w:rsidRPr="002116EB">
        <w:t>affect</w:t>
      </w:r>
      <w:r w:rsidRPr="00367ED1">
        <w:t xml:space="preserve"> its provision.  Therapists believe that managers ‘judge’ their performance against the achievement of such guidelines:</w:t>
      </w:r>
    </w:p>
    <w:p w14:paraId="0130E106" w14:textId="77777777" w:rsidR="00D83B10" w:rsidRPr="00367ED1" w:rsidRDefault="00D83B10" w:rsidP="000C03F5">
      <w:pPr>
        <w:contextualSpacing/>
      </w:pPr>
    </w:p>
    <w:p w14:paraId="4B35603F" w14:textId="77777777" w:rsidR="00D83B10" w:rsidRPr="00367ED1" w:rsidRDefault="00D83B10" w:rsidP="000C03F5">
      <w:pPr>
        <w:pStyle w:val="Quotation"/>
        <w:spacing w:before="0" w:line="240" w:lineRule="auto"/>
      </w:pPr>
      <w:r w:rsidRPr="00367ED1">
        <w:rPr>
          <w:i/>
        </w:rPr>
        <w:t>“…Because it’s more recogni</w:t>
      </w:r>
      <w:r>
        <w:rPr>
          <w:i/>
        </w:rPr>
        <w:t>s</w:t>
      </w:r>
      <w:r w:rsidRPr="00367ED1">
        <w:rPr>
          <w:i/>
        </w:rPr>
        <w:t>ed by managers as something that we should be achieving or working towards and they’re judging what we’re doing…”</w:t>
      </w:r>
      <w:r w:rsidRPr="00367ED1">
        <w:t xml:space="preserve"> </w:t>
      </w:r>
      <w:r w:rsidRPr="00367ED1">
        <w:rPr>
          <w:b/>
        </w:rPr>
        <w:t>(</w:t>
      </w:r>
      <w:r w:rsidRPr="00367ED1">
        <w:t>FG1, p3, lines 2-3)</w:t>
      </w:r>
    </w:p>
    <w:p w14:paraId="59BA2C26" w14:textId="77777777" w:rsidR="00D83B10" w:rsidRPr="00367ED1" w:rsidRDefault="00D83B10" w:rsidP="000C03F5">
      <w:pPr>
        <w:contextualSpacing/>
      </w:pPr>
    </w:p>
    <w:p w14:paraId="563C9C3F" w14:textId="77777777" w:rsidR="00D83B10" w:rsidRPr="00367ED1" w:rsidRDefault="00D83B10" w:rsidP="000C03F5">
      <w:pPr>
        <w:contextualSpacing/>
      </w:pPr>
      <w:r w:rsidRPr="00367ED1">
        <w:t xml:space="preserve">However, </w:t>
      </w:r>
      <w:r>
        <w:t xml:space="preserve">this has the benefit of protecting therapy staffing levels and </w:t>
      </w:r>
      <w:r w:rsidRPr="00367ED1">
        <w:t xml:space="preserve">highlighting </w:t>
      </w:r>
      <w:r>
        <w:t>staffing issues that have</w:t>
      </w:r>
      <w:r w:rsidRPr="00367ED1">
        <w:t xml:space="preserve"> </w:t>
      </w:r>
      <w:r>
        <w:t>limited therapy delivery.</w:t>
      </w:r>
    </w:p>
    <w:p w14:paraId="6E43130C" w14:textId="77777777" w:rsidR="00D83B10" w:rsidRPr="00367ED1" w:rsidRDefault="00D83B10" w:rsidP="000C03F5">
      <w:pPr>
        <w:contextualSpacing/>
      </w:pPr>
    </w:p>
    <w:p w14:paraId="1E3E9E5C" w14:textId="77777777" w:rsidR="00D83B10" w:rsidRPr="00367ED1" w:rsidRDefault="00D83B10" w:rsidP="000C03F5">
      <w:pPr>
        <w:pStyle w:val="Quotation"/>
        <w:spacing w:before="0" w:line="240" w:lineRule="auto"/>
      </w:pPr>
      <w:r w:rsidRPr="00367ED1">
        <w:rPr>
          <w:i/>
        </w:rPr>
        <w:t>“</w:t>
      </w:r>
      <w:r>
        <w:rPr>
          <w:i/>
        </w:rPr>
        <w:t>W</w:t>
      </w:r>
      <w:r w:rsidRPr="00367ED1">
        <w:rPr>
          <w:i/>
        </w:rPr>
        <w:t xml:space="preserve">e’ve been able to justify the </w:t>
      </w:r>
      <w:proofErr w:type="gramStart"/>
      <w:r w:rsidRPr="00367ED1">
        <w:rPr>
          <w:i/>
        </w:rPr>
        <w:t>amount</w:t>
      </w:r>
      <w:proofErr w:type="gramEnd"/>
      <w:r w:rsidRPr="00367ED1">
        <w:rPr>
          <w:i/>
        </w:rPr>
        <w:t xml:space="preserve"> of staff that we had</w:t>
      </w:r>
      <w:r>
        <w:rPr>
          <w:i/>
        </w:rPr>
        <w:t xml:space="preserve">… </w:t>
      </w:r>
      <w:r w:rsidRPr="00367ED1">
        <w:rPr>
          <w:i/>
        </w:rPr>
        <w:t>we have been able to say “Look – have you seen what our targets are? Do you know we have to see every patient for 45</w:t>
      </w:r>
      <w:r>
        <w:rPr>
          <w:i/>
        </w:rPr>
        <w:t xml:space="preserve"> </w:t>
      </w:r>
      <w:r w:rsidRPr="00367ED1">
        <w:rPr>
          <w:i/>
        </w:rPr>
        <w:t xml:space="preserve">minutes?” The only way you can do that is with a certain </w:t>
      </w:r>
      <w:proofErr w:type="gramStart"/>
      <w:r w:rsidRPr="00367ED1">
        <w:rPr>
          <w:i/>
        </w:rPr>
        <w:t>amount</w:t>
      </w:r>
      <w:proofErr w:type="gramEnd"/>
      <w:r w:rsidRPr="00367ED1">
        <w:rPr>
          <w:i/>
        </w:rPr>
        <w:t xml:space="preserve"> of staff.”</w:t>
      </w:r>
      <w:r w:rsidRPr="00367ED1">
        <w:t xml:space="preserve">  (FG1, p3, lines 29-33)</w:t>
      </w:r>
    </w:p>
    <w:p w14:paraId="634DF195" w14:textId="77777777" w:rsidR="00D83B10" w:rsidRPr="00367ED1" w:rsidRDefault="00D83B10" w:rsidP="000C03F5">
      <w:pPr>
        <w:contextualSpacing/>
      </w:pPr>
    </w:p>
    <w:p w14:paraId="4039C9E1" w14:textId="02F55F1A" w:rsidR="00D83B10" w:rsidRPr="00720836" w:rsidRDefault="00D83B10" w:rsidP="000C03F5">
      <w:pPr>
        <w:widowControl w:val="0"/>
        <w:autoSpaceDE w:val="0"/>
        <w:autoSpaceDN w:val="0"/>
        <w:adjustRightInd w:val="0"/>
        <w:contextualSpacing/>
        <w:rPr>
          <w:lang w:eastAsia="en-GB"/>
        </w:rPr>
      </w:pPr>
      <w:r w:rsidRPr="003F56EC">
        <w:rPr>
          <w:rFonts w:cs="Times"/>
        </w:rPr>
        <w:t>The nature in which SSNAP measure</w:t>
      </w:r>
      <w:r>
        <w:rPr>
          <w:rFonts w:cs="Times"/>
        </w:rPr>
        <w:t>s</w:t>
      </w:r>
      <w:r w:rsidRPr="003F56EC">
        <w:rPr>
          <w:rFonts w:cs="Times"/>
        </w:rPr>
        <w:t xml:space="preserve"> achievement of the </w:t>
      </w:r>
      <w:r>
        <w:rPr>
          <w:rFonts w:cs="Times"/>
        </w:rPr>
        <w:t xml:space="preserve">guideline, corresponding to </w:t>
      </w:r>
      <w:r w:rsidRPr="003F56EC">
        <w:rPr>
          <w:rFonts w:cs="Times"/>
        </w:rPr>
        <w:t xml:space="preserve">a published indicator of quality </w:t>
      </w:r>
      <w:r>
        <w:rPr>
          <w:rFonts w:cs="Times"/>
        </w:rPr>
        <w:t>for</w:t>
      </w:r>
      <w:r w:rsidRPr="003F56EC">
        <w:rPr>
          <w:rFonts w:cs="Times"/>
        </w:rPr>
        <w:t xml:space="preserve"> an organisation lends a political aspect to guideline achievement and may influence </w:t>
      </w:r>
      <w:r>
        <w:rPr>
          <w:rFonts w:cs="Times"/>
        </w:rPr>
        <w:t>the perception of the</w:t>
      </w:r>
      <w:r w:rsidRPr="003F56EC">
        <w:rPr>
          <w:rFonts w:cs="Times"/>
        </w:rPr>
        <w:t xml:space="preserve"> guideline.  Although there is no specific penalty for guideline</w:t>
      </w:r>
      <w:r>
        <w:rPr>
          <w:rFonts w:cs="Times"/>
        </w:rPr>
        <w:t xml:space="preserve"> non-achievement</w:t>
      </w:r>
      <w:r w:rsidRPr="003F56EC">
        <w:rPr>
          <w:rFonts w:cs="Times"/>
        </w:rPr>
        <w:t xml:space="preserve">, Trusts that do not achieve it could </w:t>
      </w:r>
      <w:proofErr w:type="gramStart"/>
      <w:r w:rsidRPr="003F56EC">
        <w:rPr>
          <w:rFonts w:cs="Times"/>
        </w:rPr>
        <w:t>be viewed</w:t>
      </w:r>
      <w:proofErr w:type="gramEnd"/>
      <w:r w:rsidRPr="003F56EC">
        <w:rPr>
          <w:rFonts w:cs="Times"/>
        </w:rPr>
        <w:t xml:space="preserve"> as ‘underperforming’.</w:t>
      </w:r>
      <w:r w:rsidR="002254C8">
        <w:rPr>
          <w:rFonts w:cs="Times"/>
        </w:rPr>
        <w:t xml:space="preserve">  Taylor et al.</w:t>
      </w:r>
      <w:r>
        <w:rPr>
          <w:rFonts w:cs="Times"/>
        </w:rPr>
        <w:t xml:space="preserve"> </w:t>
      </w:r>
      <w:r w:rsidRPr="002254C8">
        <w:rPr>
          <w:rFonts w:cs="Times"/>
        </w:rPr>
        <w:fldChar w:fldCharType="begin"/>
      </w:r>
      <w:r w:rsidR="00F31AB8">
        <w:rPr>
          <w:rFonts w:cs="Times"/>
        </w:rPr>
        <w:instrText xml:space="preserve"> ADDIN EN.CITE &lt;EndNote&gt;&lt;Cite&gt;&lt;Author&gt;Taylor&lt;/Author&gt;&lt;Year&gt;2018&lt;/Year&gt;&lt;RecNum&gt;1737&lt;/RecNum&gt;&lt;DisplayText&gt;(19)&lt;/DisplayText&gt;&lt;record&gt;&lt;rec-number&gt;1737&lt;/rec-number&gt;&lt;foreign-keys&gt;&lt;key app="EN" db-id="xes9de0t4xwazqespwzxsx93pp0pfe055e05" timestamp="1559080791" guid="a972415f-978a-4c8c-8dc5-6a82b797d3c3"&gt;1737&lt;/key&gt;&lt;/foreign-keys&gt;&lt;ref-type name="Journal Article"&gt;17&lt;/ref-type&gt;&lt;contributors&gt;&lt;authors&gt;&lt;author&gt;Taylor, E.&lt;/author&gt;&lt;author&gt;Jones, F.&lt;/author&gt;&lt;author&gt;McKevitt, C.&lt;/author&gt;&lt;/authors&gt;&lt;/contributors&gt;&lt;auth-address&gt;Faculty of Health, Social Care and Education, Department of Rehabilitation Sciences, Kingston University and St George&amp;apos;s University of London, London, UK.&amp;#xD;School of Population Health and Environmental Sciences, King&amp;apos;s College London, London, UK.&lt;/auth-address&gt;&lt;titles&gt;&lt;title&gt;How is the audit of therapy intensity influencing rehabilitation in inpatient stroke units in the UK? An ethnographic study&lt;/title&gt;&lt;secondary-title&gt;BMJ Open&lt;/secondary-title&gt;&lt;/titles&gt;&lt;periodical&gt;&lt;full-title&gt;BMJ Open&lt;/full-title&gt;&lt;/periodical&gt;&lt;pages&gt;e023676&lt;/pages&gt;&lt;volume&gt;8&lt;/volume&gt;&lt;number&gt;12&lt;/number&gt;&lt;keywords&gt;&lt;keyword&gt;clinical audit&lt;/keyword&gt;&lt;keyword&gt;quality In health care&lt;/keyword&gt;&lt;keyword&gt;rehabilitation medicine&lt;/keyword&gt;&lt;keyword&gt;stroke&lt;/keyword&gt;&lt;keyword&gt;therapy&lt;/keyword&gt;&lt;/keywords&gt;&lt;dates&gt;&lt;year&gt;2018&lt;/year&gt;&lt;pub-dates&gt;&lt;date&gt;Dec 14&lt;/date&gt;&lt;/pub-dates&gt;&lt;/dates&gt;&lt;isbn&gt;2044-6055 (Electronic)&amp;#xD;2044-6055 (Linking)&lt;/isbn&gt;&lt;accession-num&gt;30552266&lt;/accession-num&gt;&lt;urls&gt;&lt;related-urls&gt;&lt;url&gt;https://www.ncbi.nlm.nih.gov/pubmed/30552266&lt;/url&gt;&lt;/related-urls&gt;&lt;/urls&gt;&lt;custom2&gt;PMC6303655&lt;/custom2&gt;&lt;electronic-resource-num&gt;10.1136/bmjopen-2018-023676&lt;/electronic-resource-num&gt;&lt;/record&gt;&lt;/Cite&gt;&lt;/EndNote&gt;</w:instrText>
      </w:r>
      <w:r w:rsidRPr="002254C8">
        <w:rPr>
          <w:rFonts w:cs="Times"/>
        </w:rPr>
        <w:fldChar w:fldCharType="separate"/>
      </w:r>
      <w:r w:rsidR="00F31AB8">
        <w:rPr>
          <w:rFonts w:cs="Times"/>
          <w:noProof/>
        </w:rPr>
        <w:t>(19)</w:t>
      </w:r>
      <w:r w:rsidRPr="002254C8">
        <w:rPr>
          <w:rFonts w:cs="Times"/>
        </w:rPr>
        <w:fldChar w:fldCharType="end"/>
      </w:r>
      <w:r w:rsidRPr="00F85C8F">
        <w:rPr>
          <w:lang w:eastAsia="en-GB"/>
        </w:rPr>
        <w:t xml:space="preserve"> reports concern</w:t>
      </w:r>
      <w:r w:rsidRPr="00076340">
        <w:rPr>
          <w:lang w:eastAsia="en-GB"/>
        </w:rPr>
        <w:t xml:space="preserve"> amongst therapists regarding the effect that guideline performance </w:t>
      </w:r>
      <w:r>
        <w:rPr>
          <w:lang w:eastAsia="en-GB"/>
        </w:rPr>
        <w:t xml:space="preserve">may </w:t>
      </w:r>
      <w:r w:rsidRPr="00076340">
        <w:rPr>
          <w:lang w:eastAsia="en-GB"/>
        </w:rPr>
        <w:t>ha</w:t>
      </w:r>
      <w:r>
        <w:rPr>
          <w:lang w:eastAsia="en-GB"/>
        </w:rPr>
        <w:t>ve</w:t>
      </w:r>
      <w:r w:rsidRPr="00076340">
        <w:rPr>
          <w:lang w:eastAsia="en-GB"/>
        </w:rPr>
        <w:t xml:space="preserve"> on future commissioning decisions</w:t>
      </w:r>
      <w:r>
        <w:rPr>
          <w:lang w:eastAsia="en-GB"/>
        </w:rPr>
        <w:t>, specifically contract renewal, which could result in commissioner-centred care as opposed to patient-centred care</w:t>
      </w:r>
      <w:r w:rsidRPr="00076340">
        <w:rPr>
          <w:lang w:eastAsia="en-GB"/>
        </w:rPr>
        <w:t xml:space="preserve">.  </w:t>
      </w:r>
    </w:p>
    <w:p w14:paraId="04029409" w14:textId="77777777" w:rsidR="00D83B10" w:rsidRDefault="00D83B10" w:rsidP="000C03F5">
      <w:pPr>
        <w:contextualSpacing/>
      </w:pPr>
    </w:p>
    <w:p w14:paraId="71F5C1D5" w14:textId="77777777" w:rsidR="00D83B10" w:rsidRPr="006A5E0F" w:rsidRDefault="00D83B10" w:rsidP="000C03F5">
      <w:pPr>
        <w:pStyle w:val="Heading3"/>
        <w:spacing w:line="240" w:lineRule="auto"/>
      </w:pPr>
      <w:bookmarkStart w:id="27" w:name="_Toc421453653"/>
      <w:bookmarkStart w:id="28" w:name="_Toc433664073"/>
      <w:bookmarkStart w:id="29" w:name="_Toc103888548"/>
      <w:r>
        <w:t xml:space="preserve">Theme five: </w:t>
      </w:r>
      <w:r w:rsidRPr="006A5E0F">
        <w:t xml:space="preserve">The </w:t>
      </w:r>
      <w:r>
        <w:t>g</w:t>
      </w:r>
      <w:r w:rsidRPr="006A5E0F">
        <w:t>uideline</w:t>
      </w:r>
      <w:bookmarkEnd w:id="27"/>
      <w:bookmarkEnd w:id="28"/>
      <w:bookmarkEnd w:id="29"/>
      <w:r w:rsidRPr="006A5E0F">
        <w:t xml:space="preserve"> </w:t>
      </w:r>
    </w:p>
    <w:p w14:paraId="7C19FACB" w14:textId="77777777" w:rsidR="00D83B10" w:rsidRDefault="00D83B10" w:rsidP="000C03F5">
      <w:r>
        <w:t xml:space="preserve">The presence of the </w:t>
      </w:r>
      <w:proofErr w:type="gramStart"/>
      <w:r>
        <w:t>45 minute</w:t>
      </w:r>
      <w:proofErr w:type="gramEnd"/>
      <w:r w:rsidRPr="00920DE2">
        <w:t xml:space="preserve"> guideline</w:t>
      </w:r>
      <w:r>
        <w:t xml:space="preserve"> and its measurement </w:t>
      </w:r>
      <w:r w:rsidR="000C03F5">
        <w:t>a</w:t>
      </w:r>
      <w:r>
        <w:t>ffect</w:t>
      </w:r>
      <w:r w:rsidRPr="00920DE2">
        <w:t xml:space="preserve"> </w:t>
      </w:r>
      <w:r>
        <w:t xml:space="preserve">the amount of therapy a person receives.  </w:t>
      </w:r>
      <w:r w:rsidR="000C03F5">
        <w:t xml:space="preserve">This theme </w:t>
      </w:r>
      <w:r>
        <w:t>considers the guideline as a therapy prescription, whether the guideline represents good practice and the measurement of its achievement.</w:t>
      </w:r>
    </w:p>
    <w:p w14:paraId="0BB725AD" w14:textId="77777777" w:rsidR="00D83B10" w:rsidRPr="00A8328D" w:rsidRDefault="00D83B10" w:rsidP="000C03F5">
      <w:pPr>
        <w:pStyle w:val="Heading4"/>
        <w:spacing w:line="240" w:lineRule="auto"/>
      </w:pPr>
      <w:bookmarkStart w:id="30" w:name="_Toc103888549"/>
      <w:r w:rsidRPr="004E2895">
        <w:t xml:space="preserve">A </w:t>
      </w:r>
      <w:r>
        <w:t>t</w:t>
      </w:r>
      <w:r w:rsidRPr="004E2895">
        <w:t xml:space="preserve">herapy </w:t>
      </w:r>
      <w:r>
        <w:t>p</w:t>
      </w:r>
      <w:r w:rsidRPr="004E2895">
        <w:t>rescription</w:t>
      </w:r>
      <w:bookmarkEnd w:id="30"/>
    </w:p>
    <w:p w14:paraId="0C2D0EEE" w14:textId="77777777" w:rsidR="00D83B10" w:rsidRPr="00920DE2" w:rsidRDefault="00D83B10" w:rsidP="000C03F5">
      <w:r>
        <w:t>T</w:t>
      </w:r>
      <w:r w:rsidRPr="00920DE2">
        <w:t>herapists</w:t>
      </w:r>
      <w:r>
        <w:t xml:space="preserve"> initially </w:t>
      </w:r>
      <w:r w:rsidRPr="00920DE2">
        <w:t>cons</w:t>
      </w:r>
      <w:r>
        <w:t xml:space="preserve">ider the guideline </w:t>
      </w:r>
      <w:r w:rsidRPr="00920DE2">
        <w:t xml:space="preserve">a “prescription” </w:t>
      </w:r>
      <w:proofErr w:type="gramStart"/>
      <w:r w:rsidRPr="00920DE2">
        <w:t xml:space="preserve">for </w:t>
      </w:r>
      <w:r>
        <w:t xml:space="preserve">the </w:t>
      </w:r>
      <w:r w:rsidRPr="00920DE2">
        <w:t>amount of</w:t>
      </w:r>
      <w:proofErr w:type="gramEnd"/>
      <w:r w:rsidRPr="00920DE2">
        <w:t xml:space="preserve"> therapy </w:t>
      </w:r>
      <w:r>
        <w:t>everyone should receive:</w:t>
      </w:r>
    </w:p>
    <w:p w14:paraId="37A272F7" w14:textId="77777777" w:rsidR="00D83B10" w:rsidRPr="00920DE2" w:rsidRDefault="00D83B10" w:rsidP="000C03F5"/>
    <w:p w14:paraId="6E21318A" w14:textId="77777777" w:rsidR="00D83B10" w:rsidRPr="00AC7060" w:rsidRDefault="00D83B10" w:rsidP="000C03F5">
      <w:pPr>
        <w:pStyle w:val="Quotation"/>
        <w:spacing w:before="0" w:line="240" w:lineRule="auto"/>
      </w:pPr>
      <w:r w:rsidRPr="00733063">
        <w:t xml:space="preserve"> </w:t>
      </w:r>
      <w:r w:rsidRPr="000B352C">
        <w:rPr>
          <w:i/>
        </w:rPr>
        <w:t>“</w:t>
      </w:r>
      <w:r>
        <w:rPr>
          <w:i/>
        </w:rPr>
        <w:t>W</w:t>
      </w:r>
      <w:r w:rsidRPr="000B352C">
        <w:rPr>
          <w:i/>
        </w:rPr>
        <w:t xml:space="preserve">hen they first come </w:t>
      </w:r>
      <w:proofErr w:type="gramStart"/>
      <w:r w:rsidRPr="000B352C">
        <w:rPr>
          <w:i/>
        </w:rPr>
        <w:t>in</w:t>
      </w:r>
      <w:proofErr w:type="gramEnd"/>
      <w:r w:rsidRPr="000B352C">
        <w:rPr>
          <w:i/>
        </w:rPr>
        <w:t xml:space="preserve"> they’re obviously having that daily input because everyone is for 45</w:t>
      </w:r>
      <w:r>
        <w:rPr>
          <w:i/>
        </w:rPr>
        <w:t xml:space="preserve"> </w:t>
      </w:r>
      <w:r w:rsidRPr="000B352C">
        <w:rPr>
          <w:i/>
        </w:rPr>
        <w:t>minutes until you can, kind of, justify otherwise</w:t>
      </w:r>
      <w:r>
        <w:rPr>
          <w:i/>
        </w:rPr>
        <w:t>…</w:t>
      </w:r>
      <w:r w:rsidRPr="000B352C">
        <w:rPr>
          <w:i/>
        </w:rPr>
        <w:t>”</w:t>
      </w:r>
      <w:r>
        <w:t xml:space="preserve">  (FG1, p21 line 46 – p22 line 1</w:t>
      </w:r>
      <w:r w:rsidRPr="00AC7060">
        <w:t>)</w:t>
      </w:r>
    </w:p>
    <w:p w14:paraId="0A7663BC" w14:textId="77777777" w:rsidR="00D83B10" w:rsidRDefault="00D83B10" w:rsidP="000C03F5"/>
    <w:p w14:paraId="7ADCECA6" w14:textId="2468FCBE" w:rsidR="00D83B10" w:rsidRDefault="00D83B10" w:rsidP="000C03F5">
      <w:pPr>
        <w:rPr>
          <w:color w:val="000000" w:themeColor="text1"/>
        </w:rPr>
      </w:pPr>
      <w:r w:rsidRPr="00920DE2">
        <w:t xml:space="preserve">This </w:t>
      </w:r>
      <w:r w:rsidRPr="002F36D2">
        <w:rPr>
          <w:color w:val="000000" w:themeColor="text1"/>
        </w:rPr>
        <w:t xml:space="preserve">suggests that therapists </w:t>
      </w:r>
      <w:r>
        <w:rPr>
          <w:color w:val="000000" w:themeColor="text1"/>
        </w:rPr>
        <w:t>must</w:t>
      </w:r>
      <w:r w:rsidRPr="002F36D2">
        <w:rPr>
          <w:color w:val="000000" w:themeColor="text1"/>
        </w:rPr>
        <w:t xml:space="preserve"> provide justification if a person is not receiving the recommended minimum amount.  Indeed, Clarke </w:t>
      </w:r>
      <w:r>
        <w:rPr>
          <w:color w:val="000000" w:themeColor="text1"/>
        </w:rPr>
        <w:t>and colleagues</w:t>
      </w:r>
      <w:r w:rsidRPr="002F36D2">
        <w:rPr>
          <w:color w:val="000000" w:themeColor="text1"/>
        </w:rPr>
        <w:t xml:space="preserve"> found </w:t>
      </w:r>
      <w:r w:rsidRPr="002F36D2">
        <w:rPr>
          <w:color w:val="000000" w:themeColor="text1"/>
          <w:lang w:eastAsia="en-US"/>
        </w:rPr>
        <w:t>that the guideline (specifically its measurement via SSNAP) shapes therapy</w:t>
      </w:r>
      <w:r>
        <w:rPr>
          <w:color w:val="000000" w:themeColor="text1"/>
          <w:lang w:eastAsia="en-US"/>
        </w:rPr>
        <w:t xml:space="preserve"> delivery</w:t>
      </w:r>
      <w:r w:rsidRPr="002F36D2">
        <w:rPr>
          <w:color w:val="000000" w:themeColor="text1"/>
          <w:lang w:eastAsia="en-US"/>
        </w:rPr>
        <w:t xml:space="preserve">, with some therapists feeling a conflict between </w:t>
      </w:r>
      <w:r w:rsidRPr="002F36D2">
        <w:rPr>
          <w:color w:val="000000" w:themeColor="text1"/>
        </w:rPr>
        <w:t xml:space="preserve">their clinical judgement that the person can’t tolerate a longer </w:t>
      </w:r>
      <w:r w:rsidRPr="002F36D2">
        <w:rPr>
          <w:color w:val="000000" w:themeColor="text1"/>
        </w:rPr>
        <w:lastRenderedPageBreak/>
        <w:t>session and the implications this would have for their SSNAP score</w:t>
      </w:r>
      <w:r>
        <w:rPr>
          <w:color w:val="000000" w:themeColor="text1"/>
        </w:rPr>
        <w:t xml:space="preserve"> </w:t>
      </w:r>
      <w:r>
        <w:rPr>
          <w:color w:val="000000" w:themeColor="text1"/>
        </w:rPr>
        <w:fldChar w:fldCharType="begin">
          <w:fldData xml:space="preserve">PEVuZE5vdGU+PENpdGU+PEF1dGhvcj5DbGFya2U8L0F1dGhvcj48WWVhcj4yMDE4PC9ZZWFyPjxS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</w:fldData>
        </w:fldChar>
      </w:r>
      <w:r w:rsidR="00F31AB8">
        <w:rPr>
          <w:color w:val="000000" w:themeColor="text1"/>
        </w:rPr>
        <w:instrText xml:space="preserve"> ADDIN EN.CITE </w:instrText>
      </w:r>
      <w:r w:rsidR="00F31AB8">
        <w:rPr>
          <w:color w:val="000000" w:themeColor="text1"/>
        </w:rPr>
        <w:fldChar w:fldCharType="begin">
          <w:fldData xml:space="preserve">PEVuZE5vdGU+PENpdGU+PEF1dGhvcj5DbGFya2U8L0F1dGhvcj48WWVhcj4yMDE4PC9ZZWFyPjxS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</w:fldData>
        </w:fldChar>
      </w:r>
      <w:r w:rsidR="00F31AB8">
        <w:rPr>
          <w:color w:val="000000" w:themeColor="text1"/>
        </w:rPr>
        <w:instrText xml:space="preserve"> ADDIN EN.CITE.DATA </w:instrText>
      </w:r>
      <w:r w:rsidR="00F31AB8">
        <w:rPr>
          <w:color w:val="000000" w:themeColor="text1"/>
        </w:rPr>
      </w:r>
      <w:r w:rsidR="00F31AB8">
        <w:rPr>
          <w:color w:val="000000" w:themeColor="text1"/>
        </w:rPr>
        <w:fldChar w:fldCharType="end"/>
      </w:r>
      <w:r>
        <w:rPr>
          <w:color w:val="000000" w:themeColor="text1"/>
        </w:rPr>
      </w:r>
      <w:r>
        <w:rPr>
          <w:color w:val="000000" w:themeColor="text1"/>
        </w:rPr>
        <w:fldChar w:fldCharType="separate"/>
      </w:r>
      <w:r w:rsidR="00F31AB8">
        <w:rPr>
          <w:noProof/>
          <w:color w:val="000000" w:themeColor="text1"/>
        </w:rPr>
        <w:t>(18)</w:t>
      </w:r>
      <w:r>
        <w:rPr>
          <w:color w:val="000000" w:themeColor="text1"/>
        </w:rPr>
        <w:fldChar w:fldCharType="end"/>
      </w:r>
      <w:r w:rsidRPr="002F36D2">
        <w:rPr>
          <w:color w:val="000000" w:themeColor="text1"/>
        </w:rPr>
        <w:t>.</w:t>
      </w:r>
      <w:r>
        <w:rPr>
          <w:color w:val="000000" w:themeColor="text1"/>
        </w:rPr>
        <w:t xml:space="preserve">  This conflict </w:t>
      </w:r>
      <w:proofErr w:type="gramStart"/>
      <w:r>
        <w:rPr>
          <w:color w:val="000000" w:themeColor="text1"/>
        </w:rPr>
        <w:t>was demonstrated</w:t>
      </w:r>
      <w:proofErr w:type="gramEnd"/>
      <w:r>
        <w:rPr>
          <w:color w:val="000000" w:themeColor="text1"/>
        </w:rPr>
        <w:t xml:space="preserve"> in the focus groups, with one therapist reporting that the requirement to provide everyone with 45 minutes of therapy may mean that those who require more than 45 minutes of therapy don’t receive it:</w:t>
      </w:r>
    </w:p>
    <w:p w14:paraId="086F95D8" w14:textId="77777777" w:rsidR="00D83B10" w:rsidRDefault="00D83B10" w:rsidP="000C03F5">
      <w:pPr>
        <w:rPr>
          <w:color w:val="000000" w:themeColor="text1"/>
        </w:rPr>
      </w:pPr>
    </w:p>
    <w:p w14:paraId="3BD4248F" w14:textId="77777777" w:rsidR="00D83B10" w:rsidRPr="00085A77" w:rsidRDefault="00D83B10" w:rsidP="000C03F5">
      <w:pPr>
        <w:ind w:left="720"/>
        <w:rPr>
          <w:color w:val="000000" w:themeColor="text1"/>
          <w:sz w:val="22"/>
          <w:szCs w:val="22"/>
        </w:rPr>
      </w:pPr>
      <w:r w:rsidRPr="00085A77">
        <w:rPr>
          <w:i/>
          <w:iCs/>
          <w:sz w:val="22"/>
          <w:szCs w:val="22"/>
        </w:rPr>
        <w:t>“If you’re not needing to see the slow stream ones every day, you can maybe then provide a higher intensity to the higher level patients and go back and see them again, because</w:t>
      </w:r>
      <w:proofErr w:type="gramStart"/>
      <w:r w:rsidRPr="00085A77">
        <w:rPr>
          <w:i/>
          <w:iCs/>
          <w:sz w:val="22"/>
          <w:szCs w:val="22"/>
        </w:rPr>
        <w:t>…..</w:t>
      </w:r>
      <w:proofErr w:type="gramEnd"/>
      <w:r w:rsidRPr="00085A77">
        <w:rPr>
          <w:i/>
          <w:iCs/>
          <w:sz w:val="22"/>
          <w:szCs w:val="22"/>
        </w:rPr>
        <w:t>not that you can’t do that now, you just don’t have the time because of every other patient that you’re trying to see for 45minutes…you don’t have the opportunity to go back and see those patients that would really benefit from further input”</w:t>
      </w:r>
      <w:r w:rsidRPr="00085A77">
        <w:rPr>
          <w:sz w:val="22"/>
          <w:szCs w:val="22"/>
        </w:rPr>
        <w:t xml:space="preserve"> (FG1, p27 lines 15-21)</w:t>
      </w:r>
      <w:r w:rsidRPr="00085A77">
        <w:rPr>
          <w:color w:val="000000" w:themeColor="text1"/>
          <w:sz w:val="22"/>
          <w:szCs w:val="22"/>
        </w:rPr>
        <w:t xml:space="preserve"> </w:t>
      </w:r>
    </w:p>
    <w:p w14:paraId="548B586A" w14:textId="77777777" w:rsidR="00D83B10" w:rsidRPr="00367ED1" w:rsidRDefault="00D83B10" w:rsidP="000C03F5">
      <w:pPr>
        <w:contextualSpacing/>
      </w:pPr>
    </w:p>
    <w:p w14:paraId="00CBCBE1" w14:textId="77777777" w:rsidR="00D83B10" w:rsidRDefault="00D83B10" w:rsidP="000C03F5">
      <w:pPr>
        <w:rPr>
          <w:color w:val="000000" w:themeColor="text1"/>
        </w:rPr>
      </w:pPr>
      <w:r>
        <w:rPr>
          <w:color w:val="000000" w:themeColor="text1"/>
        </w:rPr>
        <w:t>This indicates there may be conflict between a therapist achieving the guideline for someone whose therapy benefit is questionable and providing enhanced therapy to someone who will benefit.</w:t>
      </w:r>
    </w:p>
    <w:p w14:paraId="25592366" w14:textId="77777777" w:rsidR="00D83B10" w:rsidRDefault="00D83B10" w:rsidP="000C03F5">
      <w:pPr>
        <w:rPr>
          <w:color w:val="000000" w:themeColor="text1"/>
        </w:rPr>
      </w:pPr>
    </w:p>
    <w:p w14:paraId="67AFBD6C" w14:textId="77777777" w:rsidR="00D83B10" w:rsidRPr="005B0360" w:rsidRDefault="00D83B10" w:rsidP="000C03F5">
      <w:pPr>
        <w:rPr>
          <w:color w:val="000000" w:themeColor="text1"/>
        </w:rPr>
      </w:pPr>
      <w:r>
        <w:t xml:space="preserve">The presence of the guideline prompts further decision-making when under-resourcing limits therapy delivery. Therapists described two options in these circumstances; </w:t>
      </w:r>
      <w:r w:rsidRPr="00920DE2">
        <w:t xml:space="preserve">to see all </w:t>
      </w:r>
      <w:r>
        <w:t>people</w:t>
      </w:r>
      <w:r w:rsidRPr="00920DE2">
        <w:t xml:space="preserve"> for </w:t>
      </w:r>
      <w:r>
        <w:t>less time</w:t>
      </w:r>
      <w:r w:rsidRPr="00920DE2">
        <w:t xml:space="preserve">, or to see fewer people for </w:t>
      </w:r>
      <w:r>
        <w:t>more</w:t>
      </w:r>
      <w:r w:rsidRPr="00920DE2">
        <w:t xml:space="preserve"> time:</w:t>
      </w:r>
    </w:p>
    <w:p w14:paraId="5C02B482" w14:textId="77777777" w:rsidR="00D83B10" w:rsidRPr="00920DE2" w:rsidRDefault="00D83B10" w:rsidP="000C03F5"/>
    <w:p w14:paraId="6ED3C055" w14:textId="77777777" w:rsidR="00D83B10" w:rsidRPr="00920DE2" w:rsidRDefault="00D83B10" w:rsidP="000C03F5">
      <w:pPr>
        <w:pStyle w:val="Quotation"/>
        <w:spacing w:before="0" w:line="240" w:lineRule="auto"/>
      </w:pPr>
      <w:r w:rsidRPr="000B352C">
        <w:rPr>
          <w:i/>
        </w:rPr>
        <w:t>“</w:t>
      </w:r>
      <w:r>
        <w:rPr>
          <w:i/>
        </w:rPr>
        <w:t>I</w:t>
      </w:r>
      <w:r w:rsidRPr="000B352C">
        <w:rPr>
          <w:i/>
        </w:rPr>
        <w:t xml:space="preserve">f you are low on staff, is it better that less patients </w:t>
      </w:r>
      <w:proofErr w:type="gramStart"/>
      <w:r w:rsidRPr="000B352C">
        <w:rPr>
          <w:i/>
        </w:rPr>
        <w:t>are seen</w:t>
      </w:r>
      <w:proofErr w:type="gramEnd"/>
      <w:r w:rsidRPr="000B352C">
        <w:rPr>
          <w:i/>
        </w:rPr>
        <w:t>, but for 45 minutes and they might only get seen every other day or is it better that they get seen every day, but maybe only for a 20</w:t>
      </w:r>
      <w:r>
        <w:rPr>
          <w:i/>
        </w:rPr>
        <w:t>-</w:t>
      </w:r>
      <w:r w:rsidRPr="000B352C">
        <w:rPr>
          <w:i/>
        </w:rPr>
        <w:t>minute session? I don’t know…”</w:t>
      </w:r>
      <w:r>
        <w:t xml:space="preserve"> (FG2, p22, lines 23-26</w:t>
      </w:r>
      <w:r w:rsidRPr="00920DE2">
        <w:t>)</w:t>
      </w:r>
    </w:p>
    <w:p w14:paraId="4C86664D" w14:textId="77777777" w:rsidR="00D83B10" w:rsidRPr="00920DE2" w:rsidRDefault="00D83B10" w:rsidP="000C03F5"/>
    <w:p w14:paraId="5B0F87B0" w14:textId="77777777" w:rsidR="000C03F5" w:rsidRDefault="00D83B10" w:rsidP="000C03F5">
      <w:r>
        <w:t>Potentially,</w:t>
      </w:r>
      <w:r w:rsidRPr="00920DE2">
        <w:t xml:space="preserve"> practice</w:t>
      </w:r>
      <w:r>
        <w:t xml:space="preserve"> differs</w:t>
      </w:r>
      <w:r w:rsidRPr="00920DE2">
        <w:t xml:space="preserve"> between therapists </w:t>
      </w:r>
      <w:r>
        <w:t xml:space="preserve">in such situations, due to a </w:t>
      </w:r>
      <w:r w:rsidRPr="00920DE2">
        <w:t xml:space="preserve">lack of clarity regarding </w:t>
      </w:r>
      <w:r>
        <w:t>which approach provides the greater benefit</w:t>
      </w:r>
      <w:r w:rsidRPr="00920DE2">
        <w:t>.</w:t>
      </w:r>
      <w:r>
        <w:t xml:space="preserve"> </w:t>
      </w:r>
    </w:p>
    <w:p w14:paraId="7DD56478" w14:textId="77777777" w:rsidR="000C03F5" w:rsidRDefault="000C03F5" w:rsidP="000C03F5"/>
    <w:p w14:paraId="7E7C4142" w14:textId="77777777" w:rsidR="00D83B10" w:rsidRDefault="00D83B10" w:rsidP="000C03F5">
      <w:r>
        <w:t xml:space="preserve">Finally, during the focus groups, the </w:t>
      </w:r>
      <w:proofErr w:type="gramStart"/>
      <w:r>
        <w:t>45 minute</w:t>
      </w:r>
      <w:proofErr w:type="gramEnd"/>
      <w:r>
        <w:t xml:space="preserve"> guideline was regularly referred to as a target:</w:t>
      </w:r>
    </w:p>
    <w:p w14:paraId="7FE06FF1" w14:textId="77777777" w:rsidR="00D83B10" w:rsidRDefault="00D83B10" w:rsidP="000C03F5"/>
    <w:p w14:paraId="60337133" w14:textId="77777777" w:rsidR="00D83B10" w:rsidRPr="009A1071" w:rsidRDefault="00D83B10" w:rsidP="000C03F5">
      <w:pPr>
        <w:ind w:left="720"/>
        <w:rPr>
          <w:sz w:val="22"/>
          <w:szCs w:val="22"/>
        </w:rPr>
      </w:pPr>
      <w:r w:rsidRPr="009A1071">
        <w:rPr>
          <w:i/>
          <w:iCs/>
          <w:sz w:val="22"/>
          <w:szCs w:val="22"/>
        </w:rPr>
        <w:t>“It’s sort of given you a little motivating target, as a therapist, that, have all of my patient’s had 45 minutes today?”</w:t>
      </w:r>
      <w:r w:rsidRPr="009A1071">
        <w:rPr>
          <w:sz w:val="22"/>
          <w:szCs w:val="22"/>
        </w:rPr>
        <w:t xml:space="preserve"> (FG1, p15, lines 34-36)</w:t>
      </w:r>
    </w:p>
    <w:p w14:paraId="308AAD16" w14:textId="77777777" w:rsidR="00D83B10" w:rsidRPr="009A1071" w:rsidRDefault="00D83B10" w:rsidP="000C03F5">
      <w:pPr>
        <w:rPr>
          <w:sz w:val="22"/>
          <w:szCs w:val="22"/>
        </w:rPr>
      </w:pPr>
    </w:p>
    <w:p w14:paraId="531EEC9F" w14:textId="77777777" w:rsidR="00D83B10" w:rsidRPr="00273955" w:rsidRDefault="00D83B10" w:rsidP="000C03F5">
      <w:r w:rsidRPr="00CC5A90">
        <w:t xml:space="preserve">It is not clear from the focus groups if therapy usually stops when 45 minutes </w:t>
      </w:r>
      <w:proofErr w:type="gramStart"/>
      <w:r w:rsidRPr="00CC5A90">
        <w:t>is reached</w:t>
      </w:r>
      <w:proofErr w:type="gramEnd"/>
      <w:r w:rsidRPr="00CC5A90">
        <w:t xml:space="preserve">, or if it continues, provided this is appropriate for the person. </w:t>
      </w:r>
    </w:p>
    <w:p w14:paraId="6468827A" w14:textId="77777777" w:rsidR="00D83B10" w:rsidRPr="00273955" w:rsidRDefault="00D83B10" w:rsidP="000C03F5">
      <w:pPr>
        <w:pStyle w:val="Heading4"/>
        <w:spacing w:line="240" w:lineRule="auto"/>
      </w:pPr>
      <w:bookmarkStart w:id="31" w:name="_Toc421453655"/>
      <w:bookmarkStart w:id="32" w:name="_Toc103888550"/>
      <w:r w:rsidRPr="004E2895">
        <w:t xml:space="preserve">Is the </w:t>
      </w:r>
      <w:proofErr w:type="gramStart"/>
      <w:r w:rsidRPr="004E2895">
        <w:t>guideline</w:t>
      </w:r>
      <w:proofErr w:type="gramEnd"/>
      <w:r w:rsidRPr="004E2895">
        <w:t xml:space="preserve"> right?</w:t>
      </w:r>
      <w:bookmarkEnd w:id="31"/>
      <w:bookmarkEnd w:id="32"/>
    </w:p>
    <w:p w14:paraId="18625FAF" w14:textId="77777777" w:rsidR="00D83B10" w:rsidRPr="00920DE2" w:rsidRDefault="00D83B10" w:rsidP="000C03F5">
      <w:r w:rsidRPr="00920DE2">
        <w:t xml:space="preserve">Despite using the guideline to direct decisions </w:t>
      </w:r>
      <w:r>
        <w:t>about</w:t>
      </w:r>
      <w:r w:rsidRPr="00920DE2">
        <w:t xml:space="preserve"> </w:t>
      </w:r>
      <w:r>
        <w:t xml:space="preserve">the </w:t>
      </w:r>
      <w:r w:rsidRPr="00920DE2">
        <w:t>amount of therapy provided, the</w:t>
      </w:r>
      <w:r>
        <w:t>rapists acknowledge that 45 minutes</w:t>
      </w:r>
      <w:r w:rsidRPr="00920DE2">
        <w:t xml:space="preserve"> isn’t right for everyone.  For some people, 45 minutes of therapy isn’t enough:</w:t>
      </w:r>
    </w:p>
    <w:p w14:paraId="10FD7C7E" w14:textId="77777777" w:rsidR="00D83B10" w:rsidRPr="00920DE2" w:rsidRDefault="00D83B10" w:rsidP="000C03F5"/>
    <w:p w14:paraId="679D9EED" w14:textId="77777777" w:rsidR="00D83B10" w:rsidRDefault="00D83B10" w:rsidP="000C03F5">
      <w:pPr>
        <w:pStyle w:val="Quotation"/>
        <w:spacing w:before="0" w:line="240" w:lineRule="auto"/>
      </w:pPr>
      <w:r w:rsidRPr="000B352C">
        <w:rPr>
          <w:i/>
        </w:rPr>
        <w:t>“And some patients …they almost need a lot more than 45</w:t>
      </w:r>
      <w:r>
        <w:rPr>
          <w:i/>
        </w:rPr>
        <w:t xml:space="preserve"> </w:t>
      </w:r>
      <w:r w:rsidRPr="000B352C">
        <w:rPr>
          <w:i/>
        </w:rPr>
        <w:t>minutes to justify them staying in for therapy.”</w:t>
      </w:r>
      <w:r>
        <w:t xml:space="preserve"> (FG1, p26 line 38 – p27 line 2</w:t>
      </w:r>
      <w:r w:rsidRPr="00920DE2">
        <w:t>)</w:t>
      </w:r>
    </w:p>
    <w:p w14:paraId="24E6C9EF" w14:textId="77777777" w:rsidR="00D83B10" w:rsidRDefault="00D83B10" w:rsidP="000C03F5">
      <w:pPr>
        <w:rPr>
          <w:iCs/>
          <w:lang w:eastAsia="en-US"/>
        </w:rPr>
      </w:pPr>
    </w:p>
    <w:p w14:paraId="44DD9583" w14:textId="77777777" w:rsidR="00D83B10" w:rsidRDefault="00D83B10" w:rsidP="000C03F5">
      <w:pPr>
        <w:rPr>
          <w:iCs/>
          <w:lang w:eastAsia="en-US"/>
        </w:rPr>
      </w:pPr>
      <w:r>
        <w:rPr>
          <w:iCs/>
          <w:lang w:eastAsia="en-US"/>
        </w:rPr>
        <w:t xml:space="preserve">In both focus groups, therapists report that their sessions </w:t>
      </w:r>
      <w:proofErr w:type="gramStart"/>
      <w:r>
        <w:rPr>
          <w:iCs/>
          <w:lang w:eastAsia="en-US"/>
        </w:rPr>
        <w:t>are not limited</w:t>
      </w:r>
      <w:proofErr w:type="gramEnd"/>
      <w:r>
        <w:rPr>
          <w:iCs/>
          <w:lang w:eastAsia="en-US"/>
        </w:rPr>
        <w:t xml:space="preserve"> to 45 minutes, if people required more than this:</w:t>
      </w:r>
    </w:p>
    <w:p w14:paraId="03BDAB92" w14:textId="77777777" w:rsidR="00D83B10" w:rsidRDefault="00D83B10" w:rsidP="000C03F5">
      <w:pPr>
        <w:rPr>
          <w:iCs/>
          <w:lang w:eastAsia="en-US"/>
        </w:rPr>
      </w:pPr>
    </w:p>
    <w:p w14:paraId="1E6B9F83" w14:textId="77777777" w:rsidR="00D83B10" w:rsidRDefault="00D83B10" w:rsidP="000C03F5">
      <w:pPr>
        <w:pStyle w:val="Quotation"/>
        <w:spacing w:before="0" w:line="240" w:lineRule="auto"/>
      </w:pPr>
      <w:r w:rsidRPr="000B352C">
        <w:rPr>
          <w:i/>
        </w:rPr>
        <w:t xml:space="preserve">“…if we were going to do something in the community for their goals and it’s going to take longer, we factor that in, because that’s their goal, that’s what they want to do, whether </w:t>
      </w:r>
      <w:r w:rsidRPr="000B352C">
        <w:rPr>
          <w:i/>
        </w:rPr>
        <w:lastRenderedPageBreak/>
        <w:t>it’s getting back in the swimming pool, whatever</w:t>
      </w:r>
      <w:r>
        <w:rPr>
          <w:i/>
        </w:rPr>
        <w:t>…</w:t>
      </w:r>
      <w:r w:rsidRPr="000B352C">
        <w:rPr>
          <w:i/>
        </w:rPr>
        <w:t xml:space="preserve"> so we don’t just go “I can’t do that in 45 minutes, we can’t do that activity</w:t>
      </w:r>
      <w:r>
        <w:rPr>
          <w:i/>
        </w:rPr>
        <w:t>.</w:t>
      </w:r>
      <w:r w:rsidRPr="000B352C">
        <w:rPr>
          <w:i/>
        </w:rPr>
        <w:t>”</w:t>
      </w:r>
      <w:r>
        <w:t xml:space="preserve"> (FG2, p24, lines 5-10</w:t>
      </w:r>
      <w:r w:rsidRPr="00920DE2">
        <w:t>)</w:t>
      </w:r>
    </w:p>
    <w:p w14:paraId="21D32328" w14:textId="77777777" w:rsidR="00D83B10" w:rsidRDefault="00D83B10" w:rsidP="000C03F5">
      <w:pPr>
        <w:rPr>
          <w:iCs/>
          <w:lang w:eastAsia="en-US"/>
        </w:rPr>
      </w:pPr>
    </w:p>
    <w:p w14:paraId="3BF882B5" w14:textId="77777777" w:rsidR="00D83B10" w:rsidRPr="00920DE2" w:rsidRDefault="00D83B10" w:rsidP="000C03F5">
      <w:r>
        <w:t>For other people</w:t>
      </w:r>
      <w:r w:rsidRPr="00920DE2">
        <w:t xml:space="preserve">, </w:t>
      </w:r>
      <w:r>
        <w:t>it’s acknowledged</w:t>
      </w:r>
      <w:r w:rsidRPr="00920DE2">
        <w:t xml:space="preserve"> that therapy schedule</w:t>
      </w:r>
      <w:r>
        <w:t xml:space="preserve">, </w:t>
      </w:r>
      <w:r w:rsidRPr="00920DE2">
        <w:t>not just amount</w:t>
      </w:r>
      <w:r>
        <w:t xml:space="preserve">, </w:t>
      </w:r>
      <w:r w:rsidRPr="00920DE2">
        <w:t>may be important:</w:t>
      </w:r>
    </w:p>
    <w:p w14:paraId="47BB370A" w14:textId="77777777" w:rsidR="00D83B10" w:rsidRDefault="00D83B10" w:rsidP="000C03F5">
      <w:pPr>
        <w:pStyle w:val="Quotation"/>
        <w:spacing w:before="0" w:line="240" w:lineRule="auto"/>
        <w:rPr>
          <w:i/>
        </w:rPr>
      </w:pPr>
    </w:p>
    <w:p w14:paraId="743B59F0" w14:textId="77777777" w:rsidR="00D83B10" w:rsidRPr="00920DE2" w:rsidRDefault="00D83B10" w:rsidP="000C03F5">
      <w:pPr>
        <w:pStyle w:val="Quotation"/>
        <w:spacing w:before="0" w:line="240" w:lineRule="auto"/>
      </w:pPr>
      <w:r w:rsidRPr="000B352C">
        <w:rPr>
          <w:i/>
        </w:rPr>
        <w:t>“</w:t>
      </w:r>
      <w:proofErr w:type="gramStart"/>
      <w:r w:rsidRPr="000B352C">
        <w:rPr>
          <w:i/>
        </w:rPr>
        <w:t>sometimes</w:t>
      </w:r>
      <w:proofErr w:type="gramEnd"/>
      <w:r w:rsidRPr="000B352C">
        <w:rPr>
          <w:i/>
        </w:rPr>
        <w:t xml:space="preserve"> you feel like, actually, patients would benefit from a bit more little and often, rather than a 45 minute blo</w:t>
      </w:r>
      <w:r>
        <w:rPr>
          <w:i/>
        </w:rPr>
        <w:t>ck</w:t>
      </w:r>
      <w:r w:rsidRPr="000B352C">
        <w:rPr>
          <w:i/>
        </w:rPr>
        <w:t>.”</w:t>
      </w:r>
      <w:r>
        <w:t xml:space="preserve"> (FG1, p16, lines 7-9</w:t>
      </w:r>
      <w:r w:rsidRPr="00920DE2">
        <w:t xml:space="preserve">)   </w:t>
      </w:r>
    </w:p>
    <w:p w14:paraId="23F64E31" w14:textId="77777777" w:rsidR="00D83B10" w:rsidRDefault="00D83B10" w:rsidP="000C03F5"/>
    <w:p w14:paraId="3B2266F9" w14:textId="77777777" w:rsidR="00D83B10" w:rsidRDefault="00D83B10" w:rsidP="000C03F5">
      <w:r>
        <w:t>However, participants concurred that, for most people, the recommended minimum of 45 minutes was appropriate:</w:t>
      </w:r>
    </w:p>
    <w:p w14:paraId="31D528A3" w14:textId="77777777" w:rsidR="00D83B10" w:rsidRDefault="00D83B10" w:rsidP="000C03F5"/>
    <w:p w14:paraId="5984C84F" w14:textId="77777777" w:rsidR="00D83B10" w:rsidRPr="009A1071" w:rsidRDefault="00D83B10" w:rsidP="000C03F5">
      <w:pPr>
        <w:ind w:left="720"/>
        <w:rPr>
          <w:sz w:val="22"/>
          <w:szCs w:val="22"/>
        </w:rPr>
      </w:pPr>
      <w:r w:rsidRPr="009A1071">
        <w:rPr>
          <w:i/>
          <w:iCs/>
          <w:sz w:val="22"/>
          <w:szCs w:val="22"/>
        </w:rPr>
        <w:t>“Most people would, sort of, tolerate 45</w:t>
      </w:r>
      <w:r w:rsidR="000C03F5">
        <w:rPr>
          <w:i/>
          <w:iCs/>
          <w:sz w:val="22"/>
          <w:szCs w:val="22"/>
        </w:rPr>
        <w:t xml:space="preserve"> </w:t>
      </w:r>
      <w:r w:rsidRPr="009A1071">
        <w:rPr>
          <w:i/>
          <w:iCs/>
          <w:sz w:val="22"/>
          <w:szCs w:val="22"/>
        </w:rPr>
        <w:t>minutes, whereas, like, an hour for everybody, you know, it’s not going to be realistic, but then half an hour you wouldn’t get much done either, so it’s kind of a nice balance.”</w:t>
      </w:r>
      <w:r w:rsidRPr="009A1071">
        <w:rPr>
          <w:sz w:val="22"/>
          <w:szCs w:val="22"/>
        </w:rPr>
        <w:t xml:space="preserve"> (FG1, p.20, 35-37)</w:t>
      </w:r>
    </w:p>
    <w:p w14:paraId="56056965" w14:textId="77777777" w:rsidR="00D83B10" w:rsidRPr="0052642B" w:rsidRDefault="00D83B10" w:rsidP="000C03F5">
      <w:pPr>
        <w:rPr>
          <w:color w:val="000000" w:themeColor="text1"/>
        </w:rPr>
      </w:pPr>
    </w:p>
    <w:p w14:paraId="28A93AB5" w14:textId="77777777" w:rsidR="00D83B10" w:rsidRPr="00D754CC" w:rsidRDefault="00D83B10" w:rsidP="000C03F5">
      <w:pPr>
        <w:pStyle w:val="Heading4"/>
        <w:spacing w:line="240" w:lineRule="auto"/>
      </w:pPr>
      <w:bookmarkStart w:id="33" w:name="_Toc103888551"/>
      <w:r w:rsidRPr="004E2895">
        <w:t>Measuring guideline achievement</w:t>
      </w:r>
      <w:bookmarkEnd w:id="33"/>
    </w:p>
    <w:p w14:paraId="7F3E049F" w14:textId="77777777" w:rsidR="00D83B10" w:rsidRDefault="00D83B10" w:rsidP="000C03F5">
      <w:r>
        <w:t xml:space="preserve">Throughout the focus groups reference </w:t>
      </w:r>
      <w:proofErr w:type="gramStart"/>
      <w:r>
        <w:t>was made</w:t>
      </w:r>
      <w:proofErr w:type="gramEnd"/>
      <w:r>
        <w:t xml:space="preserve"> to the measurement of the guideline achievement via the SSNAP audit.  At times, it appeared that the two entities (the </w:t>
      </w:r>
      <w:proofErr w:type="gramStart"/>
      <w:r w:rsidR="00B0445D">
        <w:t>45</w:t>
      </w:r>
      <w:r w:rsidR="000C03F5">
        <w:t xml:space="preserve"> </w:t>
      </w:r>
      <w:r w:rsidR="00B0445D">
        <w:t>minute</w:t>
      </w:r>
      <w:proofErr w:type="gramEnd"/>
      <w:r>
        <w:t xml:space="preserve"> guideline and the SSNAP audit) were interchangeable, meaning the same thing to therapists.  They felt that, although time-consuming, auditing the guideline was beneficial, as it has raised its profile: </w:t>
      </w:r>
    </w:p>
    <w:p w14:paraId="094443EC" w14:textId="77777777" w:rsidR="00D83B10" w:rsidRDefault="00D83B10" w:rsidP="000C03F5"/>
    <w:p w14:paraId="1AEE6777" w14:textId="77777777" w:rsidR="00D83B10" w:rsidRPr="009A1071" w:rsidRDefault="00D83B10" w:rsidP="000C03F5">
      <w:pPr>
        <w:ind w:left="567"/>
        <w:rPr>
          <w:sz w:val="22"/>
          <w:szCs w:val="22"/>
        </w:rPr>
      </w:pPr>
      <w:r w:rsidRPr="009A1071">
        <w:rPr>
          <w:i/>
          <w:sz w:val="22"/>
          <w:szCs w:val="22"/>
        </w:rPr>
        <w:t>“I think it’s helped highlight it… the need to do the 45</w:t>
      </w:r>
      <w:r w:rsidR="000C03F5">
        <w:rPr>
          <w:i/>
          <w:sz w:val="22"/>
          <w:szCs w:val="22"/>
        </w:rPr>
        <w:t xml:space="preserve"> </w:t>
      </w:r>
      <w:r w:rsidRPr="009A1071">
        <w:rPr>
          <w:i/>
          <w:sz w:val="22"/>
          <w:szCs w:val="22"/>
        </w:rPr>
        <w:t xml:space="preserve">minutes… there was such a </w:t>
      </w:r>
      <w:r w:rsidRPr="009A1071">
        <w:rPr>
          <w:i/>
          <w:sz w:val="22"/>
          <w:szCs w:val="22"/>
        </w:rPr>
        <w:tab/>
        <w:t>push for, you have to get all of these patients in… and getting a good score.”</w:t>
      </w:r>
      <w:r w:rsidRPr="009A1071">
        <w:rPr>
          <w:sz w:val="22"/>
          <w:szCs w:val="22"/>
        </w:rPr>
        <w:t xml:space="preserve"> (FG1, p15, lines 5-14)</w:t>
      </w:r>
    </w:p>
    <w:p w14:paraId="4703F295" w14:textId="77777777" w:rsidR="00D83B10" w:rsidRDefault="00D83B10" w:rsidP="000C03F5"/>
    <w:p w14:paraId="7D7E1A5D" w14:textId="77777777" w:rsidR="00D83B10" w:rsidRDefault="00D83B10" w:rsidP="000C03F5">
      <w:r>
        <w:t>There was also discussion in the focus groups that SSNAP data collection for therapy stops when people no longer have active therapy goals:</w:t>
      </w:r>
    </w:p>
    <w:p w14:paraId="69C652A0" w14:textId="77777777" w:rsidR="00D83B10" w:rsidRDefault="00D83B10" w:rsidP="000C03F5">
      <w:r>
        <w:tab/>
      </w:r>
    </w:p>
    <w:p w14:paraId="785CB33E" w14:textId="77777777" w:rsidR="00D83B10" w:rsidRPr="009A1071" w:rsidRDefault="00D83B10" w:rsidP="000C03F5">
      <w:pPr>
        <w:ind w:left="720"/>
        <w:rPr>
          <w:sz w:val="22"/>
          <w:szCs w:val="22"/>
        </w:rPr>
      </w:pPr>
      <w:r w:rsidRPr="009A1071">
        <w:rPr>
          <w:i/>
          <w:sz w:val="22"/>
          <w:szCs w:val="22"/>
        </w:rPr>
        <w:t>“Once they’ve achieved their, or they’ve not achieved their goals then they’re discharged and that’s their SSNAP data done.”</w:t>
      </w:r>
      <w:r w:rsidRPr="009A1071">
        <w:rPr>
          <w:sz w:val="22"/>
          <w:szCs w:val="22"/>
        </w:rPr>
        <w:t xml:space="preserve"> (FG2, p7, lines 19-20)</w:t>
      </w:r>
    </w:p>
    <w:p w14:paraId="175539AD" w14:textId="77777777" w:rsidR="00D83B10" w:rsidRPr="009A1071" w:rsidRDefault="00D83B10" w:rsidP="000C03F5">
      <w:pPr>
        <w:rPr>
          <w:color w:val="000000" w:themeColor="text1"/>
          <w:sz w:val="22"/>
          <w:szCs w:val="22"/>
        </w:rPr>
      </w:pPr>
    </w:p>
    <w:p w14:paraId="3B9267E8" w14:textId="5C60C617" w:rsidR="00D83B10" w:rsidRPr="002F36D2" w:rsidRDefault="00D83B10" w:rsidP="000C03F5">
      <w:pPr>
        <w:rPr>
          <w:color w:val="000000" w:themeColor="text1"/>
        </w:rPr>
      </w:pPr>
      <w:r w:rsidRPr="00131064">
        <w:rPr>
          <w:color w:val="000000" w:themeColor="text1"/>
        </w:rPr>
        <w:t xml:space="preserve">The practice of no longer recording SSNAP </w:t>
      </w:r>
      <w:r w:rsidR="005B395C">
        <w:rPr>
          <w:color w:val="000000" w:themeColor="text1"/>
        </w:rPr>
        <w:t xml:space="preserve">therapy </w:t>
      </w:r>
      <w:r w:rsidRPr="00131064">
        <w:rPr>
          <w:color w:val="000000" w:themeColor="text1"/>
        </w:rPr>
        <w:t xml:space="preserve">data when a person is no longer receiving therapy is identified by </w:t>
      </w:r>
      <w:r w:rsidR="005B395C">
        <w:rPr>
          <w:color w:val="000000" w:themeColor="text1"/>
        </w:rPr>
        <w:t xml:space="preserve">Taylor and colleagues </w:t>
      </w:r>
      <w:r>
        <w:rPr>
          <w:color w:val="000000" w:themeColor="text1"/>
        </w:rPr>
        <w:fldChar w:fldCharType="begin"/>
      </w:r>
      <w:r w:rsidR="00F31AB8">
        <w:rPr>
          <w:color w:val="000000" w:themeColor="text1"/>
        </w:rPr>
        <w:instrText xml:space="preserve"> ADDIN EN.CITE &lt;EndNote&gt;&lt;Cite&gt;&lt;Author&gt;Taylor&lt;/Author&gt;&lt;Year&gt;2018&lt;/Year&gt;&lt;RecNum&gt;1737&lt;/RecNum&gt;&lt;DisplayText&gt;(19)&lt;/DisplayText&gt;&lt;record&gt;&lt;rec-number&gt;1737&lt;/rec-number&gt;&lt;foreign-keys&gt;&lt;key app="EN" db-id="xes9de0t4xwazqespwzxsx93pp0pfe055e05" timestamp="1559080791" guid="a972415f-978a-4c8c-8dc5-6a82b797d3c3"&gt;1737&lt;/key&gt;&lt;/foreign-keys&gt;&lt;ref-type name="Journal Article"&gt;17&lt;/ref-type&gt;&lt;contributors&gt;&lt;authors&gt;&lt;author&gt;Taylor, E.&lt;/author&gt;&lt;author&gt;Jones, F.&lt;/author&gt;&lt;author&gt;McKevitt, C.&lt;/author&gt;&lt;/authors&gt;&lt;/contributors&gt;&lt;auth-address&gt;Faculty of Health, Social Care and Education, Department of Rehabilitation Sciences, Kingston University and St George&amp;apos;s University of London, London, UK.&amp;#xD;School of Population Health and Environmental Sciences, King&amp;apos;s College London, London, UK.&lt;/auth-address&gt;&lt;titles&gt;&lt;title&gt;How is the audit of therapy intensity influencing rehabilitation in inpatient stroke units in the UK? An ethnographic study&lt;/title&gt;&lt;secondary-title&gt;BMJ Open&lt;/secondary-title&gt;&lt;/titles&gt;&lt;periodical&gt;&lt;full-title&gt;BMJ Open&lt;/full-title&gt;&lt;/periodical&gt;&lt;pages&gt;e023676&lt;/pages&gt;&lt;volume&gt;8&lt;/volume&gt;&lt;number&gt;12&lt;/number&gt;&lt;keywords&gt;&lt;keyword&gt;clinical audit&lt;/keyword&gt;&lt;keyword&gt;quality In health care&lt;/keyword&gt;&lt;keyword&gt;rehabilitation medicine&lt;/keyword&gt;&lt;keyword&gt;stroke&lt;/keyword&gt;&lt;keyword&gt;therapy&lt;/keyword&gt;&lt;/keywords&gt;&lt;dates&gt;&lt;year&gt;2018&lt;/year&gt;&lt;pub-dates&gt;&lt;date&gt;Dec 14&lt;/date&gt;&lt;/pub-dates&gt;&lt;/dates&gt;&lt;isbn&gt;2044-6055 (Electronic)&amp;#xD;2044-6055 (Linking)&lt;/isbn&gt;&lt;accession-num&gt;30552266&lt;/accession-num&gt;&lt;urls&gt;&lt;related-urls&gt;&lt;url&gt;https://www.ncbi.nlm.nih.gov/pubmed/30552266&lt;/url&gt;&lt;/related-urls&gt;&lt;/urls&gt;&lt;custom2&gt;PMC6303655&lt;/custom2&gt;&lt;electronic-resource-num&gt;10.1136/bmjopen-2018-023676&lt;/electronic-resource-num&gt;&lt;/record&gt;&lt;/Cite&gt;&lt;/EndNote&gt;</w:instrText>
      </w:r>
      <w:r>
        <w:rPr>
          <w:color w:val="000000" w:themeColor="text1"/>
        </w:rPr>
        <w:fldChar w:fldCharType="separate"/>
      </w:r>
      <w:r w:rsidR="00F31AB8">
        <w:rPr>
          <w:noProof/>
          <w:color w:val="000000" w:themeColor="text1"/>
        </w:rPr>
        <w:t>(19)</w:t>
      </w:r>
      <w:r>
        <w:rPr>
          <w:color w:val="000000" w:themeColor="text1"/>
        </w:rPr>
        <w:fldChar w:fldCharType="end"/>
      </w:r>
      <w:r w:rsidRPr="00131064">
        <w:rPr>
          <w:color w:val="000000" w:themeColor="text1"/>
        </w:rPr>
        <w:t>.  Similarly,</w:t>
      </w:r>
      <w:r w:rsidR="005B395C">
        <w:rPr>
          <w:color w:val="000000" w:themeColor="text1"/>
        </w:rPr>
        <w:t xml:space="preserve"> Clarke at al.</w:t>
      </w:r>
      <w:r w:rsidRPr="00131064">
        <w:rPr>
          <w:color w:val="000000" w:themeColor="text1"/>
        </w:rPr>
        <w:t xml:space="preserve"> </w:t>
      </w:r>
      <w:r>
        <w:rPr>
          <w:color w:val="000000" w:themeColor="text1"/>
        </w:rPr>
        <w:fldChar w:fldCharType="begin">
          <w:fldData xml:space="preserve">PEVuZE5vdGU+PENpdGU+PEF1dGhvcj5DbGFya2U8L0F1dGhvcj48WWVhcj4yMDE4PC9ZZWFyPjxS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</w:fldData>
        </w:fldChar>
      </w:r>
      <w:r w:rsidR="00F31AB8">
        <w:rPr>
          <w:color w:val="000000" w:themeColor="text1"/>
        </w:rPr>
        <w:instrText xml:space="preserve"> ADDIN EN.CITE </w:instrText>
      </w:r>
      <w:r w:rsidR="00F31AB8">
        <w:rPr>
          <w:color w:val="000000" w:themeColor="text1"/>
        </w:rPr>
        <w:fldChar w:fldCharType="begin">
          <w:fldData xml:space="preserve">PEVuZE5vdGU+PENpdGU+PEF1dGhvcj5DbGFya2U8L0F1dGhvcj48WWVhcj4yMDE4PC9ZZWFyPjxS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</w:fldData>
        </w:fldChar>
      </w:r>
      <w:r w:rsidR="00F31AB8">
        <w:rPr>
          <w:color w:val="000000" w:themeColor="text1"/>
        </w:rPr>
        <w:instrText xml:space="preserve"> ADDIN EN.CITE.DATA </w:instrText>
      </w:r>
      <w:r w:rsidR="00F31AB8">
        <w:rPr>
          <w:color w:val="000000" w:themeColor="text1"/>
        </w:rPr>
      </w:r>
      <w:r w:rsidR="00F31AB8">
        <w:rPr>
          <w:color w:val="000000" w:themeColor="text1"/>
        </w:rPr>
        <w:fldChar w:fldCharType="end"/>
      </w:r>
      <w:r>
        <w:rPr>
          <w:color w:val="000000" w:themeColor="text1"/>
        </w:rPr>
      </w:r>
      <w:r>
        <w:rPr>
          <w:color w:val="000000" w:themeColor="text1"/>
        </w:rPr>
        <w:fldChar w:fldCharType="separate"/>
      </w:r>
      <w:r w:rsidR="00F31AB8">
        <w:rPr>
          <w:noProof/>
          <w:color w:val="000000" w:themeColor="text1"/>
        </w:rPr>
        <w:t>(18)</w:t>
      </w:r>
      <w:r>
        <w:rPr>
          <w:color w:val="000000" w:themeColor="text1"/>
        </w:rPr>
        <w:fldChar w:fldCharType="end"/>
      </w:r>
      <w:r>
        <w:rPr>
          <w:color w:val="000000" w:themeColor="text1"/>
        </w:rPr>
        <w:t xml:space="preserve"> </w:t>
      </w:r>
      <w:r w:rsidRPr="00131064">
        <w:rPr>
          <w:color w:val="000000" w:themeColor="text1"/>
        </w:rPr>
        <w:t>reports inconsistency between stroke units regarding the recording of maintenance therapy.  The practice of ceasing SSNAP</w:t>
      </w:r>
      <w:r w:rsidR="005B395C">
        <w:rPr>
          <w:color w:val="000000" w:themeColor="text1"/>
        </w:rPr>
        <w:t xml:space="preserve"> therapy</w:t>
      </w:r>
      <w:r w:rsidRPr="00131064">
        <w:rPr>
          <w:color w:val="000000" w:themeColor="text1"/>
        </w:rPr>
        <w:t xml:space="preserve"> recording is at odds with SSNAP guidance, which states that,</w:t>
      </w:r>
      <w:r>
        <w:rPr>
          <w:color w:val="000000" w:themeColor="text1"/>
        </w:rPr>
        <w:t xml:space="preserve"> prior to discharge, SSNAP recording for therapy should cease when a person no longer has a </w:t>
      </w:r>
      <w:r w:rsidRPr="00F360DF">
        <w:rPr>
          <w:color w:val="000000" w:themeColor="text1"/>
        </w:rPr>
        <w:t xml:space="preserve">deficit </w:t>
      </w:r>
      <w:r>
        <w:rPr>
          <w:color w:val="000000" w:themeColor="text1"/>
        </w:rPr>
        <w:fldChar w:fldCharType="begin"/>
      </w:r>
      <w:r w:rsidR="00374B08">
        <w:rPr>
          <w:color w:val="000000" w:themeColor="text1"/>
        </w:rPr>
        <w:instrText xml:space="preserve"> ADDIN EN.CITE &lt;EndNote&gt;&lt;Cite&gt;&lt;Author&gt;Intercollegiate Stroke Working Party&lt;/Author&gt;&lt;Year&gt;2021&lt;/Year&gt;&lt;RecNum&gt;3373&lt;/RecNum&gt;&lt;DisplayText&gt;(4)&lt;/DisplayText&gt;&lt;record&gt;&lt;rec-number&gt;3373&lt;/rec-number&gt;&lt;foreign-keys&gt;&lt;key app="EN" db-id="xes9de0t4xwazqespwzxsx93pp0pfe055e05" timestamp="1644792229"&gt;3373&lt;/key&gt;&lt;/foreign-keys&gt;&lt;ref-type name="Book"&gt;6&lt;/ref-type&gt;&lt;contributors&gt;&lt;authors&gt;&lt;author&gt;Intercollegiate Stroke Working Party,&lt;/author&gt;&lt;/authors&gt;&lt;/contributors&gt;&lt;titles&gt;&lt;title&gt;SSNAP Helpnotes for core dataset 5.0.0&lt;/title&gt;&lt;/titles&gt;&lt;dates&gt;&lt;year&gt;2021&lt;/year&gt;&lt;/dates&gt;&lt;pub-location&gt;London&lt;/pub-location&gt;&lt;publisher&gt;Kings College London&lt;/publisher&gt;&lt;urls&gt;&lt;/urls&gt;&lt;/record&gt;&lt;/Cite&gt;&lt;/EndNote&gt;</w:instrText>
      </w:r>
      <w:r>
        <w:rPr>
          <w:color w:val="000000" w:themeColor="text1"/>
        </w:rPr>
        <w:fldChar w:fldCharType="separate"/>
      </w:r>
      <w:r w:rsidR="00374B08">
        <w:rPr>
          <w:noProof/>
          <w:color w:val="000000" w:themeColor="text1"/>
        </w:rPr>
        <w:t>(4)</w:t>
      </w:r>
      <w:r>
        <w:rPr>
          <w:color w:val="000000" w:themeColor="text1"/>
        </w:rPr>
        <w:fldChar w:fldCharType="end"/>
      </w:r>
      <w:r w:rsidRPr="00F360DF">
        <w:rPr>
          <w:color w:val="000000" w:themeColor="text1"/>
        </w:rPr>
        <w:t>.  It is therefore possible that some people may not receive</w:t>
      </w:r>
      <w:r w:rsidRPr="002F36D2">
        <w:rPr>
          <w:color w:val="000000" w:themeColor="text1"/>
        </w:rPr>
        <w:t xml:space="preserve"> the guideline, </w:t>
      </w:r>
      <w:r w:rsidR="00B0445D">
        <w:rPr>
          <w:color w:val="000000" w:themeColor="text1"/>
        </w:rPr>
        <w:t>because</w:t>
      </w:r>
      <w:r w:rsidRPr="002F36D2">
        <w:rPr>
          <w:color w:val="000000" w:themeColor="text1"/>
        </w:rPr>
        <w:t xml:space="preserve"> they have </w:t>
      </w:r>
      <w:proofErr w:type="gramStart"/>
      <w:r w:rsidRPr="002F36D2">
        <w:rPr>
          <w:color w:val="000000" w:themeColor="text1"/>
        </w:rPr>
        <w:t>been discharged</w:t>
      </w:r>
      <w:proofErr w:type="gramEnd"/>
      <w:r w:rsidRPr="002F36D2">
        <w:rPr>
          <w:color w:val="000000" w:themeColor="text1"/>
        </w:rPr>
        <w:t xml:space="preserve"> from SSNAP </w:t>
      </w:r>
      <w:r w:rsidR="005B395C">
        <w:rPr>
          <w:color w:val="000000" w:themeColor="text1"/>
        </w:rPr>
        <w:t xml:space="preserve">therapy </w:t>
      </w:r>
      <w:r w:rsidRPr="002F36D2">
        <w:rPr>
          <w:color w:val="000000" w:themeColor="text1"/>
        </w:rPr>
        <w:t xml:space="preserve">recording. </w:t>
      </w:r>
    </w:p>
    <w:p w14:paraId="7AA902C0" w14:textId="77777777" w:rsidR="00D83B10" w:rsidRDefault="00D83B10" w:rsidP="000C03F5">
      <w:pPr>
        <w:rPr>
          <w:lang w:eastAsia="en-US"/>
        </w:rPr>
      </w:pPr>
    </w:p>
    <w:p w14:paraId="40DB66ED" w14:textId="77777777" w:rsidR="00D83B10" w:rsidRPr="00821418" w:rsidRDefault="00D83B10" w:rsidP="000C03F5">
      <w:pPr>
        <w:pStyle w:val="Heading2"/>
        <w:spacing w:line="240" w:lineRule="auto"/>
      </w:pPr>
      <w:bookmarkStart w:id="34" w:name="_Toc103888552"/>
      <w:r w:rsidRPr="00951D32">
        <w:lastRenderedPageBreak/>
        <w:t>Discussion</w:t>
      </w:r>
      <w:bookmarkEnd w:id="34"/>
      <w:r>
        <w:t xml:space="preserve"> </w:t>
      </w:r>
    </w:p>
    <w:p w14:paraId="3C087095" w14:textId="77777777" w:rsidR="00D83B10" w:rsidRDefault="00D83B10" w:rsidP="000C03F5">
      <w:pPr>
        <w:pStyle w:val="Heading3"/>
        <w:spacing w:line="240" w:lineRule="auto"/>
      </w:pPr>
      <w:bookmarkStart w:id="35" w:name="_Toc103888553"/>
      <w:r>
        <w:t>Summary of findings</w:t>
      </w:r>
      <w:bookmarkEnd w:id="35"/>
    </w:p>
    <w:p w14:paraId="2AD3DFD8" w14:textId="77777777" w:rsidR="00D83B10" w:rsidRDefault="00D83B10" w:rsidP="000C03F5">
      <w:r>
        <w:t>This study undertook focus groups with therapists, asking why a person with stroke might not receive the recommended minimum of 45 minutes of Occupational Therapy and Physiotherapy, 5 days-per-week.  Findings of this study suggest that reasons why a person do</w:t>
      </w:r>
      <w:r w:rsidR="0099046B">
        <w:t>es</w:t>
      </w:r>
      <w:r>
        <w:t xml:space="preserve"> not receive the therapy recommendation in inpatient and ESD services relate</w:t>
      </w:r>
      <w:r w:rsidR="003F21AF">
        <w:t>s</w:t>
      </w:r>
      <w:r>
        <w:t xml:space="preserve"> to either suitability of the guideline for the person with stroke or the ability of the service to deliver the guideline.  </w:t>
      </w:r>
    </w:p>
    <w:p w14:paraId="1D3F2189" w14:textId="77777777" w:rsidR="00D83B10" w:rsidRDefault="00D83B10" w:rsidP="000C03F5"/>
    <w:p w14:paraId="19F643DD" w14:textId="534CC05F" w:rsidR="00D83B10" w:rsidRDefault="00D83B10" w:rsidP="000C03F5">
      <w:r>
        <w:t xml:space="preserve">Suitability of the guideline for the person with stroke depends on factors such as their medical status, their cognition, how well they are engaging with therapy and therapists’ belief that they will benefit from therapy.  SSNAP data indicates that Occupational Therapy and Physiotherapy are suitable for 80% and 85% of people respectively.  However, some of the factors related to guideline suitability found in the focus groups indicate that there are people who are suitable for </w:t>
      </w:r>
      <w:r w:rsidR="00D60C4E">
        <w:t>therapy but</w:t>
      </w:r>
      <w:r>
        <w:t xml:space="preserve"> are not consistently suitable for the </w:t>
      </w:r>
      <w:proofErr w:type="gramStart"/>
      <w:r>
        <w:t>45 minute</w:t>
      </w:r>
      <w:proofErr w:type="gramEnd"/>
      <w:r>
        <w:t xml:space="preserve"> recommendation. It is not known if therapists use the same criteria to judge suitability for the guideline, or if there are inconsistencies between therapists’ judgements, which could result in unwarranted variation in therapy delivery. The ability of the service to deliver the </w:t>
      </w:r>
      <w:proofErr w:type="gramStart"/>
      <w:r>
        <w:t>45 minute</w:t>
      </w:r>
      <w:proofErr w:type="gramEnd"/>
      <w:r>
        <w:t xml:space="preserve"> guideline is due to lack of resources, therapists’ competing priorities and issues related to the organisation of stroke care, findings that align with other research </w:t>
      </w:r>
      <w:r>
        <w:fldChar w:fldCharType="begin">
          <w:fldData xml:space="preserve">PEVuZE5vdGU+PENpdGU+PEF1dGhvcj5DbGFya2U8L0F1dGhvcj48WWVhcj4yMDE4PC9ZZWFyPjxS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</w:fldData>
        </w:fldChar>
      </w:r>
      <w:r w:rsidR="00F31AB8">
        <w:instrText xml:space="preserve"> ADDIN EN.CITE </w:instrText>
      </w:r>
      <w:r w:rsidR="00F31AB8">
        <w:fldChar w:fldCharType="begin">
          <w:fldData xml:space="preserve">PEVuZE5vdGU+PENpdGU+PEF1dGhvcj5DbGFya2U8L0F1dGhvcj48WWVhcj4yMDE4PC9ZZWFyPjxS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</w:fldData>
        </w:fldChar>
      </w:r>
      <w:r w:rsidR="00F31AB8">
        <w:instrText xml:space="preserve"> ADDIN EN.CITE.DATA </w:instrText>
      </w:r>
      <w:r w:rsidR="00F31AB8">
        <w:fldChar w:fldCharType="end"/>
      </w:r>
      <w:r>
        <w:fldChar w:fldCharType="separate"/>
      </w:r>
      <w:r w:rsidR="00F31AB8">
        <w:rPr>
          <w:noProof/>
        </w:rPr>
        <w:t>(18, 20)</w:t>
      </w:r>
      <w:r>
        <w:fldChar w:fldCharType="end"/>
      </w:r>
      <w:r>
        <w:t xml:space="preserve">.  Our findings suggest that the suitability of the guideline and organisations’ ability to deliver the guideline are linked, as therapists are required to choose between achieving the </w:t>
      </w:r>
      <w:proofErr w:type="gramStart"/>
      <w:r>
        <w:t>45 minute</w:t>
      </w:r>
      <w:proofErr w:type="gramEnd"/>
      <w:r>
        <w:t xml:space="preserve"> guideline for someone whose therapy benefit is questionable and exceeding the 45 minute guideline for someone whose therapy benefit is clear.  The</w:t>
      </w:r>
      <w:r w:rsidR="003F21AF">
        <w:t>rapists</w:t>
      </w:r>
      <w:r>
        <w:t xml:space="preserve"> make these, and other decisions about therapy allocation against a background of under-resourcing.  Lack of therapy resources results in therapists having to make hard choices, for which they feel significant personal responsibility.  </w:t>
      </w:r>
    </w:p>
    <w:p w14:paraId="17962684" w14:textId="77777777" w:rsidR="00D83B10" w:rsidRDefault="00D83B10" w:rsidP="000C03F5"/>
    <w:p w14:paraId="76505663" w14:textId="77777777" w:rsidR="00D83B10" w:rsidRPr="00FB058E" w:rsidRDefault="00D83B10" w:rsidP="000C03F5">
      <w:r>
        <w:t xml:space="preserve"> In addition, there are factors that influence the delivery of therapy, such as organisational politics and the guideline itself, including whether therapists believe it to be appropriate.  These factors potentially vary between therapists and/or organisations which could lead to further inconsistency in therapy delivery. </w:t>
      </w:r>
    </w:p>
    <w:p w14:paraId="030F1C43" w14:textId="77777777" w:rsidR="00D83B10" w:rsidRDefault="00D83B10" w:rsidP="000C03F5">
      <w:pPr>
        <w:rPr>
          <w:lang w:eastAsia="en-US"/>
        </w:rPr>
      </w:pPr>
    </w:p>
    <w:p w14:paraId="75BBF966" w14:textId="0C4021A0" w:rsidR="00D83B10" w:rsidRDefault="00EF3512" w:rsidP="000C03F5">
      <w:pPr>
        <w:keepNext/>
      </w:pPr>
      <w:r>
        <w:t xml:space="preserve">Figure 2 to </w:t>
      </w:r>
      <w:proofErr w:type="gramStart"/>
      <w:r>
        <w:t>be inserted</w:t>
      </w:r>
      <w:proofErr w:type="gramEnd"/>
      <w:r>
        <w:t xml:space="preserve"> here</w:t>
      </w:r>
    </w:p>
    <w:p w14:paraId="475BADB3" w14:textId="5CA3761C" w:rsidR="00D83B10" w:rsidRDefault="00D83B10" w:rsidP="000C03F5">
      <w:pPr>
        <w:pStyle w:val="Caption"/>
        <w:spacing w:line="240" w:lineRule="auto"/>
      </w:pPr>
      <w:bookmarkStart w:id="36" w:name="_Toc103859073"/>
      <w:r>
        <w:t xml:space="preserve">Figure </w:t>
      </w:r>
      <w:fldSimple w:instr=" SEQ Figure \* ARABIC ">
        <w:r w:rsidR="00352CE3">
          <w:rPr>
            <w:noProof/>
          </w:rPr>
          <w:t>2</w:t>
        </w:r>
      </w:fldSimple>
      <w:r>
        <w:t xml:space="preserve"> </w:t>
      </w:r>
      <w:r w:rsidRPr="00022BA3">
        <w:t>Pictorial Representations of Themes</w:t>
      </w:r>
      <w:bookmarkEnd w:id="36"/>
    </w:p>
    <w:p w14:paraId="23238F4F" w14:textId="77777777" w:rsidR="00D83B10" w:rsidRDefault="00D83B10" w:rsidP="000C03F5">
      <w:pPr>
        <w:rPr>
          <w:lang w:eastAsia="en-US"/>
        </w:rPr>
      </w:pPr>
    </w:p>
    <w:p w14:paraId="263D9707" w14:textId="2F630C2B" w:rsidR="00D83B10" w:rsidRPr="00BC0FF0" w:rsidRDefault="00D83B10" w:rsidP="000C03F5">
      <w:r>
        <w:t xml:space="preserve">The findings are organised into five </w:t>
      </w:r>
      <w:r w:rsidRPr="00D74480">
        <w:t xml:space="preserve">themes (figure </w:t>
      </w:r>
      <w:r w:rsidR="00085A77">
        <w:t>2</w:t>
      </w:r>
      <w:r w:rsidRPr="00D74480">
        <w:t xml:space="preserve">).  Although the themes above </w:t>
      </w:r>
      <w:proofErr w:type="gramStart"/>
      <w:r w:rsidRPr="00D74480">
        <w:t>are described</w:t>
      </w:r>
      <w:proofErr w:type="gramEnd"/>
      <w:r w:rsidRPr="00D74480">
        <w:t xml:space="preserve"> in a linear fashion, they are interwoven.  Figure </w:t>
      </w:r>
      <w:r w:rsidR="00085A77">
        <w:t>2</w:t>
      </w:r>
      <w:r w:rsidRPr="00D74480">
        <w:t xml:space="preserve"> and</w:t>
      </w:r>
      <w:r>
        <w:t xml:space="preserve"> its description demonstrate that reasons why a person might not receive the guideline recommendation are complex.</w:t>
      </w:r>
      <w:r w:rsidR="003F21AF">
        <w:t xml:space="preserve">  T</w:t>
      </w:r>
      <w:r>
        <w:t>he person is at the centre delivery of the guideline recommendation and, with their relatives/carers, interact with the therapist in a collaborative relationship.  The therapist works within a stroke MDT</w:t>
      </w:r>
      <w:r w:rsidR="003F21AF">
        <w:t xml:space="preserve">, where they </w:t>
      </w:r>
      <w:r>
        <w:t>report a person’s progress to the team and may gain advice or additional information from them</w:t>
      </w:r>
      <w:r w:rsidR="003F21AF">
        <w:t xml:space="preserve"> to guide decisions</w:t>
      </w:r>
      <w:r>
        <w:t>.  The MDT is situated within an organisation</w:t>
      </w:r>
      <w:r w:rsidR="003F21AF">
        <w:t>, which</w:t>
      </w:r>
      <w:r>
        <w:t xml:space="preserve"> dictates the structure of the MDT</w:t>
      </w:r>
      <w:r w:rsidR="003F21AF">
        <w:t>,</w:t>
      </w:r>
      <w:r>
        <w:t xml:space="preserve"> </w:t>
      </w:r>
      <w:r w:rsidR="003F21AF">
        <w:t>whilst</w:t>
      </w:r>
      <w:r>
        <w:t xml:space="preserve"> the MDT ‘provides’ the </w:t>
      </w:r>
      <w:r>
        <w:lastRenderedPageBreak/>
        <w:t xml:space="preserve">organisation with a stroke service. There are also other potential connections and relationships between these </w:t>
      </w:r>
      <w:r w:rsidRPr="00BB38A9">
        <w:t>groups</w:t>
      </w:r>
      <w:r>
        <w:t xml:space="preserve">.  For example, a person with stroke’s previous experience of an organisation may shape their expectations of the individual therapist; an organisation’s culture may influence </w:t>
      </w:r>
      <w:r w:rsidR="003F21AF">
        <w:t>the actions of an</w:t>
      </w:r>
      <w:r>
        <w:t xml:space="preserve"> individual therapist.   </w:t>
      </w:r>
      <w:r w:rsidRPr="00920DE2">
        <w:t xml:space="preserve">Surrounding these interconnected </w:t>
      </w:r>
      <w:r>
        <w:t>groups</w:t>
      </w:r>
      <w:r w:rsidRPr="00920DE2">
        <w:t xml:space="preserve"> is the guideline for 45 minutes of therapy, which has influence and importance at each level</w:t>
      </w:r>
      <w:r>
        <w:t xml:space="preserve">.  One of the potential benefits of the </w:t>
      </w:r>
      <w:proofErr w:type="gramStart"/>
      <w:r>
        <w:t>45 minute</w:t>
      </w:r>
      <w:proofErr w:type="gramEnd"/>
      <w:r>
        <w:t xml:space="preserve"> guideline is its simplicity; it is relatively simple to understand and to measure.  This simplicity contrasts with the obvious complexity related to its non-delivery found in this study.    </w:t>
      </w:r>
    </w:p>
    <w:p w14:paraId="23D7AC67" w14:textId="05D68AFE" w:rsidR="00D83B10" w:rsidRDefault="00D83B10" w:rsidP="000C03F5">
      <w:pPr>
        <w:pStyle w:val="Heading3"/>
        <w:spacing w:line="240" w:lineRule="auto"/>
      </w:pPr>
      <w:bookmarkStart w:id="37" w:name="_Toc103888554"/>
      <w:r>
        <w:t xml:space="preserve">Strengths and </w:t>
      </w:r>
      <w:r w:rsidR="00353C5B">
        <w:t xml:space="preserve">limitations </w:t>
      </w:r>
      <w:r>
        <w:t>of this study</w:t>
      </w:r>
      <w:bookmarkEnd w:id="37"/>
      <w:r>
        <w:t xml:space="preserve"> </w:t>
      </w:r>
    </w:p>
    <w:p w14:paraId="2007C01E" w14:textId="077C5661" w:rsidR="006E6CD4" w:rsidRDefault="00D83B10" w:rsidP="000C03F5">
      <w:r>
        <w:t>To our knowledge, no other studies have explored delivery of the guideline beyond the inpatient setting</w:t>
      </w:r>
      <w:r w:rsidR="00382691">
        <w:t>.  B</w:t>
      </w:r>
      <w:r>
        <w:t>y including therapists with experience in early supported discharge, this study was able to consider the applicability of this guideline in the community.</w:t>
      </w:r>
      <w:r w:rsidR="00353C5B">
        <w:t xml:space="preserve">  A limitation of this is </w:t>
      </w:r>
      <w:r w:rsidR="00D752D2">
        <w:t>a lack of clarity regarding</w:t>
      </w:r>
      <w:r w:rsidR="00353C5B">
        <w:t xml:space="preserve"> which of the results relate to ESD, which to inpatient, and which to both ESD and inpatient.  </w:t>
      </w:r>
      <w:r w:rsidR="00D752D2">
        <w:t>C</w:t>
      </w:r>
      <w:r w:rsidR="00353C5B">
        <w:t xml:space="preserve">larification </w:t>
      </w:r>
      <w:proofErr w:type="gramStart"/>
      <w:r w:rsidR="00353C5B">
        <w:t xml:space="preserve">was not </w:t>
      </w:r>
      <w:r w:rsidR="00897BCC">
        <w:t xml:space="preserve">consistently </w:t>
      </w:r>
      <w:r w:rsidR="00353C5B">
        <w:t>sought</w:t>
      </w:r>
      <w:proofErr w:type="gramEnd"/>
      <w:r w:rsidR="00353C5B">
        <w:t xml:space="preserve"> in the focus groups, to avoid disrupting the flow of conversation.</w:t>
      </w:r>
      <w:r w:rsidR="00D752D2">
        <w:t xml:space="preserve">  Any distinction clearly made has </w:t>
      </w:r>
      <w:proofErr w:type="gramStart"/>
      <w:r w:rsidR="00D752D2">
        <w:t>been identified</w:t>
      </w:r>
      <w:proofErr w:type="gramEnd"/>
      <w:r w:rsidR="00D752D2">
        <w:t xml:space="preserve"> in the findings.  Similarly, this study examined both the reasons why some people are not considered appropriate for the </w:t>
      </w:r>
      <w:proofErr w:type="gramStart"/>
      <w:r w:rsidR="00D752D2">
        <w:t>45 minute</w:t>
      </w:r>
      <w:proofErr w:type="gramEnd"/>
      <w:r w:rsidR="00D752D2">
        <w:t xml:space="preserve"> guideline, as well as reasons why some people don’t receive the 45 minute guideline, despite being considered appropriate.</w:t>
      </w:r>
      <w:r w:rsidR="006E6CD4">
        <w:t xml:space="preserve">  In execution of the focus groups, it became apparent that, from the therapists’ perspective there is not always a clear distinction between these two groups, as discussed above.  Therefore, this study cannot always explicitly distinguish which findings relate to appropriateness for the guideline, and which relate to </w:t>
      </w:r>
      <w:r w:rsidR="00897BCC">
        <w:t>non-</w:t>
      </w:r>
      <w:r w:rsidR="006E6CD4">
        <w:t>deliver</w:t>
      </w:r>
      <w:r w:rsidR="00123E58">
        <w:t>y</w:t>
      </w:r>
      <w:r w:rsidR="006E6CD4">
        <w:t xml:space="preserve"> </w:t>
      </w:r>
      <w:r w:rsidR="00123E58">
        <w:t xml:space="preserve">of </w:t>
      </w:r>
      <w:r w:rsidR="006E6CD4">
        <w:t>the guideline</w:t>
      </w:r>
      <w:r w:rsidR="00897BCC">
        <w:t>, despite it being appropriate</w:t>
      </w:r>
      <w:r w:rsidR="006E6CD4">
        <w:t>.</w:t>
      </w:r>
      <w:r>
        <w:t xml:space="preserve">  </w:t>
      </w:r>
    </w:p>
    <w:p w14:paraId="77A68B64" w14:textId="77777777" w:rsidR="006E6CD4" w:rsidRDefault="006E6CD4" w:rsidP="000C03F5"/>
    <w:p w14:paraId="23FDC27D" w14:textId="0749D7A9" w:rsidR="00D83B10" w:rsidRPr="004D6142" w:rsidRDefault="00D83B10" w:rsidP="000C03F5">
      <w:r>
        <w:t xml:space="preserve">The groups were pre-existing teams, which, while </w:t>
      </w:r>
      <w:r w:rsidRPr="00B57896">
        <w:t>reduc</w:t>
      </w:r>
      <w:r>
        <w:t xml:space="preserve">ing breadth, aids group </w:t>
      </w:r>
      <w:r w:rsidRPr="00B57896">
        <w:t>familiarity</w:t>
      </w:r>
      <w:r>
        <w:t xml:space="preserve"> which has been shown to</w:t>
      </w:r>
      <w:r w:rsidRPr="00B57896">
        <w:t xml:space="preserve"> increase truthfulnes</w:t>
      </w:r>
      <w:r>
        <w:t xml:space="preserve">s </w:t>
      </w:r>
      <w:r>
        <w:fldChar w:fldCharType="begin"/>
      </w:r>
      <w:r w:rsidR="00F31AB8">
        <w:instrText xml:space="preserve"> ADDIN EN.CITE &lt;EndNote&gt;&lt;Cite&gt;&lt;Author&gt;Barbour&lt;/Author&gt;&lt;Year&gt;2018&lt;/Year&gt;&lt;RecNum&gt;1765&lt;/RecNum&gt;&lt;DisplayText&gt;(24)&lt;/DisplayText&gt;&lt;record&gt;&lt;rec-number&gt;1765&lt;/rec-number&gt;&lt;foreign-keys&gt;&lt;key app="EN" db-id="xes9de0t4xwazqespwzxsx93pp0pfe055e05" timestamp="1559679466" guid="ef4975c2-55c8-45de-86f4-95cc8a338838"&gt;1765&lt;/key&gt;&lt;/foreign-keys&gt;&lt;ref-type name="Book"&gt;6&lt;/ref-type&gt;&lt;contributors&gt;&lt;authors&gt;&lt;author&gt;Barbour, R&lt;/author&gt;&lt;/authors&gt;&lt;/contributors&gt;&lt;titles&gt;&lt;title&gt;Doing Focus Groups&lt;/title&gt;&lt;/titles&gt;&lt;edition&gt;2nd&lt;/edition&gt;&lt;dates&gt;&lt;year&gt;2018&lt;/year&gt;&lt;/dates&gt;&lt;pub-location&gt;London&lt;/pub-location&gt;&lt;publisher&gt;Sage&lt;/publisher&gt;&lt;urls&gt;&lt;/urls&gt;&lt;/record&gt;&lt;/Cite&gt;&lt;/EndNote&gt;</w:instrText>
      </w:r>
      <w:r>
        <w:fldChar w:fldCharType="separate"/>
      </w:r>
      <w:r w:rsidR="00F31AB8">
        <w:rPr>
          <w:noProof/>
        </w:rPr>
        <w:t>(24)</w:t>
      </w:r>
      <w:r>
        <w:fldChar w:fldCharType="end"/>
      </w:r>
      <w:r w:rsidRPr="00B57896">
        <w:t xml:space="preserve">.  </w:t>
      </w:r>
      <w:r>
        <w:t>Nevertheless</w:t>
      </w:r>
      <w:r w:rsidRPr="00B57896">
        <w:t xml:space="preserve">, group members </w:t>
      </w:r>
      <w:r>
        <w:t xml:space="preserve">may have felt </w:t>
      </w:r>
      <w:r w:rsidRPr="00B57896">
        <w:t>unable to disclose certain beliefs, due</w:t>
      </w:r>
      <w:r>
        <w:t xml:space="preserve"> to</w:t>
      </w:r>
      <w:r w:rsidRPr="00B57896">
        <w:t xml:space="preserve"> </w:t>
      </w:r>
      <w:r w:rsidR="003F21AF">
        <w:t>fear of</w:t>
      </w:r>
      <w:r w:rsidRPr="00B57896">
        <w:t xml:space="preserve"> judgment </w:t>
      </w:r>
      <w:r>
        <w:fldChar w:fldCharType="begin"/>
      </w:r>
      <w:r w:rsidR="00F31AB8">
        <w:instrText xml:space="preserve"> ADDIN EN.CITE &lt;EndNote&gt;&lt;Cite&gt;&lt;Author&gt;Barbour&lt;/Author&gt;&lt;Year&gt;2018&lt;/Year&gt;&lt;RecNum&gt;1765&lt;/RecNum&gt;&lt;DisplayText&gt;(24)&lt;/DisplayText&gt;&lt;record&gt;&lt;rec-number&gt;1765&lt;/rec-number&gt;&lt;foreign-keys&gt;&lt;key app="EN" db-id="xes9de0t4xwazqespwzxsx93pp0pfe055e05" timestamp="1559679466" guid="ef4975c2-55c8-45de-86f4-95cc8a338838"&gt;1765&lt;/key&gt;&lt;/foreign-keys&gt;&lt;ref-type name="Book"&gt;6&lt;/ref-type&gt;&lt;contributors&gt;&lt;authors&gt;&lt;author&gt;Barbour, R&lt;/author&gt;&lt;/authors&gt;&lt;/contributors&gt;&lt;titles&gt;&lt;title&gt;Doing Focus Groups&lt;/title&gt;&lt;/titles&gt;&lt;edition&gt;2nd&lt;/edition&gt;&lt;dates&gt;&lt;year&gt;2018&lt;/year&gt;&lt;/dates&gt;&lt;pub-location&gt;London&lt;/pub-location&gt;&lt;publisher&gt;Sage&lt;/publisher&gt;&lt;urls&gt;&lt;/urls&gt;&lt;/record&gt;&lt;/Cite&gt;&lt;/EndNote&gt;</w:instrText>
      </w:r>
      <w:r>
        <w:fldChar w:fldCharType="separate"/>
      </w:r>
      <w:r w:rsidR="00F31AB8">
        <w:rPr>
          <w:noProof/>
        </w:rPr>
        <w:t>(24)</w:t>
      </w:r>
      <w:r>
        <w:fldChar w:fldCharType="end"/>
      </w:r>
      <w:r>
        <w:t xml:space="preserve">. Taylor and colleagues </w:t>
      </w:r>
      <w:r w:rsidRPr="00A8396C">
        <w:rPr>
          <w:color w:val="000000" w:themeColor="text1"/>
        </w:rPr>
        <w:t xml:space="preserve">found that </w:t>
      </w:r>
      <w:r>
        <w:rPr>
          <w:color w:val="000000" w:themeColor="text1"/>
        </w:rPr>
        <w:t>“</w:t>
      </w:r>
      <w:r w:rsidRPr="00A8396C">
        <w:rPr>
          <w:color w:val="000000" w:themeColor="text1"/>
        </w:rPr>
        <w:t>rivalry and mistrust</w:t>
      </w:r>
      <w:r>
        <w:rPr>
          <w:color w:val="000000" w:themeColor="text1"/>
        </w:rPr>
        <w:t xml:space="preserve">” </w:t>
      </w:r>
      <w:r>
        <w:rPr>
          <w:color w:val="000000" w:themeColor="text1"/>
        </w:rPr>
        <w:fldChar w:fldCharType="begin"/>
      </w:r>
      <w:r w:rsidR="00F31AB8">
        <w:rPr>
          <w:color w:val="000000" w:themeColor="text1"/>
        </w:rPr>
        <w:instrText xml:space="preserve"> ADDIN EN.CITE &lt;EndNote&gt;&lt;Cite&gt;&lt;Author&gt;Taylor&lt;/Author&gt;&lt;Year&gt;2018&lt;/Year&gt;&lt;RecNum&gt;1737&lt;/RecNum&gt;&lt;Suffix&gt; p.7&lt;/Suffix&gt;&lt;DisplayText&gt;(19 p.7)&lt;/DisplayText&gt;&lt;record&gt;&lt;rec-number&gt;1737&lt;/rec-number&gt;&lt;foreign-keys&gt;&lt;key app="EN" db-id="xes9de0t4xwazqespwzxsx93pp0pfe055e05" timestamp="1559080791" guid="a972415f-978a-4c8c-8dc5-6a82b797d3c3"&gt;1737&lt;/key&gt;&lt;/foreign-keys&gt;&lt;ref-type name="Journal Article"&gt;17&lt;/ref-type&gt;&lt;contributors&gt;&lt;authors&gt;&lt;author&gt;Taylor, E.&lt;/author&gt;&lt;author&gt;Jones, F.&lt;/author&gt;&lt;author&gt;McKevitt, C.&lt;/author&gt;&lt;/authors&gt;&lt;/contributors&gt;&lt;auth-address&gt;Faculty of Health, Social Care and Education, Department of Rehabilitation Sciences, Kingston University and St George&amp;apos;s University of London, London, UK.&amp;#xD;School of Population Health and Environmental Sciences, King&amp;apos;s College London, London, UK.&lt;/auth-address&gt;&lt;titles&gt;&lt;title&gt;How is the audit of therapy intensity influencing rehabilitation in inpatient stroke units in the UK? An ethnographic study&lt;/title&gt;&lt;secondary-title&gt;BMJ Open&lt;/secondary-title&gt;&lt;/titles&gt;&lt;periodical&gt;&lt;full-title&gt;BMJ Open&lt;/full-title&gt;&lt;/periodical&gt;&lt;pages&gt;e023676&lt;/pages&gt;&lt;volume&gt;8&lt;/volume&gt;&lt;number&gt;12&lt;/number&gt;&lt;keywords&gt;&lt;keyword&gt;clinical audit&lt;/keyword&gt;&lt;keyword&gt;quality In health care&lt;/keyword&gt;&lt;keyword&gt;rehabilitation medicine&lt;/keyword&gt;&lt;keyword&gt;stroke&lt;/keyword&gt;&lt;keyword&gt;therapy&lt;/keyword&gt;&lt;/keywords&gt;&lt;dates&gt;&lt;year&gt;2018&lt;/year&gt;&lt;pub-dates&gt;&lt;date&gt;Dec 14&lt;/date&gt;&lt;/pub-dates&gt;&lt;/dates&gt;&lt;isbn&gt;2044-6055 (Electronic)&amp;#xD;2044-6055 (Linking)&lt;/isbn&gt;&lt;accession-num&gt;30552266&lt;/accession-num&gt;&lt;urls&gt;&lt;related-urls&gt;&lt;url&gt;https://www.ncbi.nlm.nih.gov/pubmed/30552266&lt;/url&gt;&lt;/related-urls&gt;&lt;/urls&gt;&lt;custom2&gt;PMC6303655&lt;/custom2&gt;&lt;electronic-resource-num&gt;10.1136/bmjopen-2018-023676&lt;/electronic-resource-num&gt;&lt;/record&gt;&lt;/Cite&gt;&lt;/EndNote&gt;</w:instrText>
      </w:r>
      <w:r>
        <w:rPr>
          <w:color w:val="000000" w:themeColor="text1"/>
        </w:rPr>
        <w:fldChar w:fldCharType="separate"/>
      </w:r>
      <w:r w:rsidR="00F31AB8">
        <w:rPr>
          <w:noProof/>
          <w:color w:val="000000" w:themeColor="text1"/>
        </w:rPr>
        <w:t>(19 p.7)</w:t>
      </w:r>
      <w:r>
        <w:rPr>
          <w:color w:val="000000" w:themeColor="text1"/>
        </w:rPr>
        <w:fldChar w:fldCharType="end"/>
      </w:r>
      <w:r>
        <w:rPr>
          <w:color w:val="000000" w:themeColor="text1"/>
        </w:rPr>
        <w:t xml:space="preserve"> </w:t>
      </w:r>
      <w:r w:rsidRPr="00A8396C">
        <w:rPr>
          <w:color w:val="000000" w:themeColor="text1"/>
        </w:rPr>
        <w:t>between services was apparent</w:t>
      </w:r>
      <w:r>
        <w:rPr>
          <w:color w:val="000000" w:themeColor="text1"/>
        </w:rPr>
        <w:t xml:space="preserve"> when discussing the SSNAP audit, so the presence of a clinician from another trust (BC) may have influenced the data collected. Recruiting participants from </w:t>
      </w:r>
      <w:r>
        <w:t>further afield may have reduced this issue</w:t>
      </w:r>
      <w:r>
        <w:rPr>
          <w:color w:val="000000" w:themeColor="text1"/>
        </w:rPr>
        <w:t>.  A further</w:t>
      </w:r>
      <w:r>
        <w:t xml:space="preserve"> limitation was that there were no focus group members below band 6, meaning the practice of less experienced therapists </w:t>
      </w:r>
      <w:proofErr w:type="gramStart"/>
      <w:r>
        <w:t>was not explored</w:t>
      </w:r>
      <w:proofErr w:type="gramEnd"/>
      <w:r>
        <w:t>.</w:t>
      </w:r>
      <w:r>
        <w:rPr>
          <w:color w:val="000000" w:themeColor="text1"/>
        </w:rPr>
        <w:t xml:space="preserve">  </w:t>
      </w:r>
      <w:r>
        <w:t xml:space="preserve">Due to the small number of participants, it is not possible to generalise the findings of this study to the wider stroke therapist population.  However, the aim of this study was to explore reasons why the guideline was not achieved to inform the design of the subsequent Delphi </w:t>
      </w:r>
      <w:r w:rsidRPr="00021995">
        <w:t xml:space="preserve">Study </w:t>
      </w:r>
      <w:r>
        <w:fldChar w:fldCharType="begin"/>
      </w:r>
      <w:r w:rsidR="00F31AB8">
        <w:instrText xml:space="preserve"> ADDIN EN.CITE &lt;EndNote&gt;&lt;Cite&gt;&lt;Author&gt;Clark&lt;/Author&gt;&lt;Year&gt;2023&lt;/Year&gt;&lt;RecNum&gt;3355&lt;/RecNum&gt;&lt;DisplayText&gt;(23)&lt;/DisplayText&gt;&lt;record&gt;&lt;rec-number&gt;3355&lt;/rec-number&gt;&lt;foreign-keys&gt;&lt;key app="EN" db-id="xes9de0t4xwazqespwzxsx93pp0pfe055e05" timestamp="1632482972"&gt;3355&lt;/key&gt;&lt;/foreign-keys&gt;&lt;ref-type name="Journal Article"&gt;17&lt;/ref-type&gt;&lt;contributors&gt;&lt;authors&gt;&lt;author&gt;Clark, B.&lt;/author&gt;&lt;author&gt;Truman, J&lt;/author&gt;&lt;author&gt;Whitall, J.&lt;/author&gt;&lt;author&gt;Hughes, A.M.&lt;/author&gt;&lt;author&gt;Turk, R&lt;/author&gt;&lt;author&gt;Burridge, J. H.&lt;/author&gt;&lt;/authors&gt;&lt;/contributors&gt;&lt;titles&gt;&lt;title&gt;Why do some people with stroke not receive the recommended 45 minutes of Occupational therapy and Physiotherapy? A Delphi Study&lt;/title&gt;&lt;secondary-title&gt;Unpublished.  Awaiting submission to BMJ Open&lt;/secondary-title&gt;&lt;/titles&gt;&lt;periodical&gt;&lt;full-title&gt;Unpublished.  Awaiting submission to BMJ Open&lt;/full-title&gt;&lt;/periodical&gt;&lt;dates&gt;&lt;year&gt;2023&lt;/year&gt;&lt;/dates&gt;&lt;work-type&gt;Unpublished Journal Article&lt;/work-type&gt;&lt;urls&gt;&lt;/urls&gt;&lt;/record&gt;&lt;/Cite&gt;&lt;/EndNote&gt;</w:instrText>
      </w:r>
      <w:r>
        <w:fldChar w:fldCharType="separate"/>
      </w:r>
      <w:r w:rsidR="00F31AB8">
        <w:rPr>
          <w:noProof/>
        </w:rPr>
        <w:t>(23)</w:t>
      </w:r>
      <w:r>
        <w:fldChar w:fldCharType="end"/>
      </w:r>
      <w:r w:rsidRPr="00021995">
        <w:t>.</w:t>
      </w:r>
      <w:r>
        <w:t xml:space="preserve">  </w:t>
      </w:r>
    </w:p>
    <w:p w14:paraId="591AEB6F" w14:textId="77777777" w:rsidR="00D83B10" w:rsidRPr="004D6142" w:rsidRDefault="00D83B10" w:rsidP="000C03F5">
      <w:pPr>
        <w:pStyle w:val="Heading3"/>
        <w:spacing w:line="240" w:lineRule="auto"/>
      </w:pPr>
      <w:bookmarkStart w:id="38" w:name="_Toc103888555"/>
      <w:r>
        <w:t>Findings of this study in the context of prior research</w:t>
      </w:r>
      <w:bookmarkEnd w:id="38"/>
    </w:p>
    <w:p w14:paraId="78C6D9BD" w14:textId="05C29EFD" w:rsidR="00D83B10" w:rsidRDefault="00D83B10" w:rsidP="000C03F5">
      <w:r>
        <w:t xml:space="preserve">Despite the identified areas of agreement there are also differences between the findings of this study and those of similar studies.  Other studies have found additional factors that </w:t>
      </w:r>
      <w:r w:rsidRPr="009305F3">
        <w:t>affect</w:t>
      </w:r>
      <w:r>
        <w:t xml:space="preserve"> the amount of therapy delivered.  </w:t>
      </w:r>
      <w:r w:rsidR="009110C5">
        <w:t xml:space="preserve">Gittins et al. </w:t>
      </w:r>
      <w:r>
        <w:fldChar w:fldCharType="begin">
          <w:fldData xml:space="preserve">PEVuZE5vdGU+PENpdGU+PEF1dGhvcj5HaXR0aW5zPC9BdXRob3I+PFllYXI+MjAyMDwvWWVhcj48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</w:fldData>
        </w:fldChar>
      </w:r>
      <w:r w:rsidR="00F31AB8">
        <w:instrText xml:space="preserve"> ADDIN EN.CITE </w:instrText>
      </w:r>
      <w:r w:rsidR="00F31AB8">
        <w:fldChar w:fldCharType="begin">
          <w:fldData xml:space="preserve">PEVuZE5vdGU+PENpdGU+PEF1dGhvcj5HaXR0aW5zPC9BdXRob3I+PFllYXI+MjAyMDwvWWVhcj48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</w:fldData>
        </w:fldChar>
      </w:r>
      <w:r w:rsidR="00F31AB8">
        <w:instrText xml:space="preserve"> ADDIN EN.CITE.DATA </w:instrText>
      </w:r>
      <w:r w:rsidR="00F31AB8">
        <w:fldChar w:fldCharType="end"/>
      </w:r>
      <w:r>
        <w:fldChar w:fldCharType="separate"/>
      </w:r>
      <w:r w:rsidR="00F31AB8">
        <w:rPr>
          <w:noProof/>
        </w:rPr>
        <w:t>(20)</w:t>
      </w:r>
      <w:r>
        <w:fldChar w:fldCharType="end"/>
      </w:r>
      <w:r>
        <w:t xml:space="preserve"> found that people with severe strokes received less therapy than those with milder symptoms.  The focus groups did not</w:t>
      </w:r>
      <w:r w:rsidR="003F21AF">
        <w:t xml:space="preserve"> </w:t>
      </w:r>
      <w:r w:rsidR="00382691">
        <w:t xml:space="preserve">directly </w:t>
      </w:r>
      <w:r>
        <w:t xml:space="preserve">identify that severity of stroke influences therapy provision, although they did discuss the influence of medical issues on guideline delivery.  Therapists may not believe that it is the severity of stroke per se that influences the guideline delivery, but rather the </w:t>
      </w:r>
      <w:r>
        <w:lastRenderedPageBreak/>
        <w:t xml:space="preserve">resultant medical complications.  Alternatively, it may be that therapists are uncomfortable with the idea that people with severe strokes receive less therapy without evidence to support such a decision. Research has identified other factors related to the person with stroke that were not identified by focus group participants, possibly because they did not consider them relevant, such as level of social support </w:t>
      </w:r>
      <w:r>
        <w:fldChar w:fldCharType="begin">
          <w:fldData xml:space="preserve">PEVuZE5vdGU+PENpdGU+PEF1dGhvcj5PdHRlcm1hbjwvQXV0aG9yPjxZZWFyPjIwMTI8L1llYXI+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</w:fldData>
        </w:fldChar>
      </w:r>
      <w:r w:rsidR="00F31AB8">
        <w:instrText xml:space="preserve"> ADDIN EN.CITE </w:instrText>
      </w:r>
      <w:r w:rsidR="00F31AB8">
        <w:fldChar w:fldCharType="begin">
          <w:fldData xml:space="preserve">PEVuZE5vdGU+PENpdGU+PEF1dGhvcj5PdHRlcm1hbjwvQXV0aG9yPjxZZWFyPjIwMTI8L1llYXI+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</w:fldData>
        </w:fldChar>
      </w:r>
      <w:r w:rsidR="00F31AB8">
        <w:instrText xml:space="preserve"> ADDIN EN.CITE.DATA </w:instrText>
      </w:r>
      <w:r w:rsidR="00F31AB8">
        <w:fldChar w:fldCharType="end"/>
      </w:r>
      <w:r>
        <w:fldChar w:fldCharType="separate"/>
      </w:r>
      <w:r w:rsidR="00F31AB8">
        <w:rPr>
          <w:noProof/>
        </w:rPr>
        <w:t>(35, 36)</w:t>
      </w:r>
      <w:r>
        <w:fldChar w:fldCharType="end"/>
      </w:r>
      <w:r>
        <w:t xml:space="preserve">, gender </w:t>
      </w:r>
      <w:r>
        <w:fldChar w:fldCharType="begin">
          <w:fldData xml:space="preserve">PEVuZE5vdGU+PENpdGU+PEF1dGhvcj5HaXR0aW5zPC9BdXRob3I+PFllYXI+MjAyMDwvWWVhcj48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</w:fldData>
        </w:fldChar>
      </w:r>
      <w:r w:rsidR="00F31AB8">
        <w:instrText xml:space="preserve"> ADDIN EN.CITE </w:instrText>
      </w:r>
      <w:r w:rsidR="00F31AB8">
        <w:fldChar w:fldCharType="begin">
          <w:fldData xml:space="preserve">PEVuZE5vdGU+PENpdGU+PEF1dGhvcj5HaXR0aW5zPC9BdXRob3I+PFllYXI+MjAyMDwvWWVhcj48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</w:fldData>
        </w:fldChar>
      </w:r>
      <w:r w:rsidR="00F31AB8">
        <w:instrText xml:space="preserve"> ADDIN EN.CITE.DATA </w:instrText>
      </w:r>
      <w:r w:rsidR="00F31AB8">
        <w:fldChar w:fldCharType="end"/>
      </w:r>
      <w:r>
        <w:fldChar w:fldCharType="separate"/>
      </w:r>
      <w:r w:rsidR="00F31AB8">
        <w:rPr>
          <w:noProof/>
        </w:rPr>
        <w:t>(20)</w:t>
      </w:r>
      <w:r>
        <w:fldChar w:fldCharType="end"/>
      </w:r>
      <w:r>
        <w:t xml:space="preserve"> and ethnicity </w:t>
      </w:r>
      <w:r>
        <w:fldChar w:fldCharType="begin">
          <w:fldData xml:space="preserve">PEVuZE5vdGU+PENpdGU+PEF1dGhvcj5HaXR0aW5zPC9BdXRob3I+PFllYXI+MjAyMDwvWWVhcj48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</w:fldData>
        </w:fldChar>
      </w:r>
      <w:r w:rsidR="00F31AB8">
        <w:instrText xml:space="preserve"> ADDIN EN.CITE </w:instrText>
      </w:r>
      <w:r w:rsidR="00F31AB8">
        <w:fldChar w:fldCharType="begin">
          <w:fldData xml:space="preserve">PEVuZE5vdGU+PENpdGU+PEF1dGhvcj5HaXR0aW5zPC9BdXRob3I+PFllYXI+MjAyMDwvWWVhcj48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</w:fldData>
        </w:fldChar>
      </w:r>
      <w:r w:rsidR="00F31AB8">
        <w:instrText xml:space="preserve"> ADDIN EN.CITE.DATA </w:instrText>
      </w:r>
      <w:r w:rsidR="00F31AB8">
        <w:fldChar w:fldCharType="end"/>
      </w:r>
      <w:r>
        <w:fldChar w:fldCharType="separate"/>
      </w:r>
      <w:r w:rsidR="00F31AB8">
        <w:rPr>
          <w:noProof/>
        </w:rPr>
        <w:t>(20, 34)</w:t>
      </w:r>
      <w:r>
        <w:fldChar w:fldCharType="end"/>
      </w:r>
      <w:r>
        <w:t>.  Prior research has identified that the time therapists spend in non-clinical tasks (</w:t>
      </w:r>
      <w:r w:rsidR="00085A77">
        <w:t>e.g.,</w:t>
      </w:r>
      <w:r>
        <w:t xml:space="preserve"> information exchange, paperwork and training), influences the amount of therapy delivered </w:t>
      </w:r>
      <w:r>
        <w:fldChar w:fldCharType="begin">
          <w:fldData xml:space="preserve">PEVuZE5vdGU+PENpdGU+PEF1dGhvcj5DbGFya2U8L0F1dGhvcj48WWVhcj4yMDE4PC9ZZWFyPjxS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=
</w:fldData>
        </w:fldChar>
      </w:r>
      <w:r w:rsidR="00F31AB8">
        <w:instrText xml:space="preserve"> ADDIN EN.CITE </w:instrText>
      </w:r>
      <w:r w:rsidR="00F31AB8">
        <w:fldChar w:fldCharType="begin">
          <w:fldData xml:space="preserve">PEVuZE5vdGU+PENpdGU+PEF1dGhvcj5DbGFya2U8L0F1dGhvcj48WWVhcj4yMDE4PC9ZZWFyPjxS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=
</w:fldData>
        </w:fldChar>
      </w:r>
      <w:r w:rsidR="00F31AB8">
        <w:instrText xml:space="preserve"> ADDIN EN.CITE.DATA </w:instrText>
      </w:r>
      <w:r w:rsidR="00F31AB8">
        <w:fldChar w:fldCharType="end"/>
      </w:r>
      <w:r>
        <w:fldChar w:fldCharType="separate"/>
      </w:r>
      <w:r w:rsidR="00F31AB8">
        <w:rPr>
          <w:noProof/>
        </w:rPr>
        <w:t>(18, 21)</w:t>
      </w:r>
      <w:r>
        <w:fldChar w:fldCharType="end"/>
      </w:r>
      <w:r>
        <w:t>.  Therapists in the focus groups</w:t>
      </w:r>
      <w:r w:rsidR="003F21AF">
        <w:t xml:space="preserve"> </w:t>
      </w:r>
      <w:r w:rsidR="00382691">
        <w:t xml:space="preserve">here </w:t>
      </w:r>
      <w:r>
        <w:t xml:space="preserve">did not identify this, potentially because they don’t recognise that these tasks limit </w:t>
      </w:r>
      <w:r w:rsidR="00C300B8">
        <w:t xml:space="preserve">their </w:t>
      </w:r>
      <w:r>
        <w:t>therapy delivery</w:t>
      </w:r>
      <w:r w:rsidR="00382691">
        <w:t xml:space="preserve"> since they are standard practice</w:t>
      </w:r>
      <w:r>
        <w:t>.</w:t>
      </w:r>
      <w:r w:rsidR="00DD31BD">
        <w:t xml:space="preserve">  A potential explanation for </w:t>
      </w:r>
      <w:proofErr w:type="gramStart"/>
      <w:r w:rsidR="00DD31BD">
        <w:t>all of</w:t>
      </w:r>
      <w:proofErr w:type="gramEnd"/>
      <w:r w:rsidR="00DD31BD">
        <w:t xml:space="preserve"> these differences is the difference in methods used between this and other studies.</w:t>
      </w:r>
      <w:r>
        <w:t xml:space="preserve">    </w:t>
      </w:r>
    </w:p>
    <w:p w14:paraId="7F9C0E62" w14:textId="77777777" w:rsidR="00D83B10" w:rsidRDefault="00D83B10" w:rsidP="000C03F5"/>
    <w:p w14:paraId="20E0C701" w14:textId="79527A6C" w:rsidR="00D83B10" w:rsidRDefault="00D83B10" w:rsidP="000C03F5">
      <w:r>
        <w:t xml:space="preserve">Consistent with other studies </w:t>
      </w:r>
      <w:r>
        <w:fldChar w:fldCharType="begin">
          <w:fldData xml:space="preserve">PEVuZE5vdGU+PENpdGU+PEF1dGhvcj5NY0dsaW5jaGV5PC9BdXRob3I+PFllYXI+MjAxNTwvWWVh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=
</w:fldData>
        </w:fldChar>
      </w:r>
      <w:r w:rsidR="00F31AB8">
        <w:instrText xml:space="preserve"> ADDIN EN.CITE </w:instrText>
      </w:r>
      <w:r w:rsidR="00F31AB8">
        <w:fldChar w:fldCharType="begin">
          <w:fldData xml:space="preserve">PEVuZE5vdGU+PENpdGU+PEF1dGhvcj5NY0dsaW5jaGV5PC9BdXRob3I+PFllYXI+MjAxNTwvWWVh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=
</w:fldData>
        </w:fldChar>
      </w:r>
      <w:r w:rsidR="00F31AB8">
        <w:instrText xml:space="preserve"> ADDIN EN.CITE.DATA </w:instrText>
      </w:r>
      <w:r w:rsidR="00F31AB8">
        <w:fldChar w:fldCharType="end"/>
      </w:r>
      <w:r>
        <w:fldChar w:fldCharType="separate"/>
      </w:r>
      <w:r w:rsidR="00F31AB8">
        <w:rPr>
          <w:noProof/>
        </w:rPr>
        <w:t>(18, 21)</w:t>
      </w:r>
      <w:r>
        <w:fldChar w:fldCharType="end"/>
      </w:r>
      <w:r>
        <w:t xml:space="preserve">, focus group participants did not refer to evidence when discussing guideline delivery.  Potentially, therapists believe that the guideline is based on sound research evidence and therefore, they do not need to consider further evidence.  Alternatively, it may be that many therapists rely on their clinical experience, rather than research, to inform decision-making </w:t>
      </w:r>
      <w:r>
        <w:fldChar w:fldCharType="begin"/>
      </w:r>
      <w:r w:rsidR="00F31AB8">
        <w:instrText xml:space="preserve"> ADDIN EN.CITE &lt;EndNote&gt;&lt;Cite&gt;&lt;Author&gt;Salbach&lt;/Author&gt;&lt;Year&gt;2010&lt;/Year&gt;&lt;RecNum&gt;1276&lt;/RecNum&gt;&lt;DisplayText&gt;(43)&lt;/DisplayText&gt;&lt;record&gt;&lt;rec-number&gt;1276&lt;/rec-number&gt;&lt;foreign-keys&gt;&lt;key app="EN" db-id="xes9de0t4xwazqespwzxsx93pp0pfe055e05" timestamp="1414334064" guid="cac1bedf-c2a5-44dd-8869-02d75d2e0623"&gt;1276&lt;/key&gt;&lt;/foreign-keys&gt;&lt;ref-type name="Journal Article"&gt;17&lt;/ref-type&gt;&lt;contributors&gt;&lt;authors&gt;&lt;author&gt;Salbach, N. M.&lt;/author&gt;&lt;author&gt;Guilcher, S. J.&lt;/author&gt;&lt;author&gt;Jaglal, S. B.&lt;/author&gt;&lt;author&gt;Davis, D. A.&lt;/author&gt;&lt;/authors&gt;&lt;/contributors&gt;&lt;auth-address&gt;Department of Physical Therapy, Faculty of Medicine, University of Toronto, 160-500 University Avenue, Toronto, Ontario, M5G 1V7 Canada. nancy.salbach@utoronto.ca.&lt;/auth-address&gt;&lt;titles&gt;&lt;title&gt;Determinants of research use in clinical decision making among physical therapists providing services post-stroke: a cross-sectional study&lt;/title&gt;&lt;secondary-title&gt;Implementation Science&lt;/secondary-title&gt;&lt;alt-title&gt;Implementation science : IS&lt;/alt-title&gt;&lt;/titles&gt;&lt;alt-periodical&gt;&lt;full-title&gt;Implement Sci&lt;/full-title&gt;&lt;abbr-1&gt;Implementation science : IS&lt;/abbr-1&gt;&lt;/alt-periodical&gt;&lt;pages&gt;77&lt;/pages&gt;&lt;volume&gt;5&lt;/volume&gt;&lt;dates&gt;&lt;year&gt;2010&lt;/year&gt;&lt;/dates&gt;&lt;isbn&gt;1748-5908 (Electronic)&amp;#xD;1748-5908 (Linking)&lt;/isbn&gt;&lt;accession-num&gt;20946678&lt;/accession-num&gt;&lt;urls&gt;&lt;related-urls&gt;&lt;url&gt;http://www.ncbi.nlm.nih.gov/pubmed/20946678&lt;/url&gt;&lt;/related-urls&gt;&lt;/urls&gt;&lt;custom2&gt;2964556&lt;/custom2&gt;&lt;electronic-resource-num&gt;10.1186/1748-5908-5-77&lt;/electronic-resource-num&gt;&lt;/record&gt;&lt;/Cite&gt;&lt;/EndNote&gt;</w:instrText>
      </w:r>
      <w:r>
        <w:fldChar w:fldCharType="separate"/>
      </w:r>
      <w:r w:rsidR="00F31AB8">
        <w:rPr>
          <w:noProof/>
        </w:rPr>
        <w:t>(43)</w:t>
      </w:r>
      <w:r>
        <w:fldChar w:fldCharType="end"/>
      </w:r>
      <w:r>
        <w:t xml:space="preserve">. </w:t>
      </w:r>
    </w:p>
    <w:p w14:paraId="6A3F3F83" w14:textId="77777777" w:rsidR="00D83B10" w:rsidRDefault="00D83B10" w:rsidP="000C03F5"/>
    <w:p w14:paraId="17746FBD" w14:textId="511E81CE" w:rsidR="00D83B10" w:rsidRDefault="00D83B10" w:rsidP="000C03F5">
      <w:r>
        <w:t xml:space="preserve">A unique finding of this study is the application of the guideline in ESD services.  </w:t>
      </w:r>
      <w:r w:rsidR="00C300B8">
        <w:t>The f</w:t>
      </w:r>
      <w:r>
        <w:t>ocus group</w:t>
      </w:r>
      <w:r w:rsidR="00C300B8">
        <w:t>s imply</w:t>
      </w:r>
      <w:r>
        <w:t xml:space="preserve"> there are issues with the implementation of this guideline in ESD, </w:t>
      </w:r>
      <w:r w:rsidR="00C300B8">
        <w:t xml:space="preserve">by </w:t>
      </w:r>
      <w:r>
        <w:t>suggesting that people with stroke do</w:t>
      </w:r>
      <w:r w:rsidR="003F21AF">
        <w:t xml:space="preserve"> n</w:t>
      </w:r>
      <w:r w:rsidR="00C300B8">
        <w:t>o</w:t>
      </w:r>
      <w:r w:rsidR="003F21AF">
        <w:t>t</w:t>
      </w:r>
      <w:r>
        <w:t xml:space="preserve"> always want this intensity of input once home</w:t>
      </w:r>
      <w:r w:rsidR="003F21AF">
        <w:t>,</w:t>
      </w:r>
      <w:r>
        <w:t xml:space="preserve"> and</w:t>
      </w:r>
      <w:r w:rsidR="00C300B8">
        <w:t>, also, that</w:t>
      </w:r>
      <w:r>
        <w:t xml:space="preserve"> some ESD services are not resourced to provide the guideline level of intervention.  Although the guideline states the person should receive therapy “…</w:t>
      </w:r>
      <w:r w:rsidRPr="00EC71EC">
        <w:t xml:space="preserve">for as long as they are willing and capable of participating and showing measurable benefit from treatment” </w:t>
      </w:r>
      <w:r>
        <w:fldChar w:fldCharType="begin"/>
      </w:r>
      <w:r w:rsidR="00374B08">
        <w:instrText xml:space="preserve"> ADDIN EN.CITE &lt;EndNote&gt;&lt;Cite&gt;&lt;Author&gt;Intercollegiate Stroke Working Party&lt;/Author&gt;&lt;Year&gt;2016&lt;/Year&gt;&lt;RecNum&gt;1509&lt;/RecNum&gt;&lt;Suffix&gt; p.25&lt;/Suffix&gt;&lt;DisplayText&gt;(1 p.25)&lt;/DisplayText&gt;&lt;record&gt;&lt;rec-number&gt;1509&lt;/rec-number&gt;&lt;foreign-keys&gt;&lt;key app="EN" db-id="xes9de0t4xwazqespwzxsx93pp0pfe055e05" timestamp="1485035053" guid="9e2ad6bf-761b-4ba6-9462-e0d138bc660f"&gt;1509&lt;/key&gt;&lt;/foreign-keys&gt;&lt;ref-type name="Book"&gt;6&lt;/ref-type&gt;&lt;contributors&gt;&lt;authors&gt;&lt;author&gt;Intercollegiate Stroke Working Party,&lt;/author&gt;&lt;/authors&gt;&lt;/contributors&gt;&lt;titles&gt;&lt;title&gt;National Clinical Guideline for Stroke&lt;/title&gt;&lt;/titles&gt;&lt;edition&gt;Fifth&lt;/edition&gt;&lt;dates&gt;&lt;year&gt;2016&lt;/year&gt;&lt;/dates&gt;&lt;pub-location&gt;London&lt;/pub-location&gt;&lt;publisher&gt;Royal College of Physicians&lt;/publisher&gt;&lt;urls&gt;&lt;/urls&gt;&lt;/record&gt;&lt;/Cite&gt;&lt;/EndNote&gt;</w:instrText>
      </w:r>
      <w:r>
        <w:fldChar w:fldCharType="separate"/>
      </w:r>
      <w:r w:rsidR="00374B08">
        <w:rPr>
          <w:noProof/>
        </w:rPr>
        <w:t>(1 p.25)</w:t>
      </w:r>
      <w:r>
        <w:fldChar w:fldCharType="end"/>
      </w:r>
      <w:r>
        <w:t xml:space="preserve"> it was acknowledged that their ESD services were time-bound, meaning that</w:t>
      </w:r>
      <w:r w:rsidR="003F21AF">
        <w:t>,</w:t>
      </w:r>
      <w:r>
        <w:t xml:space="preserve"> potentially, therapy has to stop even though a person may continue to benefit from receiving it.  </w:t>
      </w:r>
    </w:p>
    <w:p w14:paraId="68EF75C2" w14:textId="77777777" w:rsidR="00D83B10" w:rsidRDefault="00D83B10" w:rsidP="000C03F5"/>
    <w:p w14:paraId="458573FC" w14:textId="23CB20C6" w:rsidR="00D83B10" w:rsidRDefault="00D83B10" w:rsidP="000C03F5">
      <w:r>
        <w:t xml:space="preserve">Post data-analysis, it was noted that the findings of this study show some similarities to the Consolidated Framework for Implementation Research (CFIR) </w:t>
      </w:r>
      <w:r>
        <w:fldChar w:fldCharType="begin"/>
      </w:r>
      <w:r w:rsidR="00F31AB8">
        <w:instrText xml:space="preserve"> ADDIN EN.CITE &lt;EndNote&gt;&lt;Cite&gt;&lt;Author&gt;Damschroder&lt;/Author&gt;&lt;Year&gt;2009&lt;/Year&gt;&lt;RecNum&gt;3381&lt;/RecNum&gt;&lt;DisplayText&gt;(44)&lt;/DisplayText&gt;&lt;record&gt;&lt;rec-number&gt;3381&lt;/rec-number&gt;&lt;foreign-keys&gt;&lt;key app="EN" db-id="xes9de0t4xwazqespwzxsx93pp0pfe055e05" timestamp="1648219220"&gt;3381&lt;/key&gt;&lt;/foreign-keys&gt;&lt;ref-type name="Journal Article"&gt;17&lt;/ref-type&gt;&lt;contributors&gt;&lt;authors&gt;&lt;author&gt;Damschroder, L. J.&lt;/author&gt;&lt;author&gt;Aron, D. C.&lt;/author&gt;&lt;author&gt;Keith, R. E.&lt;/author&gt;&lt;author&gt;Kirsh, S. R.&lt;/author&gt;&lt;author&gt;Alexander, J. A.&lt;/author&gt;&lt;author&gt;Lowery, J. C.&lt;/author&gt;&lt;/authors&gt;&lt;/contributors&gt;&lt;auth-address&gt;HSR&amp;amp;D Center for Clinical Management Research, VA Ann Arbor Healthcare System (11H), 2215 Fuller Rd, Ann Arbor, MI 48105, USA. laura.damschroder@va.gov&lt;/auth-address&gt;&lt;titles&gt;&lt;title&gt;Fostering implementation of health services research findings into practice: a consolidated framework for advancing implementation science&lt;/title&gt;&lt;secondary-title&gt;Implement Sci&lt;/secondary-title&gt;&lt;/titles&gt;&lt;periodical&gt;&lt;full-title&gt;Implement Sci&lt;/full-title&gt;&lt;abbr-1&gt;Implementation science : IS&lt;/abbr-1&gt;&lt;/periodical&gt;&lt;pages&gt;50&lt;/pages&gt;&lt;volume&gt;4&lt;/volume&gt;&lt;edition&gt;20090807&lt;/edition&gt;&lt;dates&gt;&lt;year&gt;2009&lt;/year&gt;&lt;pub-dates&gt;&lt;date&gt;Aug 7&lt;/date&gt;&lt;/pub-dates&gt;&lt;/dates&gt;&lt;isbn&gt;1748-5908 (Electronic)&amp;#xD;1748-5908 (Linking)&lt;/isbn&gt;&lt;accession-num&gt;19664226&lt;/accession-num&gt;&lt;urls&gt;&lt;related-urls&gt;&lt;url&gt;https://www.ncbi.nlm.nih.gov/pubmed/19664226&lt;/url&gt;&lt;/related-urls&gt;&lt;/urls&gt;&lt;custom2&gt;PMC2736161&lt;/custom2&gt;&lt;electronic-resource-num&gt;10.1186/1748-5908-4-50&lt;/electronic-resource-num&gt;&lt;/record&gt;&lt;/Cite&gt;&lt;/EndNote&gt;</w:instrText>
      </w:r>
      <w:r>
        <w:fldChar w:fldCharType="separate"/>
      </w:r>
      <w:r w:rsidR="00F31AB8">
        <w:rPr>
          <w:noProof/>
        </w:rPr>
        <w:t>(44)</w:t>
      </w:r>
      <w:r>
        <w:fldChar w:fldCharType="end"/>
      </w:r>
      <w:r>
        <w:t>.  This is a meta-theoretic framework, derived from a synthesis of implementation models, to provide a framework to either evaluate the implementation of research into clinical practice, or to design an implementation study.  The CFIR presents five domains that influence implementation</w:t>
      </w:r>
      <w:r w:rsidR="003F21AF">
        <w:t>:</w:t>
      </w:r>
      <w:r>
        <w:t xml:space="preserve"> the individuals involved, the inner setting, the outer setting, the intervention characteristics, and the implementation process.  The CFIR domains show some overlap with the five themes identified in this present study.  The person and the individual therapists are the individuals involved, features of the MDT and the Organisation parallel with features of the inner setting and the outer setting respectively, and the guideline parallels with the intervention characteristics.  These parallels likely exist as the 45 </w:t>
      </w:r>
      <w:r w:rsidR="003F21AF">
        <w:t>m</w:t>
      </w:r>
      <w:r>
        <w:t>i</w:t>
      </w:r>
      <w:r w:rsidR="003F21AF">
        <w:t>n</w:t>
      </w:r>
      <w:r w:rsidR="00C300B8">
        <w:t>utes</w:t>
      </w:r>
      <w:r>
        <w:t xml:space="preserve"> has been (and continues to be) implemented into clinical practice.  </w:t>
      </w:r>
      <w:r w:rsidR="003F21AF">
        <w:t>T</w:t>
      </w:r>
      <w:r w:rsidR="00C300B8">
        <w:t>his</w:t>
      </w:r>
      <w:r>
        <w:t xml:space="preserve"> study does not present any findings about the implementation process, possibly because this was not the objective of the study.  Potentially, further analysis of the implementation of the </w:t>
      </w:r>
      <w:proofErr w:type="gramStart"/>
      <w:r>
        <w:t>45 minute</w:t>
      </w:r>
      <w:proofErr w:type="gramEnd"/>
      <w:r>
        <w:t xml:space="preserve"> guideline utilising the CFIR may highlight ways to improve the implementation of the guideline in clinical practice.  </w:t>
      </w:r>
    </w:p>
    <w:p w14:paraId="2BBF6297" w14:textId="77777777" w:rsidR="00D83B10" w:rsidRDefault="00D83B10" w:rsidP="000C03F5"/>
    <w:p w14:paraId="6835FEBD" w14:textId="77777777" w:rsidR="00D83B10" w:rsidRDefault="00D83B10" w:rsidP="000C03F5">
      <w:pPr>
        <w:pStyle w:val="Heading3"/>
        <w:spacing w:line="240" w:lineRule="auto"/>
      </w:pPr>
      <w:bookmarkStart w:id="39" w:name="_Toc103888556"/>
      <w:r>
        <w:lastRenderedPageBreak/>
        <w:t>Findings of this study in the context of clinical practice</w:t>
      </w:r>
      <w:bookmarkEnd w:id="39"/>
    </w:p>
    <w:p w14:paraId="7A7A883A" w14:textId="3C028C39" w:rsidR="00D83B10" w:rsidRPr="00BC0FF0" w:rsidRDefault="00D83B10" w:rsidP="000C03F5">
      <w:pPr>
        <w:rPr>
          <w:rStyle w:val="CommentReference"/>
        </w:rPr>
      </w:pPr>
      <w:r w:rsidRPr="00714992">
        <w:t xml:space="preserve">The guideline for 45 minutes of </w:t>
      </w:r>
      <w:r>
        <w:t xml:space="preserve">Occupational therapy </w:t>
      </w:r>
      <w:r w:rsidRPr="00714992">
        <w:t xml:space="preserve"> and </w:t>
      </w:r>
      <w:r>
        <w:t>Physiotherapy</w:t>
      </w:r>
      <w:r w:rsidRPr="00714992">
        <w:t xml:space="preserve"> is based on consensus as opposed to research evidence</w:t>
      </w:r>
      <w:r>
        <w:t xml:space="preserve"> </w:t>
      </w:r>
      <w:r>
        <w:fldChar w:fldCharType="begin"/>
      </w:r>
      <w:r w:rsidR="00374B08">
        <w:instrText xml:space="preserve"> ADDIN EN.CITE &lt;EndNote&gt;&lt;Cite&gt;&lt;Author&gt;Intercollegiate Stroke Working Party&lt;/Author&gt;&lt;Year&gt;2016&lt;/Year&gt;&lt;RecNum&gt;1509&lt;/RecNum&gt;&lt;DisplayText&gt;(1)&lt;/DisplayText&gt;&lt;record&gt;&lt;rec-number&gt;1509&lt;/rec-number&gt;&lt;foreign-keys&gt;&lt;key app="EN" db-id="xes9de0t4xwazqespwzxsx93pp0pfe055e05" timestamp="1485035053" guid="9e2ad6bf-761b-4ba6-9462-e0d138bc660f"&gt;1509&lt;/key&gt;&lt;/foreign-keys&gt;&lt;ref-type name="Book"&gt;6&lt;/ref-type&gt;&lt;contributors&gt;&lt;authors&gt;&lt;author&gt;Intercollegiate Stroke Working Party,&lt;/author&gt;&lt;/authors&gt;&lt;/contributors&gt;&lt;titles&gt;&lt;title&gt;National Clinical Guideline for Stroke&lt;/title&gt;&lt;/titles&gt;&lt;edition&gt;Fifth&lt;/edition&gt;&lt;dates&gt;&lt;year&gt;2016&lt;/year&gt;&lt;/dates&gt;&lt;pub-location&gt;London&lt;/pub-location&gt;&lt;publisher&gt;Royal College of Physicians&lt;/publisher&gt;&lt;urls&gt;&lt;/urls&gt;&lt;/record&gt;&lt;/Cite&gt;&lt;/EndNote&gt;</w:instrText>
      </w:r>
      <w:r>
        <w:fldChar w:fldCharType="separate"/>
      </w:r>
      <w:r w:rsidR="00374B08">
        <w:rPr>
          <w:noProof/>
        </w:rPr>
        <w:t>(1)</w:t>
      </w:r>
      <w:r>
        <w:fldChar w:fldCharType="end"/>
      </w:r>
      <w:r>
        <w:t xml:space="preserve"> </w:t>
      </w:r>
      <w:r w:rsidRPr="00714992">
        <w:t xml:space="preserve">and </w:t>
      </w:r>
      <w:r>
        <w:t xml:space="preserve">is </w:t>
      </w:r>
      <w:r w:rsidRPr="00714992">
        <w:t xml:space="preserve">not achieved for all </w:t>
      </w:r>
      <w:r>
        <w:t>people</w:t>
      </w:r>
      <w:r w:rsidRPr="00714992">
        <w:t xml:space="preserve"> </w:t>
      </w:r>
      <w:r>
        <w:t xml:space="preserve">suitable for therapy </w:t>
      </w:r>
      <w:r w:rsidRPr="00714992">
        <w:t>after stroke.</w:t>
      </w:r>
      <w:r>
        <w:t xml:space="preserve">  This study has identified reasons why some people don’t receive this level of intervention and the factors that influence therapy delivery in the context of the guideline.  To our knowledge, it is the first study to use focus groups to explore this question and the findings support the findings of other studies that have examined similar questions using ethnography </w:t>
      </w:r>
      <w:r>
        <w:fldChar w:fldCharType="begin"/>
      </w:r>
      <w:r w:rsidR="00F31AB8">
        <w:instrText xml:space="preserve"> ADDIN EN.CITE &lt;EndNote&gt;&lt;Cite&gt;&lt;Author&gt;Taylor&lt;/Author&gt;&lt;Year&gt;2018&lt;/Year&gt;&lt;RecNum&gt;1737&lt;/RecNum&gt;&lt;DisplayText&gt;(19)&lt;/DisplayText&gt;&lt;record&gt;&lt;rec-number&gt;1737&lt;/rec-number&gt;&lt;foreign-keys&gt;&lt;key app="EN" db-id="xes9de0t4xwazqespwzxsx93pp0pfe055e05" timestamp="1559080791" guid="a972415f-978a-4c8c-8dc5-6a82b797d3c3"&gt;1737&lt;/key&gt;&lt;/foreign-keys&gt;&lt;ref-type name="Journal Article"&gt;17&lt;/ref-type&gt;&lt;contributors&gt;&lt;authors&gt;&lt;author&gt;Taylor, E.&lt;/author&gt;&lt;author&gt;Jones, F.&lt;/author&gt;&lt;author&gt;McKevitt, C.&lt;/author&gt;&lt;/authors&gt;&lt;/contributors&gt;&lt;auth-address&gt;Faculty of Health, Social Care and Education, Department of Rehabilitation Sciences, Kingston University and St George&amp;apos;s University of London, London, UK.&amp;#xD;School of Population Health and Environmental Sciences, King&amp;apos;s College London, London, UK.&lt;/auth-address&gt;&lt;titles&gt;&lt;title&gt;How is the audit of therapy intensity influencing rehabilitation in inpatient stroke units in the UK? An ethnographic study&lt;/title&gt;&lt;secondary-title&gt;BMJ Open&lt;/secondary-title&gt;&lt;/titles&gt;&lt;periodical&gt;&lt;full-title&gt;BMJ Open&lt;/full-title&gt;&lt;/periodical&gt;&lt;pages&gt;e023676&lt;/pages&gt;&lt;volume&gt;8&lt;/volume&gt;&lt;number&gt;12&lt;/number&gt;&lt;keywords&gt;&lt;keyword&gt;clinical audit&lt;/keyword&gt;&lt;keyword&gt;quality In health care&lt;/keyword&gt;&lt;keyword&gt;rehabilitation medicine&lt;/keyword&gt;&lt;keyword&gt;stroke&lt;/keyword&gt;&lt;keyword&gt;therapy&lt;/keyword&gt;&lt;/keywords&gt;&lt;dates&gt;&lt;year&gt;2018&lt;/year&gt;&lt;pub-dates&gt;&lt;date&gt;Dec 14&lt;/date&gt;&lt;/pub-dates&gt;&lt;/dates&gt;&lt;isbn&gt;2044-6055 (Electronic)&amp;#xD;2044-6055 (Linking)&lt;/isbn&gt;&lt;accession-num&gt;30552266&lt;/accession-num&gt;&lt;urls&gt;&lt;related-urls&gt;&lt;url&gt;https://www.ncbi.nlm.nih.gov/pubmed/30552266&lt;/url&gt;&lt;/related-urls&gt;&lt;/urls&gt;&lt;custom2&gt;PMC6303655&lt;/custom2&gt;&lt;electronic-resource-num&gt;10.1136/bmjopen-2018-023676&lt;/electronic-resource-num&gt;&lt;/record&gt;&lt;/Cite&gt;&lt;/EndNote&gt;</w:instrText>
      </w:r>
      <w:r>
        <w:fldChar w:fldCharType="separate"/>
      </w:r>
      <w:r w:rsidR="00F31AB8">
        <w:rPr>
          <w:noProof/>
        </w:rPr>
        <w:t>(19)</w:t>
      </w:r>
      <w:r>
        <w:fldChar w:fldCharType="end"/>
      </w:r>
      <w:r>
        <w:t xml:space="preserve"> and mixed-methods case studies </w:t>
      </w:r>
      <w:r>
        <w:fldChar w:fldCharType="begin">
          <w:fldData xml:space="preserve">PEVuZE5vdGU+PENpdGU+PEF1dGhvcj5DbGFya2U8L0F1dGhvcj48WWVhcj4yMDE4PC9ZZWFyPjxS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</w:fldData>
        </w:fldChar>
      </w:r>
      <w:r w:rsidR="00F31AB8">
        <w:instrText xml:space="preserve"> ADDIN EN.CITE </w:instrText>
      </w:r>
      <w:r w:rsidR="00F31AB8">
        <w:fldChar w:fldCharType="begin">
          <w:fldData xml:space="preserve">PEVuZE5vdGU+PENpdGU+PEF1dGhvcj5DbGFya2U8L0F1dGhvcj48WWVhcj4yMDE4PC9ZZWFyPjxS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</w:fldData>
        </w:fldChar>
      </w:r>
      <w:r w:rsidR="00F31AB8">
        <w:instrText xml:space="preserve"> ADDIN EN.CITE.DATA </w:instrText>
      </w:r>
      <w:r w:rsidR="00F31AB8">
        <w:fldChar w:fldCharType="end"/>
      </w:r>
      <w:r>
        <w:fldChar w:fldCharType="separate"/>
      </w:r>
      <w:r w:rsidR="00F31AB8">
        <w:rPr>
          <w:noProof/>
        </w:rPr>
        <w:t>(18)</w:t>
      </w:r>
      <w:r>
        <w:fldChar w:fldCharType="end"/>
      </w:r>
      <w:r>
        <w:t xml:space="preserve">.  Whilst the guideline is very clear in terms of the expectation for therapy delivery, services would benefit from clear guidance regarding the staffing numbers required to deliver the recommendation across the stroke pathway (including ESD) to support service managers in the development of business cases.  Whilst the RCP has provided comprehensive guidance for SSNAP reporting, therapists may benefit from clear, concise, evidence-based guidance for implementation of the guideline in clinical practice, particularly </w:t>
      </w:r>
      <w:r w:rsidR="003F21AF">
        <w:t>relating to</w:t>
      </w:r>
      <w:r>
        <w:t xml:space="preserve"> prioritisation criteria when resources limit delivery. </w:t>
      </w:r>
    </w:p>
    <w:p w14:paraId="49C904AB" w14:textId="77777777" w:rsidR="00D83B10" w:rsidRPr="003C4339" w:rsidRDefault="00D83B10" w:rsidP="000C03F5">
      <w:pPr>
        <w:pStyle w:val="Heading2"/>
        <w:spacing w:line="240" w:lineRule="auto"/>
      </w:pPr>
      <w:bookmarkStart w:id="40" w:name="_Toc103888557"/>
      <w:r w:rsidRPr="00047E7E">
        <w:t>Conclusions</w:t>
      </w:r>
      <w:bookmarkEnd w:id="40"/>
      <w:r>
        <w:t xml:space="preserve"> </w:t>
      </w:r>
    </w:p>
    <w:p w14:paraId="3FC4E7AB" w14:textId="769FB4D7" w:rsidR="00D83B10" w:rsidRDefault="00D83B10" w:rsidP="000C03F5">
      <w:r w:rsidRPr="00F04A08">
        <w:t>This study provide</w:t>
      </w:r>
      <w:r w:rsidR="00682F3F">
        <w:t xml:space="preserve">s </w:t>
      </w:r>
      <w:r w:rsidRPr="00F04A08">
        <w:t xml:space="preserve">evidence for </w:t>
      </w:r>
      <w:r w:rsidR="004067F6">
        <w:t>possible</w:t>
      </w:r>
      <w:r w:rsidRPr="00F04A08">
        <w:t xml:space="preserve"> reasons why </w:t>
      </w:r>
      <w:r w:rsidR="00454602">
        <w:t>some</w:t>
      </w:r>
      <w:r>
        <w:t xml:space="preserve"> people receiving OT and PT </w:t>
      </w:r>
      <w:r w:rsidR="00454602">
        <w:t xml:space="preserve">after stroke </w:t>
      </w:r>
      <w:r>
        <w:t>in England, Wales and Northern Ireland do</w:t>
      </w:r>
      <w:r w:rsidR="003F21AF">
        <w:t xml:space="preserve"> not</w:t>
      </w:r>
      <w:r>
        <w:t xml:space="preserve"> receive a minimum of 45 minutes of therapy, five days per week.  Reasons relate to 1) the suitability of the guideline for people with stroke and 2) services’ ability to delivery this amount of intervention.  These two factors are related; therapists decide who should receive therapy and how much in the context of a) resource availability and b) people’s need and the benefit they will experience. The requirement to deliver on the </w:t>
      </w:r>
      <w:proofErr w:type="gramStart"/>
      <w:r>
        <w:t>45 minute</w:t>
      </w:r>
      <w:proofErr w:type="gramEnd"/>
      <w:r>
        <w:t xml:space="preserve"> guideline, may be at odds with clinical judgement. One consequence of these findings is that the </w:t>
      </w:r>
      <w:proofErr w:type="gramStart"/>
      <w:r>
        <w:t>45 minute</w:t>
      </w:r>
      <w:proofErr w:type="gramEnd"/>
      <w:r>
        <w:t xml:space="preserve"> guideline may not be fit for purpose; it may not improve quality of therapy provision and may not reduce unwarranted variation between services</w:t>
      </w:r>
      <w:r w:rsidR="003F21AF">
        <w:t>.</w:t>
      </w:r>
      <w:r>
        <w:t xml:space="preserve"> </w:t>
      </w:r>
      <w:r w:rsidR="003F21AF">
        <w:t>Therefore,</w:t>
      </w:r>
      <w:r w:rsidR="00F57076">
        <w:t xml:space="preserve"> it could benefit from </w:t>
      </w:r>
      <w:proofErr w:type="gramStart"/>
      <w:r>
        <w:t>be</w:t>
      </w:r>
      <w:r w:rsidR="00F57076">
        <w:t>ing</w:t>
      </w:r>
      <w:r>
        <w:t xml:space="preserve"> reviewed</w:t>
      </w:r>
      <w:proofErr w:type="gramEnd"/>
      <w:r>
        <w:t xml:space="preserve">.  </w:t>
      </w:r>
    </w:p>
    <w:p w14:paraId="7FF852E6" w14:textId="77777777" w:rsidR="00D83B10" w:rsidRDefault="00D83B10" w:rsidP="000C03F5"/>
    <w:p w14:paraId="74914234" w14:textId="24D0AA35" w:rsidR="00D83B10" w:rsidRDefault="00D83B10" w:rsidP="000C03F5">
      <w:r>
        <w:t>Focus group findings contributed to the development of statements for the first round of a Delphi study</w:t>
      </w:r>
      <w:r w:rsidR="00441124">
        <w:t xml:space="preserve"> </w:t>
      </w:r>
      <w:r w:rsidR="00441124">
        <w:fldChar w:fldCharType="begin"/>
      </w:r>
      <w:r w:rsidR="00F31AB8">
        <w:instrText xml:space="preserve"> ADDIN EN.CITE &lt;EndNote&gt;&lt;Cite&gt;&lt;Author&gt;Clark&lt;/Author&gt;&lt;Year&gt;2023&lt;/Year&gt;&lt;RecNum&gt;3355&lt;/RecNum&gt;&lt;DisplayText&gt;(23)&lt;/DisplayText&gt;&lt;record&gt;&lt;rec-number&gt;3355&lt;/rec-number&gt;&lt;foreign-keys&gt;&lt;key app="EN" db-id="xes9de0t4xwazqespwzxsx93pp0pfe055e05" timestamp="1632482972"&gt;3355&lt;/key&gt;&lt;/foreign-keys&gt;&lt;ref-type name="Journal Article"&gt;17&lt;/ref-type&gt;&lt;contributors&gt;&lt;authors&gt;&lt;author&gt;Clark, B.&lt;/author&gt;&lt;author&gt;Truman, J&lt;/author&gt;&lt;author&gt;Whitall, J.&lt;/author&gt;&lt;author&gt;Hughes, A.M.&lt;/author&gt;&lt;author&gt;Turk, R&lt;/author&gt;&lt;author&gt;Burridge, J. H.&lt;/author&gt;&lt;/authors&gt;&lt;/contributors&gt;&lt;titles&gt;&lt;title&gt;Why do some people with stroke not receive the recommended 45 minutes of Occupational therapy and Physiotherapy? A Delphi Study&lt;/title&gt;&lt;secondary-title&gt;Unpublished.  Awaiting submission to BMJ Open&lt;/secondary-title&gt;&lt;/titles&gt;&lt;periodical&gt;&lt;full-title&gt;Unpublished.  Awaiting submission to BMJ Open&lt;/full-title&gt;&lt;/periodical&gt;&lt;dates&gt;&lt;year&gt;2023&lt;/year&gt;&lt;/dates&gt;&lt;work-type&gt;Unpublished Journal Article&lt;/work-type&gt;&lt;urls&gt;&lt;/urls&gt;&lt;/record&gt;&lt;/Cite&gt;&lt;/EndNote&gt;</w:instrText>
      </w:r>
      <w:r w:rsidR="00441124">
        <w:fldChar w:fldCharType="separate"/>
      </w:r>
      <w:r w:rsidR="00F31AB8">
        <w:rPr>
          <w:noProof/>
        </w:rPr>
        <w:t>(23)</w:t>
      </w:r>
      <w:r w:rsidR="00441124">
        <w:fldChar w:fldCharType="end"/>
      </w:r>
      <w:r>
        <w:t xml:space="preserve"> that gained consensus from wider group of Physiotherapists and Occupational Therapists regarding the reasons why a person may not receive 45 minutes of therapy after stroke.            </w:t>
      </w:r>
    </w:p>
    <w:p w14:paraId="03A5C074" w14:textId="58CD4A0E" w:rsidR="00FD3F70" w:rsidRDefault="00FD3F70" w:rsidP="000C03F5"/>
    <w:p w14:paraId="569EEDCD" w14:textId="2A15AED6" w:rsidR="005152F9" w:rsidRDefault="005152F9" w:rsidP="000C03F5"/>
    <w:p w14:paraId="1CE107A9" w14:textId="0D1808EE" w:rsidR="005152F9" w:rsidRPr="005152F9" w:rsidRDefault="005152F9" w:rsidP="000C03F5">
      <w:pPr>
        <w:rPr>
          <w:b/>
          <w:bCs/>
        </w:rPr>
      </w:pPr>
      <w:r w:rsidRPr="005152F9">
        <w:rPr>
          <w:b/>
          <w:bCs/>
        </w:rPr>
        <w:t>Acknowledgements</w:t>
      </w:r>
    </w:p>
    <w:p w14:paraId="1D4793A1" w14:textId="1D28D28C" w:rsidR="00364FE8" w:rsidRDefault="005152F9" w:rsidP="00364FE8">
      <w:r>
        <w:t>Sincere thanks to the Occupational Therapists and Physiotherapists that participated in the focus groups.</w:t>
      </w:r>
      <w:r w:rsidR="00A57FDD">
        <w:t xml:space="preserve">  Thanks also goes to </w:t>
      </w:r>
      <w:proofErr w:type="spellStart"/>
      <w:r w:rsidR="00A57FDD">
        <w:t>Dr.</w:t>
      </w:r>
      <w:proofErr w:type="spellEnd"/>
      <w:r w:rsidR="00A57FDD">
        <w:t xml:space="preserve"> Laura </w:t>
      </w:r>
      <w:proofErr w:type="spellStart"/>
      <w:r w:rsidR="00A57FDD">
        <w:t>Gleave</w:t>
      </w:r>
      <w:proofErr w:type="spellEnd"/>
      <w:r w:rsidR="00A57FDD">
        <w:t xml:space="preserve"> and Jane Phillips, who acted as co-facilitators for the focus groups.</w:t>
      </w:r>
      <w:r w:rsidR="00364FE8">
        <w:t xml:space="preserve">  This research </w:t>
      </w:r>
      <w:proofErr w:type="gramStart"/>
      <w:r w:rsidR="00364FE8">
        <w:t>was undertaken</w:t>
      </w:r>
      <w:proofErr w:type="gramEnd"/>
      <w:r w:rsidR="00364FE8">
        <w:t xml:space="preserve"> as part of a Doctoral research degree at the University of Southampton, which received financial support from Health Education Wessex, Poole Hospital NHS Foundation Trust and the Elizabeth Casson Trust.</w:t>
      </w:r>
    </w:p>
    <w:p w14:paraId="6E1B5D63" w14:textId="5DF737F7" w:rsidR="005152F9" w:rsidRDefault="005152F9" w:rsidP="000C03F5"/>
    <w:p w14:paraId="5B8ABB53" w14:textId="77777777" w:rsidR="005152F9" w:rsidRDefault="005152F9" w:rsidP="000C03F5"/>
    <w:p w14:paraId="08D4C37D" w14:textId="77777777" w:rsidR="00FD3F70" w:rsidRDefault="00FD3F70" w:rsidP="000C03F5"/>
    <w:p w14:paraId="655C3F5D" w14:textId="77777777" w:rsidR="00FD3F70" w:rsidRDefault="00FD3F70" w:rsidP="00FD3F70">
      <w:pPr>
        <w:spacing w:line="276" w:lineRule="auto"/>
        <w:rPr>
          <w:b/>
          <w:bCs/>
        </w:rPr>
      </w:pPr>
      <w:r>
        <w:rPr>
          <w:b/>
          <w:bCs/>
        </w:rPr>
        <w:t>Funding Statement</w:t>
      </w:r>
    </w:p>
    <w:p w14:paraId="244F069E" w14:textId="61669F05" w:rsidR="00FD3F70" w:rsidRDefault="00364FE8" w:rsidP="00FD3F70">
      <w:pPr>
        <w:spacing w:line="276" w:lineRule="auto"/>
      </w:pPr>
      <w:r>
        <w:lastRenderedPageBreak/>
        <w:t>No funding</w:t>
      </w:r>
    </w:p>
    <w:p w14:paraId="6C91BA91" w14:textId="77777777" w:rsidR="00163E31" w:rsidRDefault="00163E31" w:rsidP="00163E31">
      <w:pPr>
        <w:spacing w:line="276" w:lineRule="auto"/>
        <w:rPr>
          <w:b/>
          <w:bCs/>
        </w:rPr>
      </w:pPr>
    </w:p>
    <w:p w14:paraId="08D7B196" w14:textId="55C4738D" w:rsidR="00163E31" w:rsidRPr="00163E31" w:rsidRDefault="00163E31" w:rsidP="00163E31">
      <w:pPr>
        <w:spacing w:line="276" w:lineRule="auto"/>
      </w:pPr>
      <w:r w:rsidRPr="00163E31">
        <w:rPr>
          <w:b/>
          <w:bCs/>
        </w:rPr>
        <w:t>Data Availability Statement:</w:t>
      </w:r>
      <w:r>
        <w:rPr>
          <w:b/>
          <w:bCs/>
        </w:rPr>
        <w:t xml:space="preserve">  </w:t>
      </w:r>
      <w:r>
        <w:t xml:space="preserve">Transcripts from focus groups are not available, as we do not have consent from participants to share these.  However, the coding framework, Participant Information Sheet and other information pertaining to this research is available here:  </w:t>
      </w:r>
      <w:hyperlink r:id="rId14" w:history="1">
        <w:r w:rsidRPr="001C4963">
          <w:rPr>
            <w:rStyle w:val="Hyperlink"/>
          </w:rPr>
          <w:t>https://eprints.soton.ac.uk/468842/</w:t>
        </w:r>
      </w:hyperlink>
      <w:r>
        <w:t xml:space="preserve"> (please note, this is under embargo, until this paper </w:t>
      </w:r>
      <w:proofErr w:type="gramStart"/>
      <w:r>
        <w:t>is published</w:t>
      </w:r>
      <w:proofErr w:type="gramEnd"/>
      <w:r>
        <w:t>).</w:t>
      </w:r>
    </w:p>
    <w:p w14:paraId="4700E82C" w14:textId="77777777" w:rsidR="00163E31" w:rsidRDefault="00163E31" w:rsidP="00FD3F70">
      <w:pPr>
        <w:spacing w:line="276" w:lineRule="auto"/>
      </w:pPr>
    </w:p>
    <w:p w14:paraId="172C6A9E" w14:textId="77777777" w:rsidR="00240095" w:rsidRDefault="00240095" w:rsidP="00FD3F70">
      <w:pPr>
        <w:spacing w:line="276" w:lineRule="auto"/>
      </w:pPr>
    </w:p>
    <w:p w14:paraId="06BDAF66" w14:textId="77777777" w:rsidR="00FD3F70" w:rsidRDefault="00FD3F70" w:rsidP="00FD3F70">
      <w:pPr>
        <w:spacing w:line="276" w:lineRule="auto"/>
        <w:rPr>
          <w:b/>
          <w:bCs/>
        </w:rPr>
      </w:pPr>
      <w:r>
        <w:rPr>
          <w:b/>
          <w:bCs/>
        </w:rPr>
        <w:t>Competing interests Statement</w:t>
      </w:r>
    </w:p>
    <w:p w14:paraId="23B38094" w14:textId="77777777" w:rsidR="00D70F4F" w:rsidRDefault="00D70F4F" w:rsidP="00D70F4F">
      <w:pPr>
        <w:rPr>
          <w:rFonts w:cstheme="minorHAnsi"/>
        </w:rPr>
      </w:pPr>
      <w:r w:rsidRPr="00C52955">
        <w:rPr>
          <w:rFonts w:cstheme="minorHAnsi"/>
        </w:rPr>
        <w:t>During the undertaking of this work, all authors were employed in academic institutions.  Some authors have been involved in other research projects.  Some authors have received payment for articles written about related topics (but not this specific topic) and expenses for presenting at conferences.  We do not believe there are any competing interests, which have influenced the content of this manuscript.</w:t>
      </w:r>
    </w:p>
    <w:p w14:paraId="7FA49F4B" w14:textId="147000B4" w:rsidR="00FD3F70" w:rsidRDefault="00FD3F70" w:rsidP="00FD3F70">
      <w:pPr>
        <w:spacing w:line="276" w:lineRule="auto"/>
      </w:pPr>
    </w:p>
    <w:p w14:paraId="27D7B09D" w14:textId="77777777" w:rsidR="00240095" w:rsidRDefault="00240095" w:rsidP="00FD3F70">
      <w:pPr>
        <w:spacing w:line="276" w:lineRule="auto"/>
      </w:pPr>
    </w:p>
    <w:p w14:paraId="697FFDF9" w14:textId="6F3DB68D" w:rsidR="00FD3F70" w:rsidRDefault="00FD3F70" w:rsidP="00FD3F70">
      <w:pPr>
        <w:spacing w:line="276" w:lineRule="auto"/>
        <w:rPr>
          <w:b/>
          <w:bCs/>
        </w:rPr>
      </w:pPr>
      <w:r>
        <w:rPr>
          <w:b/>
          <w:bCs/>
        </w:rPr>
        <w:t xml:space="preserve">Author </w:t>
      </w:r>
      <w:r w:rsidR="00275E79">
        <w:rPr>
          <w:b/>
          <w:bCs/>
        </w:rPr>
        <w:t>C</w:t>
      </w:r>
      <w:r>
        <w:rPr>
          <w:b/>
          <w:bCs/>
        </w:rPr>
        <w:t xml:space="preserve">ontributions </w:t>
      </w:r>
    </w:p>
    <w:p w14:paraId="6E3F31DD" w14:textId="77777777" w:rsidR="00FD3F70" w:rsidRDefault="00FD3F70" w:rsidP="00FD3F70">
      <w:pPr>
        <w:spacing w:line="276" w:lineRule="auto"/>
      </w:pPr>
    </w:p>
    <w:p w14:paraId="4E1FBEF8" w14:textId="72814B95" w:rsidR="00D83B10" w:rsidRDefault="00FD3F70" w:rsidP="00163E31">
      <w:pPr>
        <w:spacing w:line="276" w:lineRule="auto"/>
      </w:pPr>
      <w:r>
        <w:t xml:space="preserve">This study </w:t>
      </w:r>
      <w:r w:rsidR="005152F9">
        <w:t>formed</w:t>
      </w:r>
      <w:r>
        <w:t xml:space="preserve"> part of Philosophical Doctorate, undertaken by BC, hence she initiated and co-ordinated the research, but it </w:t>
      </w:r>
      <w:proofErr w:type="gramStart"/>
      <w:r>
        <w:t>was undertaken</w:t>
      </w:r>
      <w:proofErr w:type="gramEnd"/>
      <w:r>
        <w:t xml:space="preserve"> with the support of all authors.</w:t>
      </w:r>
      <w:r w:rsidR="00E44BE6">
        <w:t xml:space="preserve">  </w:t>
      </w:r>
      <w:r>
        <w:t>BC, JT, JW and JB contributed to the conception and design of this research study</w:t>
      </w:r>
      <w:r w:rsidR="00163E31">
        <w:t>, and pilot focus group</w:t>
      </w:r>
      <w:r w:rsidR="00E44BE6">
        <w:t>.</w:t>
      </w:r>
      <w:r w:rsidR="00A57FDD">
        <w:t xml:space="preserve">  BC undertook the focus groups.</w:t>
      </w:r>
      <w:r w:rsidR="00E44BE6">
        <w:t xml:space="preserve">  </w:t>
      </w:r>
      <w:r>
        <w:t>BC and JT undertook the data analysis</w:t>
      </w:r>
      <w:r w:rsidR="00F862AF">
        <w:t xml:space="preserve">.  </w:t>
      </w:r>
      <w:r w:rsidR="00163E31">
        <w:t xml:space="preserve">BC, JT, JW, JB, RT and AMH </w:t>
      </w:r>
      <w:r>
        <w:t>contributed to the interpretation of results and to the final presentation of this study</w:t>
      </w:r>
    </w:p>
    <w:p w14:paraId="302DC45A" w14:textId="77777777" w:rsidR="00705BAB" w:rsidRDefault="00705BAB" w:rsidP="000C03F5"/>
    <w:p w14:paraId="62F4DF74" w14:textId="77777777" w:rsidR="00705BAB" w:rsidRPr="00AD2D4A" w:rsidRDefault="00705BAB" w:rsidP="00705BAB">
      <w:pPr>
        <w:rPr>
          <w:rFonts w:cstheme="minorHAnsi"/>
          <w:b/>
          <w:bCs/>
        </w:rPr>
      </w:pPr>
      <w:r w:rsidRPr="00AD2D4A">
        <w:rPr>
          <w:rFonts w:cstheme="minorHAnsi"/>
          <w:b/>
          <w:bCs/>
        </w:rPr>
        <w:t>Ethics Approval</w:t>
      </w:r>
    </w:p>
    <w:p w14:paraId="672D52AF" w14:textId="77777777" w:rsidR="00705BAB" w:rsidRPr="0092764C" w:rsidRDefault="00705BAB" w:rsidP="00705BAB">
      <w:pPr>
        <w:rPr>
          <w:rFonts w:cstheme="minorHAnsi"/>
        </w:rPr>
      </w:pPr>
    </w:p>
    <w:p w14:paraId="50C9F2D8" w14:textId="77777777" w:rsidR="00705BAB" w:rsidRPr="0092764C" w:rsidRDefault="00705BAB" w:rsidP="00705BAB">
      <w:pPr>
        <w:rPr>
          <w:rFonts w:cstheme="minorHAnsi"/>
        </w:rPr>
      </w:pPr>
      <w:r w:rsidRPr="0092764C">
        <w:rPr>
          <w:rFonts w:cstheme="minorHAnsi"/>
          <w:lang w:eastAsia="en-US"/>
        </w:rPr>
        <w:t xml:space="preserve">Ethical approval for this study </w:t>
      </w:r>
      <w:proofErr w:type="gramStart"/>
      <w:r w:rsidRPr="0092764C">
        <w:rPr>
          <w:rFonts w:cstheme="minorHAnsi"/>
          <w:lang w:eastAsia="en-US"/>
        </w:rPr>
        <w:t xml:space="preserve">was </w:t>
      </w:r>
      <w:r w:rsidRPr="0092764C">
        <w:rPr>
          <w:rFonts w:cstheme="minorHAnsi"/>
        </w:rPr>
        <w:t>obtained</w:t>
      </w:r>
      <w:proofErr w:type="gramEnd"/>
      <w:r w:rsidRPr="0092764C">
        <w:rPr>
          <w:rFonts w:cstheme="minorHAnsi"/>
        </w:rPr>
        <w:t xml:space="preserve"> from the University of Southampton (ERGO II </w:t>
      </w:r>
      <w:r w:rsidRPr="0092764C">
        <w:rPr>
          <w:rFonts w:cstheme="minorHAnsi"/>
          <w:color w:val="000000" w:themeColor="text1"/>
          <w:shd w:val="clear" w:color="auto" w:fill="FFFFFF"/>
        </w:rPr>
        <w:t>17994)</w:t>
      </w:r>
    </w:p>
    <w:p w14:paraId="72246EE4" w14:textId="4776B5EB" w:rsidR="00580E63" w:rsidRDefault="009243E3" w:rsidP="000C03F5">
      <w:pPr>
        <w:sectPr w:rsidR="00580E63" w:rsidSect="0049602C">
          <w:pgSz w:w="11900" w:h="16840"/>
          <w:pgMar w:top="1440" w:right="1440" w:bottom="1440" w:left="1440" w:header="708" w:footer="708" w:gutter="0"/>
          <w:lnNumType w:countBy="1" w:restart="continuous"/>
          <w:cols w:space="708"/>
          <w:docGrid w:linePitch="360"/>
        </w:sectPr>
      </w:pPr>
      <w:r>
        <w:br w:type="page"/>
      </w:r>
    </w:p>
    <w:p w14:paraId="72B4D3D6" w14:textId="77777777" w:rsidR="009243E3" w:rsidRPr="009243E3" w:rsidRDefault="009243E3" w:rsidP="000C03F5">
      <w:pPr>
        <w:rPr>
          <w:b/>
          <w:bCs/>
        </w:rPr>
      </w:pPr>
      <w:r w:rsidRPr="009243E3">
        <w:rPr>
          <w:b/>
          <w:bCs/>
        </w:rPr>
        <w:lastRenderedPageBreak/>
        <w:t>References</w:t>
      </w:r>
    </w:p>
    <w:p w14:paraId="1E2FABE9" w14:textId="77777777" w:rsidR="009243E3" w:rsidRDefault="009243E3" w:rsidP="000C03F5"/>
    <w:p w14:paraId="63E026CC" w14:textId="77777777" w:rsidR="00F31AB8" w:rsidRPr="00F31AB8" w:rsidRDefault="009243E3" w:rsidP="00F31AB8">
      <w:pPr>
        <w:pStyle w:val="EndNoteBibliography"/>
        <w:rPr>
          <w:noProof/>
        </w:rPr>
      </w:pPr>
      <w:r>
        <w:fldChar w:fldCharType="begin"/>
      </w:r>
      <w:r>
        <w:instrText xml:space="preserve"> ADDIN EN.REFLIST </w:instrText>
      </w:r>
      <w:r>
        <w:fldChar w:fldCharType="separate"/>
      </w:r>
      <w:r w:rsidR="00F31AB8" w:rsidRPr="00F31AB8">
        <w:rPr>
          <w:noProof/>
        </w:rPr>
        <w:t>1.</w:t>
      </w:r>
      <w:r w:rsidR="00F31AB8" w:rsidRPr="00F31AB8">
        <w:rPr>
          <w:noProof/>
        </w:rPr>
        <w:tab/>
        <w:t>Intercollegiate Stroke Working Party. National Clinical Guideline for Stroke. Fifth ed. London: Royal College of Physicians; 2016.</w:t>
      </w:r>
    </w:p>
    <w:p w14:paraId="40450C10" w14:textId="77777777" w:rsidR="00F31AB8" w:rsidRPr="00F31AB8" w:rsidRDefault="00F31AB8" w:rsidP="00F31AB8">
      <w:pPr>
        <w:pStyle w:val="EndNoteBibliography"/>
        <w:rPr>
          <w:noProof/>
        </w:rPr>
      </w:pPr>
      <w:r w:rsidRPr="00F31AB8">
        <w:rPr>
          <w:noProof/>
        </w:rPr>
        <w:t>2.</w:t>
      </w:r>
      <w:r w:rsidRPr="00F31AB8">
        <w:rPr>
          <w:noProof/>
        </w:rPr>
        <w:tab/>
        <w:t>Royal College of Physicians. How good is stroke care? First SSNAP Annual Report. London: Royal College of Physicians; 2014.</w:t>
      </w:r>
    </w:p>
    <w:p w14:paraId="18A8D57F" w14:textId="77777777" w:rsidR="00F31AB8" w:rsidRPr="00F31AB8" w:rsidRDefault="00F31AB8" w:rsidP="00F31AB8">
      <w:pPr>
        <w:pStyle w:val="EndNoteBibliography"/>
        <w:rPr>
          <w:noProof/>
        </w:rPr>
      </w:pPr>
      <w:r w:rsidRPr="00F31AB8">
        <w:rPr>
          <w:noProof/>
        </w:rPr>
        <w:t>3.</w:t>
      </w:r>
      <w:r w:rsidRPr="00F31AB8">
        <w:rPr>
          <w:noProof/>
        </w:rPr>
        <w:tab/>
        <w:t>Bhalla A, McMullen E, Asfar A, Savic T, Kald E, Stanley K, et al. The Road to Recovery: The Ninth SSNAP Annual Report. London: Health Quality Improvement Partnership (HQIP); 2022.</w:t>
      </w:r>
    </w:p>
    <w:p w14:paraId="3A33ABF6" w14:textId="77777777" w:rsidR="00F31AB8" w:rsidRPr="00F31AB8" w:rsidRDefault="00F31AB8" w:rsidP="00F31AB8">
      <w:pPr>
        <w:pStyle w:val="EndNoteBibliography"/>
        <w:rPr>
          <w:noProof/>
        </w:rPr>
      </w:pPr>
      <w:r w:rsidRPr="00F31AB8">
        <w:rPr>
          <w:noProof/>
        </w:rPr>
        <w:t>4.</w:t>
      </w:r>
      <w:r w:rsidRPr="00F31AB8">
        <w:rPr>
          <w:noProof/>
        </w:rPr>
        <w:tab/>
        <w:t>Intercollegiate Stroke Working Party. SSNAP Helpnotes for core dataset 5.0.0. London: Kings College London; 2021.</w:t>
      </w:r>
    </w:p>
    <w:p w14:paraId="2954B292" w14:textId="77777777" w:rsidR="00F31AB8" w:rsidRPr="00F31AB8" w:rsidRDefault="00F31AB8" w:rsidP="00F31AB8">
      <w:pPr>
        <w:pStyle w:val="EndNoteBibliography"/>
        <w:rPr>
          <w:noProof/>
        </w:rPr>
      </w:pPr>
      <w:r w:rsidRPr="00F31AB8">
        <w:rPr>
          <w:noProof/>
        </w:rPr>
        <w:t>5.</w:t>
      </w:r>
      <w:r w:rsidRPr="00F31AB8">
        <w:rPr>
          <w:noProof/>
        </w:rPr>
        <w:tab/>
        <w:t>Johnson CO, Nguyen M, Roth GA, Nichols E, Alam T, Abate D, et al. Global, regional, and national burden of stroke, 1990–2016: a systematic analysis for the Global Burden of Disease Study 2016. The Lancet Neurology. 2019;18(5):439-58.</w:t>
      </w:r>
    </w:p>
    <w:p w14:paraId="3190F262" w14:textId="77777777" w:rsidR="00F31AB8" w:rsidRPr="00F31AB8" w:rsidRDefault="00F31AB8" w:rsidP="00F31AB8">
      <w:pPr>
        <w:pStyle w:val="EndNoteBibliography"/>
        <w:rPr>
          <w:noProof/>
        </w:rPr>
      </w:pPr>
      <w:r w:rsidRPr="00F31AB8">
        <w:rPr>
          <w:noProof/>
        </w:rPr>
        <w:t>6.</w:t>
      </w:r>
      <w:r w:rsidRPr="00F31AB8">
        <w:rPr>
          <w:noProof/>
        </w:rPr>
        <w:tab/>
        <w:t>Oyewole OO, Ogunlana MO, Gbiri CAO, Oritogun KS, Osalusi BS. Impact of post-stroke disability and disability-perception on health-related quality of life of stroke survivors: the moderating effect of disability-severity. Neurol Res. 2020;42(10):835-43.</w:t>
      </w:r>
    </w:p>
    <w:p w14:paraId="42863BD9" w14:textId="77777777" w:rsidR="00F31AB8" w:rsidRPr="00F31AB8" w:rsidRDefault="00F31AB8" w:rsidP="00F31AB8">
      <w:pPr>
        <w:pStyle w:val="EndNoteBibliography"/>
        <w:rPr>
          <w:noProof/>
        </w:rPr>
      </w:pPr>
      <w:r w:rsidRPr="00F31AB8">
        <w:rPr>
          <w:noProof/>
        </w:rPr>
        <w:t>7.</w:t>
      </w:r>
      <w:r w:rsidRPr="00F31AB8">
        <w:rPr>
          <w:noProof/>
        </w:rPr>
        <w:tab/>
        <w:t>Lewthwaite R, Winstein CJ, Lane CJ, Blanton S, Wagenheim BR, Nelsen MA, et al. Accelerating Stroke Recovery: Body Structures and Functions, Activities, Participation, and Quality of Life Outcomes From a Large Rehabilitation Trial. Neurorehabilitation and neural repair. 2018;32(2):150-65.</w:t>
      </w:r>
    </w:p>
    <w:p w14:paraId="0FB17ADC" w14:textId="77777777" w:rsidR="00F31AB8" w:rsidRPr="00F31AB8" w:rsidRDefault="00F31AB8" w:rsidP="00F31AB8">
      <w:pPr>
        <w:pStyle w:val="EndNoteBibliography"/>
        <w:rPr>
          <w:noProof/>
        </w:rPr>
      </w:pPr>
      <w:r w:rsidRPr="00F31AB8">
        <w:rPr>
          <w:noProof/>
        </w:rPr>
        <w:t>8.</w:t>
      </w:r>
      <w:r w:rsidRPr="00F31AB8">
        <w:rPr>
          <w:noProof/>
        </w:rPr>
        <w:tab/>
        <w:t>Patel A, Berdunov V, Quayyum Z, King D, Knapp M, Wittenberg R. Estimated societal costs of stroke in the UK based on a discrete event simulation. Age Ageing. 2020;49(2):270-6.</w:t>
      </w:r>
    </w:p>
    <w:p w14:paraId="2F6F5372" w14:textId="77777777" w:rsidR="00F31AB8" w:rsidRPr="00F31AB8" w:rsidRDefault="00F31AB8" w:rsidP="00F31AB8">
      <w:pPr>
        <w:pStyle w:val="EndNoteBibliography"/>
        <w:rPr>
          <w:noProof/>
        </w:rPr>
      </w:pPr>
      <w:r w:rsidRPr="00F31AB8">
        <w:rPr>
          <w:noProof/>
        </w:rPr>
        <w:t>9.</w:t>
      </w:r>
      <w:r w:rsidRPr="00F31AB8">
        <w:rPr>
          <w:noProof/>
        </w:rPr>
        <w:tab/>
        <w:t>Legg L, Drummond A, Langhorne P. Occupational therapy for patients with problems in activities of daily living after stroke (Review). The Cochrane database of systematic reviews. 2006(4).</w:t>
      </w:r>
    </w:p>
    <w:p w14:paraId="147B7749" w14:textId="77777777" w:rsidR="00F31AB8" w:rsidRPr="00F31AB8" w:rsidRDefault="00F31AB8" w:rsidP="00F31AB8">
      <w:pPr>
        <w:pStyle w:val="EndNoteBibliography"/>
        <w:rPr>
          <w:noProof/>
        </w:rPr>
      </w:pPr>
      <w:r w:rsidRPr="00F31AB8">
        <w:rPr>
          <w:noProof/>
        </w:rPr>
        <w:t>10.</w:t>
      </w:r>
      <w:r w:rsidRPr="00F31AB8">
        <w:rPr>
          <w:noProof/>
        </w:rPr>
        <w:tab/>
        <w:t>Pollock A, Baer G, Campbell P, Choo P, Forester A, Morris J, et al. Physical rehabilitation approaches for the recovery of function and mobility following stroke (review). Cochrane Database of Systematic Reviews. 2014(4).</w:t>
      </w:r>
    </w:p>
    <w:p w14:paraId="7748D6EB" w14:textId="38EF614D" w:rsidR="00F31AB8" w:rsidRPr="00F31AB8" w:rsidRDefault="00F31AB8" w:rsidP="00F31AB8">
      <w:pPr>
        <w:pStyle w:val="EndNoteBibliography"/>
        <w:rPr>
          <w:noProof/>
        </w:rPr>
      </w:pPr>
      <w:r w:rsidRPr="00F31AB8">
        <w:rPr>
          <w:noProof/>
        </w:rPr>
        <w:t>11.</w:t>
      </w:r>
      <w:r w:rsidRPr="00F31AB8">
        <w:rPr>
          <w:noProof/>
        </w:rPr>
        <w:tab/>
        <w:t xml:space="preserve">Langhorne P, Bernhardt J, Kwakkel G. Stroke rehabilitation. Lancet [Internet]. 2011; 377:[1693-702 pp.]. Available from: </w:t>
      </w:r>
      <w:hyperlink r:id="rId15" w:history="1">
        <w:r w:rsidRPr="00F31AB8">
          <w:rPr>
            <w:rStyle w:val="Hyperlink"/>
            <w:noProof/>
          </w:rPr>
          <w:t>www.thelancet.com</w:t>
        </w:r>
      </w:hyperlink>
      <w:r w:rsidRPr="00F31AB8">
        <w:rPr>
          <w:noProof/>
        </w:rPr>
        <w:t>.</w:t>
      </w:r>
    </w:p>
    <w:p w14:paraId="3D520AE4" w14:textId="77777777" w:rsidR="00F31AB8" w:rsidRPr="00F31AB8" w:rsidRDefault="00F31AB8" w:rsidP="00F31AB8">
      <w:pPr>
        <w:pStyle w:val="EndNoteBibliography"/>
        <w:rPr>
          <w:noProof/>
        </w:rPr>
      </w:pPr>
      <w:r w:rsidRPr="00F31AB8">
        <w:rPr>
          <w:noProof/>
        </w:rPr>
        <w:t>12.</w:t>
      </w:r>
      <w:r w:rsidRPr="00F31AB8">
        <w:rPr>
          <w:noProof/>
        </w:rPr>
        <w:tab/>
        <w:t>Shing M, W. Non-traditional occupational therapy interventions that promote community reintegration for individuals with stroke. Emerging Practice CATs. 2011;Paper 5.</w:t>
      </w:r>
    </w:p>
    <w:p w14:paraId="2DF38675" w14:textId="77777777" w:rsidR="00F31AB8" w:rsidRPr="00F31AB8" w:rsidRDefault="00F31AB8" w:rsidP="00F31AB8">
      <w:pPr>
        <w:pStyle w:val="EndNoteBibliography"/>
        <w:rPr>
          <w:noProof/>
        </w:rPr>
      </w:pPr>
      <w:r w:rsidRPr="00F31AB8">
        <w:rPr>
          <w:noProof/>
        </w:rPr>
        <w:t>13.</w:t>
      </w:r>
      <w:r w:rsidRPr="00F31AB8">
        <w:rPr>
          <w:noProof/>
        </w:rPr>
        <w:tab/>
        <w:t>Lohse KR, Lang CE, Boyd LA. Is more better? Using metadata to explore dose-response relationships in stroke rehabilitation. Stroke. 2014;45(7):2053-8.</w:t>
      </w:r>
    </w:p>
    <w:p w14:paraId="3E38248C" w14:textId="77777777" w:rsidR="00F31AB8" w:rsidRPr="00F31AB8" w:rsidRDefault="00F31AB8" w:rsidP="00F31AB8">
      <w:pPr>
        <w:pStyle w:val="EndNoteBibliography"/>
        <w:rPr>
          <w:noProof/>
        </w:rPr>
      </w:pPr>
      <w:r w:rsidRPr="00F31AB8">
        <w:rPr>
          <w:noProof/>
        </w:rPr>
        <w:lastRenderedPageBreak/>
        <w:t>14.</w:t>
      </w:r>
      <w:r w:rsidRPr="00F31AB8">
        <w:rPr>
          <w:noProof/>
        </w:rPr>
        <w:tab/>
        <w:t>Kwakkel G, van Peppen R, Wagenaar RC, Dauphinee SW, Richards C, Ashburn A, et al. Effects of augmented exercise therapy time after stroke: a meta-analysis. Stroke. 2004;35(11):2529-36.</w:t>
      </w:r>
    </w:p>
    <w:p w14:paraId="21E8AB5A" w14:textId="77777777" w:rsidR="00F31AB8" w:rsidRPr="00F31AB8" w:rsidRDefault="00F31AB8" w:rsidP="00F31AB8">
      <w:pPr>
        <w:pStyle w:val="EndNoteBibliography"/>
        <w:rPr>
          <w:noProof/>
        </w:rPr>
      </w:pPr>
      <w:r w:rsidRPr="00F31AB8">
        <w:rPr>
          <w:noProof/>
        </w:rPr>
        <w:t>15.</w:t>
      </w:r>
      <w:r w:rsidRPr="00F31AB8">
        <w:rPr>
          <w:noProof/>
        </w:rPr>
        <w:tab/>
        <w:t>Langhorne P, Wagenaar R, Partridge C. Physiotherapy after stroke: more is better? Physiotherapy Research International. 1996;1(2):75-88.</w:t>
      </w:r>
    </w:p>
    <w:p w14:paraId="44E8EB75" w14:textId="77777777" w:rsidR="00F31AB8" w:rsidRPr="00F31AB8" w:rsidRDefault="00F31AB8" w:rsidP="00F31AB8">
      <w:pPr>
        <w:pStyle w:val="EndNoteBibliography"/>
        <w:rPr>
          <w:noProof/>
        </w:rPr>
      </w:pPr>
      <w:r w:rsidRPr="00F31AB8">
        <w:rPr>
          <w:noProof/>
        </w:rPr>
        <w:t>16.</w:t>
      </w:r>
      <w:r w:rsidRPr="00F31AB8">
        <w:rPr>
          <w:noProof/>
        </w:rPr>
        <w:tab/>
        <w:t>Kwakkel G, Wagenaar RC, Koelman TW, Lankhorst GJ, Koetsier JC. Effects of intensity of rehabilitation after stroke. A research synthesis. Stroke; A Journal Of Cerebral Circulation. 1997;28(8):1550-6.</w:t>
      </w:r>
    </w:p>
    <w:p w14:paraId="1251BA85" w14:textId="77777777" w:rsidR="00F31AB8" w:rsidRPr="00F31AB8" w:rsidRDefault="00F31AB8" w:rsidP="00F31AB8">
      <w:pPr>
        <w:pStyle w:val="EndNoteBibliography"/>
        <w:rPr>
          <w:noProof/>
        </w:rPr>
      </w:pPr>
      <w:r w:rsidRPr="00F31AB8">
        <w:rPr>
          <w:noProof/>
        </w:rPr>
        <w:t>17.</w:t>
      </w:r>
      <w:r w:rsidRPr="00F31AB8">
        <w:rPr>
          <w:noProof/>
        </w:rPr>
        <w:tab/>
        <w:t>Clark B, Whitall J, Kwakkel G, Mehrholz J, Ewings S, Burridge J. The effect of time spent in rehabilitation on activity limitation and impairment after stroke. Cochrane Database of Systematic Reviews. 2021;10:CD012612.</w:t>
      </w:r>
    </w:p>
    <w:p w14:paraId="38C5FEF4" w14:textId="77777777" w:rsidR="00F31AB8" w:rsidRPr="00F31AB8" w:rsidRDefault="00F31AB8" w:rsidP="00F31AB8">
      <w:pPr>
        <w:pStyle w:val="EndNoteBibliography"/>
        <w:rPr>
          <w:noProof/>
        </w:rPr>
      </w:pPr>
      <w:r w:rsidRPr="00F31AB8">
        <w:rPr>
          <w:noProof/>
        </w:rPr>
        <w:t>18.</w:t>
      </w:r>
      <w:r w:rsidRPr="00F31AB8">
        <w:rPr>
          <w:noProof/>
        </w:rPr>
        <w:tab/>
        <w:t>Clarke DJ, Burton LJ, Tyson SF, Rodgers H, Drummond A, Palmer R, et al. Why do stroke survivors not receive recommended amounts of active therapy? Findings from the ReAcT study, a mixed-methods case-study evaluation in eight stroke units. Clin Rehabil. 2018;32(8):1119-32.</w:t>
      </w:r>
    </w:p>
    <w:p w14:paraId="5F6492D7" w14:textId="77777777" w:rsidR="00F31AB8" w:rsidRPr="00F31AB8" w:rsidRDefault="00F31AB8" w:rsidP="00F31AB8">
      <w:pPr>
        <w:pStyle w:val="EndNoteBibliography"/>
        <w:rPr>
          <w:noProof/>
        </w:rPr>
      </w:pPr>
      <w:r w:rsidRPr="00F31AB8">
        <w:rPr>
          <w:noProof/>
        </w:rPr>
        <w:t>19.</w:t>
      </w:r>
      <w:r w:rsidRPr="00F31AB8">
        <w:rPr>
          <w:noProof/>
        </w:rPr>
        <w:tab/>
        <w:t>Taylor E, Jones F, McKevitt C. How is the audit of therapy intensity influencing rehabilitation in inpatient stroke units in the UK? An ethnographic study. BMJ Open. 2018;8(12):e023676.</w:t>
      </w:r>
    </w:p>
    <w:p w14:paraId="23CC4ACA" w14:textId="77777777" w:rsidR="00F31AB8" w:rsidRPr="00F31AB8" w:rsidRDefault="00F31AB8" w:rsidP="00F31AB8">
      <w:pPr>
        <w:pStyle w:val="EndNoteBibliography"/>
        <w:rPr>
          <w:noProof/>
        </w:rPr>
      </w:pPr>
      <w:r w:rsidRPr="00F31AB8">
        <w:rPr>
          <w:noProof/>
        </w:rPr>
        <w:t>20.</w:t>
      </w:r>
      <w:r w:rsidRPr="00F31AB8">
        <w:rPr>
          <w:noProof/>
        </w:rPr>
        <w:tab/>
        <w:t>Gittins M, Vail A, Bowen A, Lugo-Palacios D, Paley L, Bray B, et al. Factors influencing the amount of therapy received during inpatient stroke care: an analysis of data from the UK Sentinel Stroke National Audit Programme. Clin Rehabil. 2020;34(7):981-91.</w:t>
      </w:r>
    </w:p>
    <w:p w14:paraId="0333E6F6" w14:textId="77777777" w:rsidR="00F31AB8" w:rsidRPr="00F31AB8" w:rsidRDefault="00F31AB8" w:rsidP="00F31AB8">
      <w:pPr>
        <w:pStyle w:val="EndNoteBibliography"/>
        <w:rPr>
          <w:noProof/>
        </w:rPr>
      </w:pPr>
      <w:r w:rsidRPr="00F31AB8">
        <w:rPr>
          <w:noProof/>
        </w:rPr>
        <w:t>21.</w:t>
      </w:r>
      <w:r w:rsidRPr="00F31AB8">
        <w:rPr>
          <w:noProof/>
        </w:rPr>
        <w:tab/>
        <w:t>McGlinchey MP, Davenport S. Exploring the decision-making process in the delivery of physiotherapy in a stroke unit. Disabil Rehabil. 2015;37(14):1277-84.</w:t>
      </w:r>
    </w:p>
    <w:p w14:paraId="307F684F" w14:textId="77777777" w:rsidR="00F31AB8" w:rsidRPr="00F31AB8" w:rsidRDefault="00F31AB8" w:rsidP="00F31AB8">
      <w:pPr>
        <w:pStyle w:val="EndNoteBibliography"/>
        <w:rPr>
          <w:noProof/>
        </w:rPr>
      </w:pPr>
      <w:r w:rsidRPr="00F31AB8">
        <w:rPr>
          <w:noProof/>
        </w:rPr>
        <w:t>22.</w:t>
      </w:r>
      <w:r w:rsidRPr="00F31AB8">
        <w:rPr>
          <w:noProof/>
        </w:rPr>
        <w:tab/>
        <w:t>Langhorne P, Baylan S, Early Supported Discharge T. Early supported discharge services for people with acute stroke. The Cochrane database of systematic reviews. 2017;7:CD000443.</w:t>
      </w:r>
    </w:p>
    <w:p w14:paraId="2CB7121C" w14:textId="77777777" w:rsidR="00F31AB8" w:rsidRPr="00F31AB8" w:rsidRDefault="00F31AB8" w:rsidP="00F31AB8">
      <w:pPr>
        <w:pStyle w:val="EndNoteBibliography"/>
        <w:rPr>
          <w:noProof/>
        </w:rPr>
      </w:pPr>
      <w:r w:rsidRPr="00F31AB8">
        <w:rPr>
          <w:noProof/>
        </w:rPr>
        <w:t>23.</w:t>
      </w:r>
      <w:r w:rsidRPr="00F31AB8">
        <w:rPr>
          <w:noProof/>
        </w:rPr>
        <w:tab/>
        <w:t>Clark B, Truman J, Whitall J, Hughes AM, Turk R, Burridge JH. Why do some people with stroke not receive the recommended 45 minutes of Occupational therapy and Physiotherapy? A Delphi Study. Unpublished  Awaiting submission to BMJ Open. 2023.</w:t>
      </w:r>
    </w:p>
    <w:p w14:paraId="29168DE3" w14:textId="77777777" w:rsidR="00F31AB8" w:rsidRPr="00F31AB8" w:rsidRDefault="00F31AB8" w:rsidP="00F31AB8">
      <w:pPr>
        <w:pStyle w:val="EndNoteBibliography"/>
        <w:rPr>
          <w:noProof/>
        </w:rPr>
      </w:pPr>
      <w:r w:rsidRPr="00F31AB8">
        <w:rPr>
          <w:noProof/>
        </w:rPr>
        <w:t>24.</w:t>
      </w:r>
      <w:r w:rsidRPr="00F31AB8">
        <w:rPr>
          <w:noProof/>
        </w:rPr>
        <w:tab/>
        <w:t>Barbour R. Doing Focus Groups. 2nd ed. London: Sage; 2018.</w:t>
      </w:r>
    </w:p>
    <w:p w14:paraId="379FA26A" w14:textId="77777777" w:rsidR="00F31AB8" w:rsidRPr="00F31AB8" w:rsidRDefault="00F31AB8" w:rsidP="00F31AB8">
      <w:pPr>
        <w:pStyle w:val="EndNoteBibliography"/>
        <w:rPr>
          <w:noProof/>
        </w:rPr>
      </w:pPr>
      <w:r w:rsidRPr="00F31AB8">
        <w:rPr>
          <w:noProof/>
        </w:rPr>
        <w:t>25.</w:t>
      </w:r>
      <w:r w:rsidRPr="00F31AB8">
        <w:rPr>
          <w:noProof/>
        </w:rPr>
        <w:tab/>
        <w:t>Braun V, Clarke V. Using thematic analysis in psychology. Qualitative Research in Psychology. 2006;3(2):77-101.</w:t>
      </w:r>
    </w:p>
    <w:p w14:paraId="1C689142" w14:textId="77777777" w:rsidR="00F31AB8" w:rsidRPr="00F31AB8" w:rsidRDefault="00F31AB8" w:rsidP="00F31AB8">
      <w:pPr>
        <w:pStyle w:val="EndNoteBibliography"/>
        <w:rPr>
          <w:noProof/>
        </w:rPr>
      </w:pPr>
      <w:r w:rsidRPr="00F31AB8">
        <w:rPr>
          <w:noProof/>
        </w:rPr>
        <w:t>26.</w:t>
      </w:r>
      <w:r w:rsidRPr="00F31AB8">
        <w:rPr>
          <w:noProof/>
        </w:rPr>
        <w:tab/>
        <w:t>Vaismoradi M, Jones J, Turunen H, Snelgrove S. Theme development in qualitative content analysis and thematic analysis. Journal of Nursing Education and Practice. 2016;6(5).</w:t>
      </w:r>
    </w:p>
    <w:p w14:paraId="7ABC238D" w14:textId="77777777" w:rsidR="00F31AB8" w:rsidRPr="00F31AB8" w:rsidRDefault="00F31AB8" w:rsidP="00F31AB8">
      <w:pPr>
        <w:pStyle w:val="EndNoteBibliography"/>
        <w:rPr>
          <w:noProof/>
        </w:rPr>
      </w:pPr>
      <w:r w:rsidRPr="00F31AB8">
        <w:rPr>
          <w:noProof/>
        </w:rPr>
        <w:t>27.</w:t>
      </w:r>
      <w:r w:rsidRPr="00F31AB8">
        <w:rPr>
          <w:noProof/>
        </w:rPr>
        <w:tab/>
        <w:t>Braun V, Clarke V. Conceptual and design thinking for thematic analysis. Qualitative Psychology. 2022;9(1):3-26.</w:t>
      </w:r>
    </w:p>
    <w:p w14:paraId="6476C7B1" w14:textId="77777777" w:rsidR="00F31AB8" w:rsidRPr="00F31AB8" w:rsidRDefault="00F31AB8" w:rsidP="00F31AB8">
      <w:pPr>
        <w:pStyle w:val="EndNoteBibliography"/>
        <w:rPr>
          <w:noProof/>
        </w:rPr>
      </w:pPr>
      <w:r w:rsidRPr="00F31AB8">
        <w:rPr>
          <w:noProof/>
        </w:rPr>
        <w:t>28.</w:t>
      </w:r>
      <w:r w:rsidRPr="00F31AB8">
        <w:rPr>
          <w:noProof/>
        </w:rPr>
        <w:tab/>
        <w:t>Mason J. Qualitative Researching. 3rd ed. London: Sage; 2018.</w:t>
      </w:r>
    </w:p>
    <w:p w14:paraId="21EAAFC4" w14:textId="77777777" w:rsidR="00F31AB8" w:rsidRPr="00F31AB8" w:rsidRDefault="00F31AB8" w:rsidP="00F31AB8">
      <w:pPr>
        <w:pStyle w:val="EndNoteBibliography"/>
        <w:rPr>
          <w:noProof/>
        </w:rPr>
      </w:pPr>
      <w:r w:rsidRPr="00F31AB8">
        <w:rPr>
          <w:noProof/>
        </w:rPr>
        <w:lastRenderedPageBreak/>
        <w:t>29.</w:t>
      </w:r>
      <w:r w:rsidRPr="00F31AB8">
        <w:rPr>
          <w:noProof/>
        </w:rPr>
        <w:tab/>
        <w:t>Vaismoradi M, Turunen H, Bondas T. Content analysis and thematic analysis: Implications for conducting a qualitative descriptive study. Nurs Health Sci. 2013;15(3):398-405.</w:t>
      </w:r>
    </w:p>
    <w:p w14:paraId="2E49CD9B" w14:textId="77777777" w:rsidR="00F31AB8" w:rsidRPr="00F31AB8" w:rsidRDefault="00F31AB8" w:rsidP="00F31AB8">
      <w:pPr>
        <w:pStyle w:val="EndNoteBibliography"/>
        <w:rPr>
          <w:noProof/>
        </w:rPr>
      </w:pPr>
      <w:r w:rsidRPr="00F31AB8">
        <w:rPr>
          <w:noProof/>
        </w:rPr>
        <w:t>30.</w:t>
      </w:r>
      <w:r w:rsidRPr="00F31AB8">
        <w:rPr>
          <w:noProof/>
        </w:rPr>
        <w:tab/>
        <w:t>Ryan G, Bernard H. Techniques to identify themes. Field Methods. 2003;15(1):85-109.</w:t>
      </w:r>
    </w:p>
    <w:p w14:paraId="10EF6B5F" w14:textId="77777777" w:rsidR="00F31AB8" w:rsidRPr="00F31AB8" w:rsidRDefault="00F31AB8" w:rsidP="00F31AB8">
      <w:pPr>
        <w:pStyle w:val="EndNoteBibliography"/>
        <w:rPr>
          <w:noProof/>
        </w:rPr>
      </w:pPr>
      <w:r w:rsidRPr="00F31AB8">
        <w:rPr>
          <w:noProof/>
        </w:rPr>
        <w:t>31.</w:t>
      </w:r>
      <w:r w:rsidRPr="00F31AB8">
        <w:rPr>
          <w:noProof/>
        </w:rPr>
        <w:tab/>
        <w:t>Charmaz K. Chapter 7: Memo-writing.  Constructing Grounded Theory. 2nd ed. London: Sage; 2014. p. 162-91.</w:t>
      </w:r>
    </w:p>
    <w:p w14:paraId="57F3A01F" w14:textId="77777777" w:rsidR="00F31AB8" w:rsidRPr="00F31AB8" w:rsidRDefault="00F31AB8" w:rsidP="00F31AB8">
      <w:pPr>
        <w:pStyle w:val="EndNoteBibliography"/>
        <w:rPr>
          <w:noProof/>
        </w:rPr>
      </w:pPr>
      <w:r w:rsidRPr="00F31AB8">
        <w:rPr>
          <w:noProof/>
        </w:rPr>
        <w:t>32.</w:t>
      </w:r>
      <w:r w:rsidRPr="00F31AB8">
        <w:rPr>
          <w:noProof/>
        </w:rPr>
        <w:tab/>
        <w:t>Green J, Thorogood N. Qualitative Methods for Health Research. 4th ed. London: Sage; 2018.</w:t>
      </w:r>
    </w:p>
    <w:p w14:paraId="070CA911" w14:textId="77777777" w:rsidR="00F31AB8" w:rsidRPr="00F31AB8" w:rsidRDefault="00F31AB8" w:rsidP="00F31AB8">
      <w:pPr>
        <w:pStyle w:val="EndNoteBibliography"/>
        <w:rPr>
          <w:noProof/>
        </w:rPr>
      </w:pPr>
      <w:r w:rsidRPr="00F31AB8">
        <w:rPr>
          <w:noProof/>
        </w:rPr>
        <w:t>33.</w:t>
      </w:r>
      <w:r w:rsidRPr="00F31AB8">
        <w:rPr>
          <w:noProof/>
        </w:rPr>
        <w:tab/>
        <w:t>Braun V, Clarke V. To saturate or not to saturate? Questioning data saturation as a useful concept for thematic analysis and sample-size rationales. Qualitative Research in Sport, Exercise and Health. 2019;13(2):201-16.</w:t>
      </w:r>
    </w:p>
    <w:p w14:paraId="57D36BC7" w14:textId="08DC1C31" w:rsidR="00F31AB8" w:rsidRPr="00F31AB8" w:rsidRDefault="00F31AB8" w:rsidP="00F31AB8">
      <w:pPr>
        <w:pStyle w:val="EndNoteBibliography"/>
        <w:rPr>
          <w:noProof/>
        </w:rPr>
      </w:pPr>
      <w:r w:rsidRPr="00F31AB8">
        <w:rPr>
          <w:noProof/>
        </w:rPr>
        <w:t>34.</w:t>
      </w:r>
      <w:r w:rsidRPr="00F31AB8">
        <w:rPr>
          <w:noProof/>
        </w:rPr>
        <w:tab/>
        <w:t xml:space="preserve">Taylor E, McKevitt C, Jones F. Factors shaping the delivery of acute inpatient stroke therapy: A narrative synthesis. J Rehabil Med [Internet]. 2015 6th January 2015. Available from: </w:t>
      </w:r>
      <w:hyperlink r:id="rId16" w:history="1">
        <w:r w:rsidRPr="00F31AB8">
          <w:rPr>
            <w:rStyle w:val="Hyperlink"/>
            <w:noProof/>
          </w:rPr>
          <w:t>http://www.ncbi.nlm.nih.gov/pubmed/25437308</w:t>
        </w:r>
      </w:hyperlink>
      <w:r w:rsidRPr="00F31AB8">
        <w:rPr>
          <w:noProof/>
        </w:rPr>
        <w:t>.</w:t>
      </w:r>
    </w:p>
    <w:p w14:paraId="38A44770" w14:textId="77777777" w:rsidR="00F31AB8" w:rsidRPr="00F31AB8" w:rsidRDefault="00F31AB8" w:rsidP="00F31AB8">
      <w:pPr>
        <w:pStyle w:val="EndNoteBibliography"/>
        <w:rPr>
          <w:noProof/>
        </w:rPr>
      </w:pPr>
      <w:r w:rsidRPr="00F31AB8">
        <w:rPr>
          <w:noProof/>
        </w:rPr>
        <w:t>35.</w:t>
      </w:r>
      <w:r w:rsidRPr="00F31AB8">
        <w:rPr>
          <w:noProof/>
        </w:rPr>
        <w:tab/>
        <w:t>Otterman NM, van der Wees PJ, Bernhardt J, Kwakkel G. Physical therapists' guideline adherence on early mobilization and intensity of practice at dutch acute stroke units: a country-wide survey. Stroke. 2012;43(9):2395-401.</w:t>
      </w:r>
    </w:p>
    <w:p w14:paraId="6ADF781B" w14:textId="77777777" w:rsidR="00F31AB8" w:rsidRPr="00F31AB8" w:rsidRDefault="00F31AB8" w:rsidP="00F31AB8">
      <w:pPr>
        <w:pStyle w:val="EndNoteBibliography"/>
        <w:rPr>
          <w:noProof/>
        </w:rPr>
      </w:pPr>
      <w:r w:rsidRPr="00F31AB8">
        <w:rPr>
          <w:noProof/>
        </w:rPr>
        <w:t>36.</w:t>
      </w:r>
      <w:r w:rsidRPr="00F31AB8">
        <w:rPr>
          <w:noProof/>
        </w:rPr>
        <w:tab/>
        <w:t>Hakkennes SJ, Brock K, Hill KD. Selection for inpatient rehabilitation after acute stroke: a systematic review of the literature. Archives of Physical Medicine and Rehabilitation 2011;92(12):2057-70.</w:t>
      </w:r>
    </w:p>
    <w:p w14:paraId="63844ABC" w14:textId="77777777" w:rsidR="00F31AB8" w:rsidRPr="00F31AB8" w:rsidRDefault="00F31AB8" w:rsidP="00F31AB8">
      <w:pPr>
        <w:pStyle w:val="EndNoteBibliography"/>
        <w:rPr>
          <w:noProof/>
        </w:rPr>
      </w:pPr>
      <w:r w:rsidRPr="00F31AB8">
        <w:rPr>
          <w:noProof/>
        </w:rPr>
        <w:t>37.</w:t>
      </w:r>
      <w:r w:rsidRPr="00F31AB8">
        <w:rPr>
          <w:noProof/>
        </w:rPr>
        <w:tab/>
        <w:t>Loetscher T, Lincoln NB, Lincoln NB. Cognitive rehabilitation for attention deficits following stroke. Cochrane Database of Systematic Reviews. 2013(5):CD002842.</w:t>
      </w:r>
    </w:p>
    <w:p w14:paraId="62A179DB" w14:textId="77777777" w:rsidR="00F31AB8" w:rsidRPr="00F31AB8" w:rsidRDefault="00F31AB8" w:rsidP="00F31AB8">
      <w:pPr>
        <w:pStyle w:val="EndNoteBibliography"/>
        <w:rPr>
          <w:noProof/>
        </w:rPr>
      </w:pPr>
      <w:r w:rsidRPr="00F31AB8">
        <w:rPr>
          <w:noProof/>
        </w:rPr>
        <w:t>38.</w:t>
      </w:r>
      <w:r w:rsidRPr="00F31AB8">
        <w:rPr>
          <w:noProof/>
        </w:rPr>
        <w:tab/>
        <w:t>Skidmore ER, Whyte EM, Holm MB, Becker JT, Butters MA, Dew MA, et al. Cognitive and affective predictors of rehabilitation participation after stroke. Arch Phys Med Rehabil. 2010;91(2):203-7.</w:t>
      </w:r>
    </w:p>
    <w:p w14:paraId="31E72712" w14:textId="77777777" w:rsidR="00F31AB8" w:rsidRPr="00F31AB8" w:rsidRDefault="00F31AB8" w:rsidP="00F31AB8">
      <w:pPr>
        <w:pStyle w:val="EndNoteBibliography"/>
        <w:rPr>
          <w:noProof/>
        </w:rPr>
      </w:pPr>
      <w:r w:rsidRPr="00F31AB8">
        <w:rPr>
          <w:noProof/>
        </w:rPr>
        <w:t>39.</w:t>
      </w:r>
      <w:r w:rsidRPr="00F31AB8">
        <w:rPr>
          <w:noProof/>
        </w:rPr>
        <w:tab/>
        <w:t>Wade DT, Legh-Smith J, Hewer RA. Depressed Mood After Stroke. British Journal of Psychiatry. 1987;151(02):200-5.</w:t>
      </w:r>
    </w:p>
    <w:p w14:paraId="722C2C0E" w14:textId="77777777" w:rsidR="00F31AB8" w:rsidRPr="00F31AB8" w:rsidRDefault="00F31AB8" w:rsidP="00F31AB8">
      <w:pPr>
        <w:pStyle w:val="EndNoteBibliography"/>
        <w:rPr>
          <w:noProof/>
        </w:rPr>
      </w:pPr>
      <w:r w:rsidRPr="00F31AB8">
        <w:rPr>
          <w:noProof/>
        </w:rPr>
        <w:t>40.</w:t>
      </w:r>
      <w:r w:rsidRPr="00F31AB8">
        <w:rPr>
          <w:noProof/>
        </w:rPr>
        <w:tab/>
        <w:t>Hackett ML, Anderson CS, House A, Halteh C. Interventions for preventing depression after stroke. Cochrane Database of Systematic Reviews. 2008(3):CD003689.</w:t>
      </w:r>
    </w:p>
    <w:p w14:paraId="1D877C16" w14:textId="77777777" w:rsidR="00F31AB8" w:rsidRPr="00F31AB8" w:rsidRDefault="00F31AB8" w:rsidP="00F31AB8">
      <w:pPr>
        <w:pStyle w:val="EndNoteBibliography"/>
        <w:rPr>
          <w:noProof/>
        </w:rPr>
      </w:pPr>
      <w:r w:rsidRPr="00F31AB8">
        <w:rPr>
          <w:noProof/>
        </w:rPr>
        <w:t>41.</w:t>
      </w:r>
      <w:r w:rsidRPr="00F31AB8">
        <w:rPr>
          <w:noProof/>
        </w:rPr>
        <w:tab/>
        <w:t>Foley N, McClure JA, Meyer M, Salter K, Bureau Y, Teasell R. Inpatient rehabilitation following stroke: amount of therapy received and associations with functional recovery. Disability &amp; Rehabilitation. 2012;34(25):2132-8.</w:t>
      </w:r>
    </w:p>
    <w:p w14:paraId="18DEBF9C" w14:textId="534588AE" w:rsidR="00F31AB8" w:rsidRPr="00F31AB8" w:rsidRDefault="00F31AB8" w:rsidP="00F31AB8">
      <w:pPr>
        <w:pStyle w:val="EndNoteBibliography"/>
        <w:rPr>
          <w:noProof/>
        </w:rPr>
      </w:pPr>
      <w:r w:rsidRPr="00F31AB8">
        <w:rPr>
          <w:noProof/>
        </w:rPr>
        <w:t>42.</w:t>
      </w:r>
      <w:r w:rsidRPr="00F31AB8">
        <w:rPr>
          <w:noProof/>
        </w:rPr>
        <w:tab/>
        <w:t xml:space="preserve">Sentinel Stroke National Audit Programme. National Results - Clinical London: Kings College London; 2022 [Available from: </w:t>
      </w:r>
      <w:hyperlink r:id="rId17" w:history="1">
        <w:r w:rsidRPr="00F31AB8">
          <w:rPr>
            <w:rStyle w:val="Hyperlink"/>
            <w:noProof/>
          </w:rPr>
          <w:t>https://www.strokeaudit.org/results/Clinical-audit/National-Results.aspx</w:t>
        </w:r>
      </w:hyperlink>
      <w:r w:rsidRPr="00F31AB8">
        <w:rPr>
          <w:noProof/>
        </w:rPr>
        <w:t>.</w:t>
      </w:r>
    </w:p>
    <w:p w14:paraId="35EEB22B" w14:textId="77777777" w:rsidR="00F31AB8" w:rsidRPr="00F31AB8" w:rsidRDefault="00F31AB8" w:rsidP="00F31AB8">
      <w:pPr>
        <w:pStyle w:val="EndNoteBibliography"/>
        <w:rPr>
          <w:noProof/>
        </w:rPr>
      </w:pPr>
      <w:r w:rsidRPr="00F31AB8">
        <w:rPr>
          <w:noProof/>
        </w:rPr>
        <w:lastRenderedPageBreak/>
        <w:t>43.</w:t>
      </w:r>
      <w:r w:rsidRPr="00F31AB8">
        <w:rPr>
          <w:noProof/>
        </w:rPr>
        <w:tab/>
        <w:t>Salbach NM, Guilcher SJ, Jaglal SB, Davis DA. Determinants of research use in clinical decision making among physical therapists providing services post-stroke: a cross-sectional study. Implementation Science. 2010;5:77.</w:t>
      </w:r>
    </w:p>
    <w:p w14:paraId="7BE333BA" w14:textId="77777777" w:rsidR="00F31AB8" w:rsidRPr="00F31AB8" w:rsidRDefault="00F31AB8" w:rsidP="00F31AB8">
      <w:pPr>
        <w:pStyle w:val="EndNoteBibliography"/>
        <w:rPr>
          <w:noProof/>
        </w:rPr>
      </w:pPr>
      <w:r w:rsidRPr="00F31AB8">
        <w:rPr>
          <w:noProof/>
        </w:rPr>
        <w:t>44.</w:t>
      </w:r>
      <w:r w:rsidRPr="00F31AB8">
        <w:rPr>
          <w:noProof/>
        </w:rPr>
        <w:tab/>
        <w:t>Damschroder LJ, Aron DC, Keith RE, Kirsh SR, Alexander JA, Lowery JC. Fostering implementation of health services research findings into practice: a consolidated framework for advancing implementation science. Implementation science : IS. 2009;4:50.</w:t>
      </w:r>
    </w:p>
    <w:p w14:paraId="0C63ECF6" w14:textId="2A78EB2F" w:rsidR="00D83B10" w:rsidRDefault="009243E3" w:rsidP="00F31AB8">
      <w:r>
        <w:fldChar w:fldCharType="end"/>
      </w:r>
    </w:p>
    <w:sectPr w:rsidR="00D83B10" w:rsidSect="00580E6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35B11E" w14:textId="77777777" w:rsidR="00A909AF" w:rsidRDefault="00A909AF" w:rsidP="00D83B10">
      <w:r>
        <w:separator/>
      </w:r>
    </w:p>
  </w:endnote>
  <w:endnote w:type="continuationSeparator" w:id="0">
    <w:p w14:paraId="40DEA16B" w14:textId="77777777" w:rsidR="00A909AF" w:rsidRDefault="00A909AF" w:rsidP="00D83B10">
      <w:r>
        <w:continuationSeparator/>
      </w:r>
    </w:p>
  </w:endnote>
  <w:endnote w:type="continuationNotice" w:id="1">
    <w:p w14:paraId="28C77BB2" w14:textId="77777777" w:rsidR="00A909AF" w:rsidRDefault="00A909A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Lucida Sans">
    <w:panose1 w:val="020B0602030504020204"/>
    <w:charset w:val="4D"/>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altName w:val="Times New Roman"/>
    <w:panose1 w:val="00000500000000020000"/>
    <w:charset w:val="4D"/>
    <w:family w:val="roman"/>
    <w:notTrueType/>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236333" w14:textId="77777777" w:rsidR="00A909AF" w:rsidRDefault="00A909AF" w:rsidP="00D83B10">
      <w:r>
        <w:separator/>
      </w:r>
    </w:p>
  </w:footnote>
  <w:footnote w:type="continuationSeparator" w:id="0">
    <w:p w14:paraId="4331FF11" w14:textId="77777777" w:rsidR="00A909AF" w:rsidRDefault="00A909AF" w:rsidP="00D83B10">
      <w:r>
        <w:continuationSeparator/>
      </w:r>
    </w:p>
  </w:footnote>
  <w:footnote w:type="continuationNotice" w:id="1">
    <w:p w14:paraId="223A1390" w14:textId="77777777" w:rsidR="00A909AF" w:rsidRDefault="00A909A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280593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054E43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D792A37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88EE85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2ED69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85AC88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2E116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5DE74C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2FA154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A082A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35431A4B"/>
    <w:multiLevelType w:val="multilevel"/>
    <w:tmpl w:val="0DB2AC12"/>
    <w:lvl w:ilvl="0">
      <w:start w:val="1"/>
      <w:numFmt w:val="upperLetter"/>
      <w:pStyle w:val="AppendixMain"/>
      <w:lvlText w:val="Appendix %1"/>
      <w:lvlJc w:val="left"/>
      <w:pPr>
        <w:ind w:left="360" w:hanging="360"/>
      </w:pPr>
      <w:rPr>
        <w:rFonts w:hint="default"/>
      </w:rPr>
    </w:lvl>
    <w:lvl w:ilvl="1">
      <w:start w:val="1"/>
      <w:numFmt w:val="decimal"/>
      <w:pStyle w:val="AppendixSubheading"/>
      <w:lvlText w:val="%1.%2"/>
      <w:lvlJc w:val="left"/>
      <w:pPr>
        <w:ind w:left="720" w:hanging="720"/>
      </w:pPr>
      <w:rPr>
        <w:rFonts w:hint="default"/>
      </w:rPr>
    </w:lvl>
    <w:lvl w:ilvl="2">
      <w:start w:val="1"/>
      <w:numFmt w:val="decimal"/>
      <w:pStyle w:val="AppendixThird"/>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35605168"/>
    <w:multiLevelType w:val="hybridMultilevel"/>
    <w:tmpl w:val="B3EE68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9721BF2"/>
    <w:multiLevelType w:val="hybridMultilevel"/>
    <w:tmpl w:val="E83AB814"/>
    <w:lvl w:ilvl="0" w:tplc="481482EA">
      <w:start w:val="4"/>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11F0023"/>
    <w:multiLevelType w:val="multilevel"/>
    <w:tmpl w:val="F6BC0F4C"/>
    <w:lvl w:ilvl="0">
      <w:start w:val="1"/>
      <w:numFmt w:val="decimal"/>
      <w:pStyle w:val="Heading1"/>
      <w:lvlText w:val="Chapter %1"/>
      <w:lvlJc w:val="left"/>
      <w:pPr>
        <w:tabs>
          <w:tab w:val="num" w:pos="1985"/>
        </w:tabs>
        <w:ind w:left="567" w:hanging="567"/>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1021"/>
        </w:tabs>
        <w:ind w:left="1021" w:hanging="1021"/>
      </w:pPr>
      <w:rPr>
        <w:rFonts w:hint="default"/>
      </w:rPr>
    </w:lvl>
    <w:lvl w:ilvl="3">
      <w:start w:val="1"/>
      <w:numFmt w:val="decimal"/>
      <w:pStyle w:val="Heading4"/>
      <w:lvlText w:val="%1.%2.%3.%4"/>
      <w:lvlJc w:val="left"/>
      <w:pPr>
        <w:tabs>
          <w:tab w:val="num" w:pos="1134"/>
        </w:tabs>
        <w:ind w:left="1134" w:hanging="1134"/>
      </w:pPr>
      <w:rPr>
        <w:rFonts w:hint="default"/>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abstractNum w:abstractNumId="14" w15:restartNumberingAfterBreak="0">
    <w:nsid w:val="49F21C94"/>
    <w:multiLevelType w:val="hybridMultilevel"/>
    <w:tmpl w:val="763EA2C8"/>
    <w:lvl w:ilvl="0" w:tplc="4F34FC7A">
      <w:start w:val="1"/>
      <w:numFmt w:val="decimal"/>
      <w:pStyle w:val="Style1"/>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A2D6D2E"/>
    <w:multiLevelType w:val="hybridMultilevel"/>
    <w:tmpl w:val="65388750"/>
    <w:lvl w:ilvl="0" w:tplc="F204478E">
      <w:numFmt w:val="bullet"/>
      <w:lvlText w:val="-"/>
      <w:lvlJc w:val="left"/>
      <w:pPr>
        <w:ind w:left="720" w:hanging="360"/>
      </w:pPr>
      <w:rPr>
        <w:rFonts w:ascii="Calibri" w:eastAsiaTheme="minorEastAsia" w:hAnsi="Calibri" w:cs="Calibr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1E4695B"/>
    <w:multiLevelType w:val="hybridMultilevel"/>
    <w:tmpl w:val="3744A2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78C79F2"/>
    <w:multiLevelType w:val="hybridMultilevel"/>
    <w:tmpl w:val="CDF00C8C"/>
    <w:lvl w:ilvl="0" w:tplc="962E0DCC">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68371314">
    <w:abstractNumId w:val="13"/>
  </w:num>
  <w:num w:numId="2" w16cid:durableId="122581806">
    <w:abstractNumId w:val="10"/>
  </w:num>
  <w:num w:numId="3" w16cid:durableId="2035303140">
    <w:abstractNumId w:val="9"/>
  </w:num>
  <w:num w:numId="4" w16cid:durableId="1450272658">
    <w:abstractNumId w:val="7"/>
  </w:num>
  <w:num w:numId="5" w16cid:durableId="449592726">
    <w:abstractNumId w:val="6"/>
  </w:num>
  <w:num w:numId="6" w16cid:durableId="1367172190">
    <w:abstractNumId w:val="5"/>
  </w:num>
  <w:num w:numId="7" w16cid:durableId="766192751">
    <w:abstractNumId w:val="4"/>
  </w:num>
  <w:num w:numId="8" w16cid:durableId="1580212108">
    <w:abstractNumId w:val="8"/>
  </w:num>
  <w:num w:numId="9" w16cid:durableId="1688435975">
    <w:abstractNumId w:val="3"/>
  </w:num>
  <w:num w:numId="10" w16cid:durableId="1533806402">
    <w:abstractNumId w:val="2"/>
  </w:num>
  <w:num w:numId="11" w16cid:durableId="411850336">
    <w:abstractNumId w:val="1"/>
  </w:num>
  <w:num w:numId="12" w16cid:durableId="1541014289">
    <w:abstractNumId w:val="0"/>
  </w:num>
  <w:num w:numId="13" w16cid:durableId="2111854061">
    <w:abstractNumId w:val="15"/>
  </w:num>
  <w:num w:numId="14" w16cid:durableId="602225416">
    <w:abstractNumId w:val="14"/>
  </w:num>
  <w:num w:numId="15" w16cid:durableId="1349673538">
    <w:abstractNumId w:val="17"/>
  </w:num>
  <w:num w:numId="16" w16cid:durableId="1468159592">
    <w:abstractNumId w:val="16"/>
  </w:num>
  <w:num w:numId="17" w16cid:durableId="548302927">
    <w:abstractNumId w:val="11"/>
  </w:num>
  <w:num w:numId="18" w16cid:durableId="912740347">
    <w:abstractNumId w:val="12"/>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s9de0t4xwazqespwzxsx93pp0pfe055e05&quot;&gt;My EndNote Library-Converted&lt;record-ids&gt;&lt;item&gt;892&lt;/item&gt;&lt;item&gt;908&lt;/item&gt;&lt;item&gt;923&lt;/item&gt;&lt;item&gt;963&lt;/item&gt;&lt;item&gt;987&lt;/item&gt;&lt;item&gt;1229&lt;/item&gt;&lt;item&gt;1241&lt;/item&gt;&lt;item&gt;1276&lt;/item&gt;&lt;item&gt;1277&lt;/item&gt;&lt;item&gt;1295&lt;/item&gt;&lt;item&gt;1299&lt;/item&gt;&lt;item&gt;1302&lt;/item&gt;&lt;item&gt;1307&lt;/item&gt;&lt;item&gt;1308&lt;/item&gt;&lt;item&gt;1473&lt;/item&gt;&lt;item&gt;1488&lt;/item&gt;&lt;item&gt;1509&lt;/item&gt;&lt;item&gt;1524&lt;/item&gt;&lt;item&gt;1530&lt;/item&gt;&lt;item&gt;1535&lt;/item&gt;&lt;item&gt;1661&lt;/item&gt;&lt;item&gt;1737&lt;/item&gt;&lt;item&gt;1738&lt;/item&gt;&lt;item&gt;1739&lt;/item&gt;&lt;item&gt;1740&lt;/item&gt;&lt;item&gt;1755&lt;/item&gt;&lt;item&gt;1760&lt;/item&gt;&lt;item&gt;1761&lt;/item&gt;&lt;item&gt;1762&lt;/item&gt;&lt;item&gt;1765&lt;/item&gt;&lt;item&gt;1768&lt;/item&gt;&lt;item&gt;1773&lt;/item&gt;&lt;item&gt;1799&lt;/item&gt;&lt;item&gt;1820&lt;/item&gt;&lt;item&gt;1821&lt;/item&gt;&lt;item&gt;1822&lt;/item&gt;&lt;item&gt;1823&lt;/item&gt;&lt;item&gt;3355&lt;/item&gt;&lt;item&gt;3364&lt;/item&gt;&lt;item&gt;3373&lt;/item&gt;&lt;item&gt;3374&lt;/item&gt;&lt;item&gt;3375&lt;/item&gt;&lt;item&gt;3381&lt;/item&gt;&lt;item&gt;3416&lt;/item&gt;&lt;/record-ids&gt;&lt;/item&gt;&lt;/Libraries&gt;"/>
  </w:docVars>
  <w:rsids>
    <w:rsidRoot w:val="0081290A"/>
    <w:rsid w:val="00001317"/>
    <w:rsid w:val="00010340"/>
    <w:rsid w:val="000113CA"/>
    <w:rsid w:val="000237F1"/>
    <w:rsid w:val="00041241"/>
    <w:rsid w:val="00042234"/>
    <w:rsid w:val="000424B9"/>
    <w:rsid w:val="000628D3"/>
    <w:rsid w:val="000701B9"/>
    <w:rsid w:val="00070F02"/>
    <w:rsid w:val="00071B24"/>
    <w:rsid w:val="00074A7F"/>
    <w:rsid w:val="00085A77"/>
    <w:rsid w:val="00091237"/>
    <w:rsid w:val="0009507A"/>
    <w:rsid w:val="000967B4"/>
    <w:rsid w:val="000A0664"/>
    <w:rsid w:val="000A7078"/>
    <w:rsid w:val="000C03F5"/>
    <w:rsid w:val="000C1288"/>
    <w:rsid w:val="000C1D29"/>
    <w:rsid w:val="000C4019"/>
    <w:rsid w:val="000D4A5E"/>
    <w:rsid w:val="000D50B2"/>
    <w:rsid w:val="000E29C2"/>
    <w:rsid w:val="000E7A01"/>
    <w:rsid w:val="000F0236"/>
    <w:rsid w:val="000F44EB"/>
    <w:rsid w:val="001050B4"/>
    <w:rsid w:val="00107679"/>
    <w:rsid w:val="00123E58"/>
    <w:rsid w:val="00124083"/>
    <w:rsid w:val="001314FC"/>
    <w:rsid w:val="0013188C"/>
    <w:rsid w:val="001338BF"/>
    <w:rsid w:val="0014097A"/>
    <w:rsid w:val="001509CC"/>
    <w:rsid w:val="0015318E"/>
    <w:rsid w:val="00163E31"/>
    <w:rsid w:val="00174B16"/>
    <w:rsid w:val="001A1B25"/>
    <w:rsid w:val="001A3C69"/>
    <w:rsid w:val="001A501C"/>
    <w:rsid w:val="001C5A27"/>
    <w:rsid w:val="001D24D2"/>
    <w:rsid w:val="001F13CF"/>
    <w:rsid w:val="00205883"/>
    <w:rsid w:val="00207B54"/>
    <w:rsid w:val="0021019C"/>
    <w:rsid w:val="002254C8"/>
    <w:rsid w:val="00230438"/>
    <w:rsid w:val="00240095"/>
    <w:rsid w:val="0025419A"/>
    <w:rsid w:val="00254258"/>
    <w:rsid w:val="00260130"/>
    <w:rsid w:val="00265AD0"/>
    <w:rsid w:val="00266527"/>
    <w:rsid w:val="002675FB"/>
    <w:rsid w:val="00275E79"/>
    <w:rsid w:val="002925BD"/>
    <w:rsid w:val="00292DAB"/>
    <w:rsid w:val="002A29F6"/>
    <w:rsid w:val="002C2856"/>
    <w:rsid w:val="002D7781"/>
    <w:rsid w:val="002E0059"/>
    <w:rsid w:val="00316048"/>
    <w:rsid w:val="003252F2"/>
    <w:rsid w:val="003306BE"/>
    <w:rsid w:val="003379D3"/>
    <w:rsid w:val="0034426C"/>
    <w:rsid w:val="00352CE3"/>
    <w:rsid w:val="00353C5B"/>
    <w:rsid w:val="00353EFE"/>
    <w:rsid w:val="0035569D"/>
    <w:rsid w:val="00357DE0"/>
    <w:rsid w:val="00364FE8"/>
    <w:rsid w:val="003703CC"/>
    <w:rsid w:val="00374089"/>
    <w:rsid w:val="00374B08"/>
    <w:rsid w:val="00382691"/>
    <w:rsid w:val="0039269C"/>
    <w:rsid w:val="00395010"/>
    <w:rsid w:val="003B781A"/>
    <w:rsid w:val="003C02E9"/>
    <w:rsid w:val="003D0E7A"/>
    <w:rsid w:val="003D2783"/>
    <w:rsid w:val="003E4866"/>
    <w:rsid w:val="003E4EF5"/>
    <w:rsid w:val="003F21AF"/>
    <w:rsid w:val="004067F6"/>
    <w:rsid w:val="00420925"/>
    <w:rsid w:val="00441124"/>
    <w:rsid w:val="0044420B"/>
    <w:rsid w:val="00454602"/>
    <w:rsid w:val="00462890"/>
    <w:rsid w:val="00482F23"/>
    <w:rsid w:val="00483C3A"/>
    <w:rsid w:val="00484076"/>
    <w:rsid w:val="00490459"/>
    <w:rsid w:val="00493655"/>
    <w:rsid w:val="0049602C"/>
    <w:rsid w:val="00497479"/>
    <w:rsid w:val="004A423B"/>
    <w:rsid w:val="004B7432"/>
    <w:rsid w:val="004C6D32"/>
    <w:rsid w:val="004D02D0"/>
    <w:rsid w:val="004E070A"/>
    <w:rsid w:val="004E0993"/>
    <w:rsid w:val="004F1674"/>
    <w:rsid w:val="00502013"/>
    <w:rsid w:val="00504CAC"/>
    <w:rsid w:val="00505382"/>
    <w:rsid w:val="00510915"/>
    <w:rsid w:val="005152F9"/>
    <w:rsid w:val="00545565"/>
    <w:rsid w:val="005474B9"/>
    <w:rsid w:val="00553E07"/>
    <w:rsid w:val="005553F2"/>
    <w:rsid w:val="00571E5A"/>
    <w:rsid w:val="005723CD"/>
    <w:rsid w:val="00574936"/>
    <w:rsid w:val="005758D9"/>
    <w:rsid w:val="005808AA"/>
    <w:rsid w:val="00580E63"/>
    <w:rsid w:val="005967D0"/>
    <w:rsid w:val="005A4A1F"/>
    <w:rsid w:val="005A7799"/>
    <w:rsid w:val="005B1922"/>
    <w:rsid w:val="005B272A"/>
    <w:rsid w:val="005B395C"/>
    <w:rsid w:val="005B7528"/>
    <w:rsid w:val="005C68A3"/>
    <w:rsid w:val="005C78DE"/>
    <w:rsid w:val="005E07DE"/>
    <w:rsid w:val="005F2232"/>
    <w:rsid w:val="006022F7"/>
    <w:rsid w:val="00610AEF"/>
    <w:rsid w:val="00614800"/>
    <w:rsid w:val="006270F6"/>
    <w:rsid w:val="00630DED"/>
    <w:rsid w:val="00642A2C"/>
    <w:rsid w:val="006541DD"/>
    <w:rsid w:val="006572D2"/>
    <w:rsid w:val="00666E60"/>
    <w:rsid w:val="006767B4"/>
    <w:rsid w:val="006816C3"/>
    <w:rsid w:val="00681A6F"/>
    <w:rsid w:val="00682F3F"/>
    <w:rsid w:val="00694BCD"/>
    <w:rsid w:val="00696AC6"/>
    <w:rsid w:val="00696D24"/>
    <w:rsid w:val="006A44B3"/>
    <w:rsid w:val="006A4C64"/>
    <w:rsid w:val="006B40C0"/>
    <w:rsid w:val="006E1235"/>
    <w:rsid w:val="006E55FB"/>
    <w:rsid w:val="006E6CD4"/>
    <w:rsid w:val="006F4FD0"/>
    <w:rsid w:val="007021C6"/>
    <w:rsid w:val="00705BAB"/>
    <w:rsid w:val="007119CF"/>
    <w:rsid w:val="0073268A"/>
    <w:rsid w:val="0073400F"/>
    <w:rsid w:val="007356E6"/>
    <w:rsid w:val="00735C36"/>
    <w:rsid w:val="00735FA7"/>
    <w:rsid w:val="007371D5"/>
    <w:rsid w:val="007527F2"/>
    <w:rsid w:val="00754590"/>
    <w:rsid w:val="00767951"/>
    <w:rsid w:val="007747D0"/>
    <w:rsid w:val="00780B53"/>
    <w:rsid w:val="00780CA5"/>
    <w:rsid w:val="00781F91"/>
    <w:rsid w:val="0078616B"/>
    <w:rsid w:val="007A541D"/>
    <w:rsid w:val="007A71A9"/>
    <w:rsid w:val="007B68EB"/>
    <w:rsid w:val="007B7DA1"/>
    <w:rsid w:val="007C0EAA"/>
    <w:rsid w:val="007C7124"/>
    <w:rsid w:val="007E7658"/>
    <w:rsid w:val="007F2BF7"/>
    <w:rsid w:val="007F7514"/>
    <w:rsid w:val="0081290A"/>
    <w:rsid w:val="008174DD"/>
    <w:rsid w:val="0082768C"/>
    <w:rsid w:val="008318EE"/>
    <w:rsid w:val="00834517"/>
    <w:rsid w:val="008429A8"/>
    <w:rsid w:val="008546E6"/>
    <w:rsid w:val="0086272A"/>
    <w:rsid w:val="008651F2"/>
    <w:rsid w:val="008773D8"/>
    <w:rsid w:val="0088033F"/>
    <w:rsid w:val="00897BCC"/>
    <w:rsid w:val="00897CD0"/>
    <w:rsid w:val="008B32A6"/>
    <w:rsid w:val="008C5BAD"/>
    <w:rsid w:val="008D2258"/>
    <w:rsid w:val="008D3245"/>
    <w:rsid w:val="008E0C51"/>
    <w:rsid w:val="008F3DA8"/>
    <w:rsid w:val="008F562C"/>
    <w:rsid w:val="009007A0"/>
    <w:rsid w:val="00902687"/>
    <w:rsid w:val="00903ACB"/>
    <w:rsid w:val="009110C5"/>
    <w:rsid w:val="0091495F"/>
    <w:rsid w:val="009176F7"/>
    <w:rsid w:val="00920CF6"/>
    <w:rsid w:val="009243E3"/>
    <w:rsid w:val="00936DD5"/>
    <w:rsid w:val="009469F3"/>
    <w:rsid w:val="00956C1C"/>
    <w:rsid w:val="00964D85"/>
    <w:rsid w:val="00970614"/>
    <w:rsid w:val="00972EDF"/>
    <w:rsid w:val="009878A5"/>
    <w:rsid w:val="0099046B"/>
    <w:rsid w:val="009931D1"/>
    <w:rsid w:val="009A1071"/>
    <w:rsid w:val="009B0D26"/>
    <w:rsid w:val="009D36FF"/>
    <w:rsid w:val="009D6609"/>
    <w:rsid w:val="009E2710"/>
    <w:rsid w:val="009F2D90"/>
    <w:rsid w:val="00A02EAA"/>
    <w:rsid w:val="00A04D1C"/>
    <w:rsid w:val="00A0769E"/>
    <w:rsid w:val="00A2121F"/>
    <w:rsid w:val="00A2598A"/>
    <w:rsid w:val="00A26283"/>
    <w:rsid w:val="00A52151"/>
    <w:rsid w:val="00A55A94"/>
    <w:rsid w:val="00A57FDD"/>
    <w:rsid w:val="00A671F7"/>
    <w:rsid w:val="00A779CB"/>
    <w:rsid w:val="00A83396"/>
    <w:rsid w:val="00A8363C"/>
    <w:rsid w:val="00A909AF"/>
    <w:rsid w:val="00A947EA"/>
    <w:rsid w:val="00AA1910"/>
    <w:rsid w:val="00AA30EF"/>
    <w:rsid w:val="00AB127A"/>
    <w:rsid w:val="00AB17DD"/>
    <w:rsid w:val="00AC276E"/>
    <w:rsid w:val="00AC3B4B"/>
    <w:rsid w:val="00AD3186"/>
    <w:rsid w:val="00AD6FE9"/>
    <w:rsid w:val="00AF33AD"/>
    <w:rsid w:val="00AF6BE1"/>
    <w:rsid w:val="00B0445D"/>
    <w:rsid w:val="00B145AF"/>
    <w:rsid w:val="00B21C43"/>
    <w:rsid w:val="00B31703"/>
    <w:rsid w:val="00B47285"/>
    <w:rsid w:val="00B500FC"/>
    <w:rsid w:val="00B64368"/>
    <w:rsid w:val="00B83DE2"/>
    <w:rsid w:val="00B86454"/>
    <w:rsid w:val="00BA1A95"/>
    <w:rsid w:val="00BB58C5"/>
    <w:rsid w:val="00BC074B"/>
    <w:rsid w:val="00BE534D"/>
    <w:rsid w:val="00BE5F43"/>
    <w:rsid w:val="00BF23DE"/>
    <w:rsid w:val="00C03DC8"/>
    <w:rsid w:val="00C223EC"/>
    <w:rsid w:val="00C300B8"/>
    <w:rsid w:val="00C31DEA"/>
    <w:rsid w:val="00C3422D"/>
    <w:rsid w:val="00C34D67"/>
    <w:rsid w:val="00C44D74"/>
    <w:rsid w:val="00C67441"/>
    <w:rsid w:val="00C726B5"/>
    <w:rsid w:val="00C73274"/>
    <w:rsid w:val="00C86178"/>
    <w:rsid w:val="00C9097B"/>
    <w:rsid w:val="00C92EE0"/>
    <w:rsid w:val="00CA2734"/>
    <w:rsid w:val="00CA349A"/>
    <w:rsid w:val="00CA60EF"/>
    <w:rsid w:val="00CA7434"/>
    <w:rsid w:val="00CB0B3C"/>
    <w:rsid w:val="00CC3780"/>
    <w:rsid w:val="00CD1970"/>
    <w:rsid w:val="00CE161F"/>
    <w:rsid w:val="00CE7ACA"/>
    <w:rsid w:val="00CE7B6B"/>
    <w:rsid w:val="00CF7335"/>
    <w:rsid w:val="00CF7636"/>
    <w:rsid w:val="00D15AA6"/>
    <w:rsid w:val="00D27AD9"/>
    <w:rsid w:val="00D324A8"/>
    <w:rsid w:val="00D34BF2"/>
    <w:rsid w:val="00D5140E"/>
    <w:rsid w:val="00D56481"/>
    <w:rsid w:val="00D60C4E"/>
    <w:rsid w:val="00D6234A"/>
    <w:rsid w:val="00D63650"/>
    <w:rsid w:val="00D70F4F"/>
    <w:rsid w:val="00D752D2"/>
    <w:rsid w:val="00D75548"/>
    <w:rsid w:val="00D83B10"/>
    <w:rsid w:val="00D967CA"/>
    <w:rsid w:val="00DA6351"/>
    <w:rsid w:val="00DB4D35"/>
    <w:rsid w:val="00DB5835"/>
    <w:rsid w:val="00DB621B"/>
    <w:rsid w:val="00DC236A"/>
    <w:rsid w:val="00DC3A1F"/>
    <w:rsid w:val="00DD31BD"/>
    <w:rsid w:val="00DD5E99"/>
    <w:rsid w:val="00DE5FE5"/>
    <w:rsid w:val="00DF1A27"/>
    <w:rsid w:val="00DF1F34"/>
    <w:rsid w:val="00E12C78"/>
    <w:rsid w:val="00E133CA"/>
    <w:rsid w:val="00E14D1A"/>
    <w:rsid w:val="00E44BE6"/>
    <w:rsid w:val="00E509CF"/>
    <w:rsid w:val="00E51B97"/>
    <w:rsid w:val="00E622C4"/>
    <w:rsid w:val="00E73508"/>
    <w:rsid w:val="00E75DE5"/>
    <w:rsid w:val="00E87A8B"/>
    <w:rsid w:val="00E902A7"/>
    <w:rsid w:val="00E9238F"/>
    <w:rsid w:val="00EA3FEC"/>
    <w:rsid w:val="00EA4EB8"/>
    <w:rsid w:val="00EB0148"/>
    <w:rsid w:val="00EB4D1F"/>
    <w:rsid w:val="00EB5465"/>
    <w:rsid w:val="00EB656E"/>
    <w:rsid w:val="00EC19A7"/>
    <w:rsid w:val="00EC2DD0"/>
    <w:rsid w:val="00EC493F"/>
    <w:rsid w:val="00EC590C"/>
    <w:rsid w:val="00ED09CA"/>
    <w:rsid w:val="00EE3283"/>
    <w:rsid w:val="00EE6DF6"/>
    <w:rsid w:val="00EF3512"/>
    <w:rsid w:val="00F01F9C"/>
    <w:rsid w:val="00F04465"/>
    <w:rsid w:val="00F13F42"/>
    <w:rsid w:val="00F3030A"/>
    <w:rsid w:val="00F31AB8"/>
    <w:rsid w:val="00F31F0A"/>
    <w:rsid w:val="00F332C2"/>
    <w:rsid w:val="00F55460"/>
    <w:rsid w:val="00F559BE"/>
    <w:rsid w:val="00F57076"/>
    <w:rsid w:val="00F64FC7"/>
    <w:rsid w:val="00F71AC8"/>
    <w:rsid w:val="00F71F3F"/>
    <w:rsid w:val="00F85A59"/>
    <w:rsid w:val="00F85BF9"/>
    <w:rsid w:val="00F862AF"/>
    <w:rsid w:val="00FA2175"/>
    <w:rsid w:val="00FA25AF"/>
    <w:rsid w:val="00FC0196"/>
    <w:rsid w:val="00FC6E0F"/>
    <w:rsid w:val="00FD3F70"/>
    <w:rsid w:val="00FE3E63"/>
    <w:rsid w:val="00FE4DF1"/>
    <w:rsid w:val="00FE5EAD"/>
    <w:rsid w:val="00FF315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EBC979"/>
  <w15:docId w15:val="{7976FC28-D9C6-EC4B-ACBF-1FB58385C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iPriority="0"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D83B10"/>
    <w:pPr>
      <w:keepNext/>
      <w:keepLines/>
      <w:numPr>
        <w:numId w:val="1"/>
      </w:numPr>
      <w:tabs>
        <w:tab w:val="clear" w:pos="1985"/>
        <w:tab w:val="num" w:pos="1843"/>
      </w:tabs>
      <w:spacing w:before="200" w:after="240" w:line="360" w:lineRule="auto"/>
      <w:ind w:left="1843" w:hanging="1843"/>
      <w:outlineLvl w:val="0"/>
    </w:pPr>
    <w:rPr>
      <w:rFonts w:ascii="Calibri" w:eastAsia="Times New Roman" w:hAnsi="Calibri" w:cs="Arial"/>
      <w:b/>
      <w:bCs/>
      <w:kern w:val="32"/>
      <w:sz w:val="36"/>
      <w:szCs w:val="32"/>
      <w:lang w:eastAsia="en-US"/>
    </w:rPr>
  </w:style>
  <w:style w:type="paragraph" w:styleId="Heading2">
    <w:name w:val="heading 2"/>
    <w:basedOn w:val="Heading1"/>
    <w:next w:val="Normal"/>
    <w:link w:val="Heading2Char"/>
    <w:qFormat/>
    <w:rsid w:val="00D83B10"/>
    <w:pPr>
      <w:numPr>
        <w:ilvl w:val="1"/>
      </w:numPr>
      <w:spacing w:before="360"/>
      <w:outlineLvl w:val="1"/>
    </w:pPr>
    <w:rPr>
      <w:bCs w:val="0"/>
      <w:sz w:val="28"/>
      <w:szCs w:val="24"/>
      <w:lang w:eastAsia="en-GB"/>
    </w:rPr>
  </w:style>
  <w:style w:type="paragraph" w:styleId="Heading3">
    <w:name w:val="heading 3"/>
    <w:basedOn w:val="Heading1"/>
    <w:next w:val="Normal"/>
    <w:link w:val="Heading3Char"/>
    <w:qFormat/>
    <w:rsid w:val="00D83B10"/>
    <w:pPr>
      <w:numPr>
        <w:ilvl w:val="2"/>
      </w:numPr>
      <w:spacing w:before="360"/>
      <w:outlineLvl w:val="2"/>
    </w:pPr>
    <w:rPr>
      <w:bCs w:val="0"/>
      <w:sz w:val="22"/>
      <w:szCs w:val="26"/>
    </w:rPr>
  </w:style>
  <w:style w:type="paragraph" w:styleId="Heading4">
    <w:name w:val="heading 4"/>
    <w:basedOn w:val="Heading1"/>
    <w:next w:val="Normal"/>
    <w:link w:val="Heading4Char"/>
    <w:qFormat/>
    <w:rsid w:val="00D83B10"/>
    <w:pPr>
      <w:numPr>
        <w:ilvl w:val="3"/>
      </w:numPr>
      <w:outlineLvl w:val="3"/>
    </w:pPr>
    <w:rPr>
      <w:rFonts w:eastAsiaTheme="majorEastAsia" w:cstheme="majorBidi"/>
      <w:bCs w:val="0"/>
      <w:iCs/>
      <w:sz w:val="22"/>
      <w:szCs w:val="24"/>
    </w:rPr>
  </w:style>
  <w:style w:type="paragraph" w:styleId="Heading5">
    <w:name w:val="heading 5"/>
    <w:basedOn w:val="Heading1"/>
    <w:next w:val="Normal"/>
    <w:link w:val="Heading5Char"/>
    <w:qFormat/>
    <w:rsid w:val="00D83B10"/>
    <w:pPr>
      <w:numPr>
        <w:ilvl w:val="4"/>
      </w:numPr>
      <w:outlineLvl w:val="4"/>
    </w:pPr>
    <w:rPr>
      <w:rFonts w:eastAsiaTheme="majorEastAsia" w:cstheme="majorBidi"/>
      <w:sz w:val="22"/>
      <w:szCs w:val="24"/>
    </w:rPr>
  </w:style>
  <w:style w:type="paragraph" w:styleId="Heading6">
    <w:name w:val="heading 6"/>
    <w:basedOn w:val="Heading1"/>
    <w:next w:val="Normal"/>
    <w:link w:val="Heading6Char"/>
    <w:qFormat/>
    <w:rsid w:val="00D83B10"/>
    <w:pPr>
      <w:numPr>
        <w:ilvl w:val="5"/>
      </w:numPr>
      <w:outlineLvl w:val="5"/>
    </w:pPr>
    <w:rPr>
      <w:rFonts w:eastAsiaTheme="majorEastAsia" w:cstheme="majorBidi"/>
      <w:b w:val="0"/>
      <w:iCs/>
      <w:sz w:val="22"/>
      <w:szCs w:val="24"/>
    </w:rPr>
  </w:style>
  <w:style w:type="paragraph" w:styleId="Heading7">
    <w:name w:val="heading 7"/>
    <w:basedOn w:val="Heading1"/>
    <w:next w:val="Normal"/>
    <w:link w:val="Heading7Char"/>
    <w:qFormat/>
    <w:rsid w:val="00D83B10"/>
    <w:pPr>
      <w:numPr>
        <w:ilvl w:val="6"/>
      </w:numPr>
      <w:outlineLvl w:val="6"/>
    </w:pPr>
    <w:rPr>
      <w:rFonts w:eastAsiaTheme="majorEastAsia" w:cstheme="majorBidi"/>
      <w:b w:val="0"/>
      <w:iCs/>
      <w:sz w:val="22"/>
      <w:szCs w:val="24"/>
    </w:rPr>
  </w:style>
  <w:style w:type="paragraph" w:styleId="Heading8">
    <w:name w:val="heading 8"/>
    <w:basedOn w:val="Heading1"/>
    <w:next w:val="Normal"/>
    <w:link w:val="Heading8Char"/>
    <w:qFormat/>
    <w:rsid w:val="00D83B10"/>
    <w:pPr>
      <w:numPr>
        <w:ilvl w:val="7"/>
      </w:numPr>
      <w:outlineLvl w:val="7"/>
    </w:pPr>
    <w:rPr>
      <w:rFonts w:eastAsiaTheme="majorEastAsia" w:cstheme="majorBidi"/>
      <w:b w:val="0"/>
      <w:sz w:val="22"/>
    </w:rPr>
  </w:style>
  <w:style w:type="paragraph" w:styleId="Heading9">
    <w:name w:val="heading 9"/>
    <w:basedOn w:val="Heading1"/>
    <w:next w:val="Normal"/>
    <w:link w:val="Heading9Char"/>
    <w:qFormat/>
    <w:rsid w:val="00D83B10"/>
    <w:pPr>
      <w:numPr>
        <w:ilvl w:val="8"/>
      </w:numPr>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83B10"/>
    <w:rPr>
      <w:rFonts w:ascii="Calibri" w:eastAsia="Times New Roman" w:hAnsi="Calibri" w:cs="Arial"/>
      <w:b/>
      <w:bCs/>
      <w:kern w:val="32"/>
      <w:sz w:val="36"/>
      <w:szCs w:val="32"/>
      <w:lang w:eastAsia="en-US"/>
    </w:rPr>
  </w:style>
  <w:style w:type="character" w:customStyle="1" w:styleId="Heading2Char">
    <w:name w:val="Heading 2 Char"/>
    <w:basedOn w:val="DefaultParagraphFont"/>
    <w:link w:val="Heading2"/>
    <w:rsid w:val="00D83B10"/>
    <w:rPr>
      <w:rFonts w:ascii="Calibri" w:eastAsia="Times New Roman" w:hAnsi="Calibri" w:cs="Arial"/>
      <w:b/>
      <w:kern w:val="32"/>
      <w:sz w:val="28"/>
      <w:lang w:eastAsia="en-GB"/>
    </w:rPr>
  </w:style>
  <w:style w:type="character" w:customStyle="1" w:styleId="Heading3Char">
    <w:name w:val="Heading 3 Char"/>
    <w:basedOn w:val="DefaultParagraphFont"/>
    <w:link w:val="Heading3"/>
    <w:rsid w:val="00D83B10"/>
    <w:rPr>
      <w:rFonts w:ascii="Calibri" w:eastAsia="Times New Roman" w:hAnsi="Calibri" w:cs="Arial"/>
      <w:b/>
      <w:kern w:val="32"/>
      <w:sz w:val="22"/>
      <w:szCs w:val="26"/>
      <w:lang w:eastAsia="en-US"/>
    </w:rPr>
  </w:style>
  <w:style w:type="character" w:customStyle="1" w:styleId="Heading4Char">
    <w:name w:val="Heading 4 Char"/>
    <w:basedOn w:val="DefaultParagraphFont"/>
    <w:link w:val="Heading4"/>
    <w:rsid w:val="00D83B10"/>
    <w:rPr>
      <w:rFonts w:ascii="Calibri" w:eastAsiaTheme="majorEastAsia" w:hAnsi="Calibri" w:cstheme="majorBidi"/>
      <w:b/>
      <w:iCs/>
      <w:kern w:val="32"/>
      <w:sz w:val="22"/>
      <w:lang w:eastAsia="en-US"/>
    </w:rPr>
  </w:style>
  <w:style w:type="character" w:customStyle="1" w:styleId="Heading5Char">
    <w:name w:val="Heading 5 Char"/>
    <w:basedOn w:val="DefaultParagraphFont"/>
    <w:link w:val="Heading5"/>
    <w:rsid w:val="00D83B10"/>
    <w:rPr>
      <w:rFonts w:ascii="Calibri" w:eastAsiaTheme="majorEastAsia" w:hAnsi="Calibri" w:cstheme="majorBidi"/>
      <w:b/>
      <w:bCs/>
      <w:kern w:val="32"/>
      <w:sz w:val="22"/>
      <w:lang w:eastAsia="en-US"/>
    </w:rPr>
  </w:style>
  <w:style w:type="character" w:customStyle="1" w:styleId="Heading6Char">
    <w:name w:val="Heading 6 Char"/>
    <w:basedOn w:val="DefaultParagraphFont"/>
    <w:link w:val="Heading6"/>
    <w:rsid w:val="00D83B10"/>
    <w:rPr>
      <w:rFonts w:ascii="Calibri" w:eastAsiaTheme="majorEastAsia" w:hAnsi="Calibri" w:cstheme="majorBidi"/>
      <w:bCs/>
      <w:iCs/>
      <w:kern w:val="32"/>
      <w:sz w:val="22"/>
      <w:lang w:eastAsia="en-US"/>
    </w:rPr>
  </w:style>
  <w:style w:type="character" w:customStyle="1" w:styleId="Heading7Char">
    <w:name w:val="Heading 7 Char"/>
    <w:basedOn w:val="DefaultParagraphFont"/>
    <w:link w:val="Heading7"/>
    <w:rsid w:val="00D83B10"/>
    <w:rPr>
      <w:rFonts w:ascii="Calibri" w:eastAsiaTheme="majorEastAsia" w:hAnsi="Calibri" w:cstheme="majorBidi"/>
      <w:bCs/>
      <w:iCs/>
      <w:kern w:val="32"/>
      <w:sz w:val="22"/>
      <w:lang w:eastAsia="en-US"/>
    </w:rPr>
  </w:style>
  <w:style w:type="character" w:customStyle="1" w:styleId="Heading8Char">
    <w:name w:val="Heading 8 Char"/>
    <w:basedOn w:val="DefaultParagraphFont"/>
    <w:link w:val="Heading8"/>
    <w:rsid w:val="00D83B10"/>
    <w:rPr>
      <w:rFonts w:ascii="Calibri" w:eastAsiaTheme="majorEastAsia" w:hAnsi="Calibri" w:cstheme="majorBidi"/>
      <w:bCs/>
      <w:kern w:val="32"/>
      <w:sz w:val="22"/>
      <w:szCs w:val="32"/>
      <w:lang w:eastAsia="en-US"/>
    </w:rPr>
  </w:style>
  <w:style w:type="character" w:customStyle="1" w:styleId="Heading9Char">
    <w:name w:val="Heading 9 Char"/>
    <w:basedOn w:val="DefaultParagraphFont"/>
    <w:link w:val="Heading9"/>
    <w:rsid w:val="00D83B10"/>
    <w:rPr>
      <w:rFonts w:ascii="Calibri" w:eastAsiaTheme="majorEastAsia" w:hAnsi="Calibri" w:cstheme="majorBidi"/>
      <w:bCs/>
      <w:iCs/>
      <w:color w:val="000000" w:themeColor="text1"/>
      <w:kern w:val="32"/>
      <w:sz w:val="22"/>
      <w:szCs w:val="32"/>
      <w:lang w:eastAsia="en-US"/>
    </w:rPr>
  </w:style>
  <w:style w:type="paragraph" w:styleId="BodyText">
    <w:name w:val="Body Text"/>
    <w:basedOn w:val="Normal"/>
    <w:link w:val="BodyTextChar"/>
    <w:semiHidden/>
    <w:rsid w:val="00D83B10"/>
    <w:pPr>
      <w:spacing w:before="200" w:line="360" w:lineRule="auto"/>
    </w:pPr>
    <w:rPr>
      <w:rFonts w:ascii="Calibri" w:eastAsia="Times New Roman" w:hAnsi="Calibri" w:cs="Times New Roman"/>
      <w:sz w:val="22"/>
      <w:szCs w:val="22"/>
      <w:lang w:eastAsia="en-GB"/>
    </w:rPr>
  </w:style>
  <w:style w:type="character" w:customStyle="1" w:styleId="BodyTextChar">
    <w:name w:val="Body Text Char"/>
    <w:basedOn w:val="DefaultParagraphFont"/>
    <w:link w:val="BodyText"/>
    <w:semiHidden/>
    <w:rsid w:val="00D83B10"/>
    <w:rPr>
      <w:rFonts w:ascii="Calibri" w:eastAsia="Times New Roman" w:hAnsi="Calibri" w:cs="Times New Roman"/>
      <w:sz w:val="22"/>
      <w:szCs w:val="22"/>
      <w:lang w:eastAsia="en-GB"/>
    </w:rPr>
  </w:style>
  <w:style w:type="paragraph" w:styleId="BodyTextIndent">
    <w:name w:val="Body Text Indent"/>
    <w:basedOn w:val="Normal"/>
    <w:link w:val="BodyTextIndentChar"/>
    <w:semiHidden/>
    <w:rsid w:val="00D83B10"/>
    <w:pPr>
      <w:spacing w:before="200" w:line="360" w:lineRule="auto"/>
      <w:ind w:left="283"/>
    </w:pPr>
    <w:rPr>
      <w:rFonts w:ascii="Calibri" w:eastAsia="Times New Roman" w:hAnsi="Calibri" w:cs="Times New Roman"/>
      <w:sz w:val="22"/>
      <w:szCs w:val="22"/>
    </w:rPr>
  </w:style>
  <w:style w:type="character" w:customStyle="1" w:styleId="BodyTextIndentChar">
    <w:name w:val="Body Text Indent Char"/>
    <w:basedOn w:val="DefaultParagraphFont"/>
    <w:link w:val="BodyTextIndent"/>
    <w:semiHidden/>
    <w:rsid w:val="00D83B10"/>
    <w:rPr>
      <w:rFonts w:ascii="Calibri" w:eastAsia="Times New Roman" w:hAnsi="Calibri" w:cs="Times New Roman"/>
      <w:sz w:val="22"/>
      <w:szCs w:val="22"/>
    </w:rPr>
  </w:style>
  <w:style w:type="paragraph" w:styleId="BalloonText">
    <w:name w:val="Balloon Text"/>
    <w:basedOn w:val="Normal"/>
    <w:link w:val="BalloonTextChar"/>
    <w:uiPriority w:val="99"/>
    <w:semiHidden/>
    <w:rsid w:val="00D83B10"/>
    <w:pPr>
      <w:spacing w:before="200" w:line="360" w:lineRule="auto"/>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D83B10"/>
    <w:rPr>
      <w:rFonts w:ascii="Tahoma" w:eastAsia="Times New Roman" w:hAnsi="Tahoma" w:cs="Tahoma"/>
      <w:sz w:val="16"/>
      <w:szCs w:val="16"/>
    </w:rPr>
  </w:style>
  <w:style w:type="paragraph" w:styleId="Footer">
    <w:name w:val="footer"/>
    <w:link w:val="FooterChar"/>
    <w:rsid w:val="00D83B10"/>
    <w:pPr>
      <w:tabs>
        <w:tab w:val="center" w:pos="4153"/>
        <w:tab w:val="right" w:pos="8306"/>
      </w:tabs>
      <w:spacing w:before="200" w:after="120" w:line="360" w:lineRule="auto"/>
    </w:pPr>
    <w:rPr>
      <w:rFonts w:ascii="Calibri" w:eastAsia="Times New Roman" w:hAnsi="Calibri" w:cs="Times New Roman"/>
      <w:sz w:val="22"/>
      <w:lang w:eastAsia="en-US"/>
    </w:rPr>
  </w:style>
  <w:style w:type="character" w:customStyle="1" w:styleId="FooterChar">
    <w:name w:val="Footer Char"/>
    <w:basedOn w:val="DefaultParagraphFont"/>
    <w:link w:val="Footer"/>
    <w:rsid w:val="00D83B10"/>
    <w:rPr>
      <w:rFonts w:ascii="Calibri" w:eastAsia="Times New Roman" w:hAnsi="Calibri" w:cs="Times New Roman"/>
      <w:sz w:val="22"/>
      <w:lang w:eastAsia="en-US"/>
    </w:rPr>
  </w:style>
  <w:style w:type="character" w:styleId="PageNumber">
    <w:name w:val="page number"/>
    <w:basedOn w:val="DefaultParagraphFont"/>
    <w:unhideWhenUsed/>
    <w:rsid w:val="00D83B10"/>
    <w:rPr>
      <w:rFonts w:ascii="Calibri" w:hAnsi="Calibri"/>
      <w:sz w:val="22"/>
      <w:lang w:val="en-GB"/>
    </w:rPr>
  </w:style>
  <w:style w:type="paragraph" w:styleId="DocumentMap">
    <w:name w:val="Document Map"/>
    <w:basedOn w:val="Normal"/>
    <w:link w:val="DocumentMapChar"/>
    <w:semiHidden/>
    <w:rsid w:val="00D83B10"/>
    <w:pPr>
      <w:shd w:val="clear" w:color="auto" w:fill="000080"/>
      <w:spacing w:before="200" w:line="360" w:lineRule="auto"/>
    </w:pPr>
    <w:rPr>
      <w:rFonts w:ascii="Tahoma" w:eastAsia="Times New Roman" w:hAnsi="Tahoma" w:cs="Tahoma"/>
      <w:sz w:val="22"/>
      <w:szCs w:val="20"/>
    </w:rPr>
  </w:style>
  <w:style w:type="character" w:customStyle="1" w:styleId="DocumentMapChar">
    <w:name w:val="Document Map Char"/>
    <w:basedOn w:val="DefaultParagraphFont"/>
    <w:link w:val="DocumentMap"/>
    <w:semiHidden/>
    <w:rsid w:val="00D83B10"/>
    <w:rPr>
      <w:rFonts w:ascii="Tahoma" w:eastAsia="Times New Roman" w:hAnsi="Tahoma" w:cs="Tahoma"/>
      <w:sz w:val="22"/>
      <w:szCs w:val="20"/>
      <w:shd w:val="clear" w:color="auto" w:fill="000080"/>
    </w:rPr>
  </w:style>
  <w:style w:type="paragraph" w:styleId="Header">
    <w:name w:val="header"/>
    <w:basedOn w:val="Normal"/>
    <w:link w:val="HeaderChar"/>
    <w:rsid w:val="00D83B10"/>
    <w:pPr>
      <w:tabs>
        <w:tab w:val="center" w:pos="4153"/>
        <w:tab w:val="right" w:pos="8306"/>
      </w:tabs>
      <w:spacing w:before="200" w:after="120" w:line="360" w:lineRule="auto"/>
    </w:pPr>
    <w:rPr>
      <w:rFonts w:ascii="Calibri" w:eastAsia="Times New Roman" w:hAnsi="Calibri" w:cs="Times New Roman"/>
      <w:sz w:val="22"/>
      <w:lang w:eastAsia="en-US"/>
    </w:rPr>
  </w:style>
  <w:style w:type="character" w:customStyle="1" w:styleId="HeaderChar">
    <w:name w:val="Header Char"/>
    <w:basedOn w:val="DefaultParagraphFont"/>
    <w:link w:val="Header"/>
    <w:rsid w:val="00D83B10"/>
    <w:rPr>
      <w:rFonts w:ascii="Calibri" w:eastAsia="Times New Roman" w:hAnsi="Calibri" w:cs="Times New Roman"/>
      <w:sz w:val="22"/>
      <w:lang w:eastAsia="en-US"/>
    </w:rPr>
  </w:style>
  <w:style w:type="paragraph" w:styleId="Caption">
    <w:name w:val="caption"/>
    <w:basedOn w:val="Normal"/>
    <w:next w:val="Normal"/>
    <w:rsid w:val="00D83B10"/>
    <w:pPr>
      <w:tabs>
        <w:tab w:val="left" w:pos="1418"/>
      </w:tabs>
      <w:spacing w:before="120" w:after="120" w:line="360" w:lineRule="auto"/>
      <w:ind w:left="1134" w:hanging="1134"/>
      <w:contextualSpacing/>
    </w:pPr>
    <w:rPr>
      <w:rFonts w:ascii="Calibri" w:eastAsia="Times New Roman" w:hAnsi="Calibri" w:cs="Times New Roman"/>
      <w:sz w:val="22"/>
      <w:szCs w:val="26"/>
      <w:lang w:eastAsia="en-US"/>
    </w:rPr>
  </w:style>
  <w:style w:type="character" w:styleId="Hyperlink">
    <w:name w:val="Hyperlink"/>
    <w:basedOn w:val="DefaultParagraphFont"/>
    <w:uiPriority w:val="99"/>
    <w:unhideWhenUsed/>
    <w:rsid w:val="00D83B10"/>
    <w:rPr>
      <w:color w:val="0563C1" w:themeColor="hyperlink"/>
      <w:u w:val="single"/>
    </w:rPr>
  </w:style>
  <w:style w:type="table" w:styleId="TableGrid">
    <w:name w:val="Table Grid"/>
    <w:basedOn w:val="TableNormal"/>
    <w:uiPriority w:val="39"/>
    <w:rsid w:val="00D83B10"/>
    <w:pPr>
      <w:adjustRightInd w:val="0"/>
      <w:spacing w:before="40" w:after="40" w:line="360" w:lineRule="auto"/>
    </w:pPr>
    <w:rPr>
      <w:rFonts w:ascii="Calibri" w:eastAsia="Times New Roman" w:hAnsi="Calibri" w:cs="Times New Roman"/>
      <w:sz w:val="22"/>
      <w:szCs w:val="22"/>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TableCell">
    <w:name w:val="Table Cell"/>
    <w:basedOn w:val="Normal"/>
    <w:link w:val="TableCellChar"/>
    <w:qFormat/>
    <w:rsid w:val="00D83B10"/>
    <w:pPr>
      <w:spacing w:before="40" w:after="40" w:line="360" w:lineRule="auto"/>
      <w:ind w:left="6"/>
    </w:pPr>
    <w:rPr>
      <w:rFonts w:ascii="Calibri" w:eastAsia="Times New Roman" w:hAnsi="Calibri" w:cs="Times New Roman"/>
      <w:sz w:val="22"/>
      <w:szCs w:val="22"/>
    </w:rPr>
  </w:style>
  <w:style w:type="table" w:customStyle="1" w:styleId="FigureNoOutline">
    <w:name w:val="Figure No Outline"/>
    <w:basedOn w:val="TableNormal"/>
    <w:rsid w:val="00D83B10"/>
    <w:pPr>
      <w:spacing w:before="200" w:line="360" w:lineRule="auto"/>
    </w:pPr>
    <w:rPr>
      <w:rFonts w:ascii="Calibri" w:eastAsia="Times New Roman" w:hAnsi="Calibri" w:cs="Times New Roman"/>
      <w:sz w:val="22"/>
      <w:szCs w:val="22"/>
    </w:rPr>
    <w:tblPr>
      <w:tblCellMar>
        <w:left w:w="0" w:type="dxa"/>
        <w:right w:w="0" w:type="dxa"/>
      </w:tblCellMar>
    </w:tblPr>
  </w:style>
  <w:style w:type="table" w:customStyle="1" w:styleId="FigureOutline">
    <w:name w:val="Figure Outline"/>
    <w:basedOn w:val="TableNormal"/>
    <w:rsid w:val="00D83B10"/>
    <w:pPr>
      <w:spacing w:before="200" w:line="360" w:lineRule="auto"/>
    </w:pPr>
    <w:rPr>
      <w:rFonts w:ascii="Calibri" w:eastAsia="Times New Roman" w:hAnsi="Calibri" w:cs="Times New Roman"/>
      <w:sz w:val="22"/>
      <w:szCs w:val="22"/>
    </w:rPr>
    <w:tblPr>
      <w:tblBorders>
        <w:top w:val="single" w:sz="4" w:space="0" w:color="auto"/>
        <w:left w:val="single" w:sz="4" w:space="0" w:color="auto"/>
        <w:bottom w:val="single" w:sz="4" w:space="0" w:color="auto"/>
        <w:right w:val="single" w:sz="4" w:space="0" w:color="auto"/>
      </w:tblBorders>
      <w:tblCellMar>
        <w:left w:w="0" w:type="dxa"/>
        <w:right w:w="0" w:type="dxa"/>
      </w:tblCellMar>
    </w:tblPr>
  </w:style>
  <w:style w:type="paragraph" w:styleId="TableofFigures">
    <w:name w:val="table of figures"/>
    <w:basedOn w:val="Normal"/>
    <w:next w:val="Normal"/>
    <w:autoRedefine/>
    <w:uiPriority w:val="99"/>
    <w:rsid w:val="00D83B10"/>
    <w:pPr>
      <w:tabs>
        <w:tab w:val="left" w:pos="1560"/>
        <w:tab w:val="right" w:leader="dot" w:pos="8505"/>
      </w:tabs>
      <w:spacing w:before="200" w:line="360" w:lineRule="auto"/>
      <w:ind w:left="1560" w:hanging="1560"/>
    </w:pPr>
    <w:rPr>
      <w:rFonts w:ascii="Calibri" w:eastAsia="Times New Roman" w:hAnsi="Calibri" w:cs="Times New Roman"/>
      <w:sz w:val="22"/>
      <w:lang w:eastAsia="en-US"/>
    </w:rPr>
  </w:style>
  <w:style w:type="paragraph" w:customStyle="1" w:styleId="Contents">
    <w:name w:val="Contents"/>
    <w:basedOn w:val="Normal"/>
    <w:next w:val="Normal"/>
    <w:qFormat/>
    <w:rsid w:val="00D83B10"/>
    <w:pPr>
      <w:spacing w:before="200" w:after="240" w:line="360" w:lineRule="auto"/>
      <w:outlineLvl w:val="0"/>
    </w:pPr>
    <w:rPr>
      <w:rFonts w:ascii="Calibri" w:eastAsia="Times New Roman" w:hAnsi="Calibri" w:cs="Arial"/>
      <w:b/>
      <w:bCs/>
      <w:kern w:val="32"/>
      <w:sz w:val="36"/>
      <w:szCs w:val="32"/>
      <w:lang w:eastAsia="en-US"/>
    </w:rPr>
  </w:style>
  <w:style w:type="paragraph" w:customStyle="1" w:styleId="Quotation">
    <w:name w:val="Quotation"/>
    <w:basedOn w:val="Normal"/>
    <w:qFormat/>
    <w:rsid w:val="00D83B10"/>
    <w:pPr>
      <w:spacing w:before="200" w:line="360" w:lineRule="auto"/>
      <w:ind w:left="425" w:right="425"/>
    </w:pPr>
    <w:rPr>
      <w:rFonts w:ascii="Calibri" w:eastAsia="Times New Roman" w:hAnsi="Calibri" w:cs="Times New Roman"/>
      <w:iCs/>
      <w:sz w:val="22"/>
      <w:lang w:eastAsia="en-US"/>
    </w:rPr>
  </w:style>
  <w:style w:type="paragraph" w:styleId="TOC1">
    <w:name w:val="toc 1"/>
    <w:basedOn w:val="Normal"/>
    <w:next w:val="Normal"/>
    <w:autoRedefine/>
    <w:uiPriority w:val="39"/>
    <w:rsid w:val="00D83B10"/>
    <w:pPr>
      <w:tabs>
        <w:tab w:val="left" w:pos="1218"/>
        <w:tab w:val="right" w:leader="dot" w:pos="8789"/>
      </w:tabs>
      <w:spacing w:before="200" w:after="100" w:line="360" w:lineRule="auto"/>
      <w:ind w:left="1204" w:hanging="1204"/>
      <w:contextualSpacing/>
    </w:pPr>
    <w:rPr>
      <w:rFonts w:ascii="Calibri" w:eastAsia="Times New Roman" w:hAnsi="Calibri" w:cs="Times New Roman"/>
      <w:b/>
      <w:szCs w:val="22"/>
    </w:rPr>
  </w:style>
  <w:style w:type="paragraph" w:styleId="TOC2">
    <w:name w:val="toc 2"/>
    <w:basedOn w:val="TOC1"/>
    <w:next w:val="Normal"/>
    <w:autoRedefine/>
    <w:uiPriority w:val="39"/>
    <w:rsid w:val="00D83B10"/>
    <w:pPr>
      <w:tabs>
        <w:tab w:val="clear" w:pos="1218"/>
        <w:tab w:val="left" w:pos="709"/>
      </w:tabs>
      <w:spacing w:before="0"/>
      <w:ind w:left="709" w:hanging="567"/>
    </w:pPr>
    <w:rPr>
      <w:b w:val="0"/>
    </w:rPr>
  </w:style>
  <w:style w:type="paragraph" w:styleId="TOC3">
    <w:name w:val="toc 3"/>
    <w:basedOn w:val="TOC1"/>
    <w:next w:val="Normal"/>
    <w:autoRedefine/>
    <w:uiPriority w:val="39"/>
    <w:rsid w:val="00D83B10"/>
    <w:pPr>
      <w:spacing w:before="0"/>
      <w:ind w:left="1190" w:hanging="680"/>
    </w:pPr>
    <w:rPr>
      <w:b w:val="0"/>
    </w:rPr>
  </w:style>
  <w:style w:type="paragraph" w:styleId="TOC4">
    <w:name w:val="toc 4"/>
    <w:basedOn w:val="TOC1"/>
    <w:next w:val="Normal"/>
    <w:autoRedefine/>
    <w:uiPriority w:val="39"/>
    <w:rsid w:val="00D83B10"/>
    <w:pPr>
      <w:tabs>
        <w:tab w:val="left" w:pos="1843"/>
      </w:tabs>
      <w:spacing w:before="0"/>
      <w:ind w:left="1843" w:hanging="851"/>
    </w:pPr>
    <w:rPr>
      <w:b w:val="0"/>
    </w:rPr>
  </w:style>
  <w:style w:type="paragraph" w:styleId="TOCHeading">
    <w:name w:val="TOC Heading"/>
    <w:basedOn w:val="Heading1"/>
    <w:next w:val="Normal"/>
    <w:uiPriority w:val="39"/>
    <w:semiHidden/>
    <w:unhideWhenUsed/>
    <w:qFormat/>
    <w:rsid w:val="00D83B10"/>
    <w:pPr>
      <w:numPr>
        <w:numId w:val="0"/>
      </w:numPr>
      <w:spacing w:before="480" w:after="0" w:line="276" w:lineRule="auto"/>
      <w:outlineLvl w:val="9"/>
    </w:pPr>
    <w:rPr>
      <w:rFonts w:asciiTheme="majorHAnsi" w:eastAsiaTheme="majorEastAsia" w:hAnsiTheme="majorHAnsi" w:cstheme="majorBidi"/>
      <w:color w:val="2F5496" w:themeColor="accent1" w:themeShade="BF"/>
      <w:kern w:val="0"/>
      <w:sz w:val="28"/>
      <w:szCs w:val="28"/>
      <w:lang w:val="en-US" w:eastAsia="ja-JP"/>
    </w:rPr>
  </w:style>
  <w:style w:type="paragraph" w:customStyle="1" w:styleId="ContentsSubheading">
    <w:name w:val="Contents Subheading"/>
    <w:basedOn w:val="Contents"/>
    <w:next w:val="Normal"/>
    <w:qFormat/>
    <w:rsid w:val="00D83B10"/>
    <w:pPr>
      <w:outlineLvl w:val="1"/>
    </w:pPr>
    <w:rPr>
      <w:sz w:val="28"/>
    </w:rPr>
  </w:style>
  <w:style w:type="paragraph" w:styleId="TOC5">
    <w:name w:val="toc 5"/>
    <w:basedOn w:val="TOC1"/>
    <w:next w:val="Normal"/>
    <w:autoRedefine/>
    <w:uiPriority w:val="39"/>
    <w:rsid w:val="00D83B10"/>
    <w:pPr>
      <w:tabs>
        <w:tab w:val="left" w:pos="2127"/>
      </w:tabs>
      <w:spacing w:before="0"/>
      <w:ind w:left="2552" w:hanging="1418"/>
    </w:pPr>
    <w:rPr>
      <w:b w:val="0"/>
      <w:sz w:val="22"/>
    </w:rPr>
  </w:style>
  <w:style w:type="paragraph" w:customStyle="1" w:styleId="AppendixMain">
    <w:name w:val="Appendix Main"/>
    <w:basedOn w:val="Contents"/>
    <w:next w:val="Normal"/>
    <w:autoRedefine/>
    <w:qFormat/>
    <w:rsid w:val="00D83B10"/>
    <w:pPr>
      <w:keepNext/>
      <w:numPr>
        <w:numId w:val="2"/>
      </w:numPr>
      <w:tabs>
        <w:tab w:val="left" w:pos="2268"/>
      </w:tabs>
      <w:spacing w:before="360" w:after="0"/>
      <w:ind w:left="2268" w:hanging="2268"/>
    </w:pPr>
  </w:style>
  <w:style w:type="paragraph" w:customStyle="1" w:styleId="AppendixSubheading">
    <w:name w:val="Appendix Subheading"/>
    <w:basedOn w:val="AppendixMain"/>
    <w:next w:val="Normal"/>
    <w:qFormat/>
    <w:rsid w:val="00D83B10"/>
    <w:pPr>
      <w:numPr>
        <w:ilvl w:val="1"/>
      </w:numPr>
      <w:outlineLvl w:val="1"/>
    </w:pPr>
    <w:rPr>
      <w:sz w:val="28"/>
    </w:rPr>
  </w:style>
  <w:style w:type="paragraph" w:customStyle="1" w:styleId="AppendixThird">
    <w:name w:val="Appendix Third"/>
    <w:basedOn w:val="AppendixMain"/>
    <w:next w:val="Normal"/>
    <w:qFormat/>
    <w:rsid w:val="00D83B10"/>
    <w:pPr>
      <w:numPr>
        <w:ilvl w:val="2"/>
      </w:numPr>
      <w:ind w:left="1077" w:hanging="1077"/>
      <w:outlineLvl w:val="2"/>
    </w:pPr>
    <w:rPr>
      <w:sz w:val="24"/>
    </w:rPr>
  </w:style>
  <w:style w:type="table" w:styleId="TableList8">
    <w:name w:val="Table List 8"/>
    <w:basedOn w:val="TableNormal"/>
    <w:rsid w:val="00D83B10"/>
    <w:pPr>
      <w:spacing w:before="200" w:after="200" w:line="360" w:lineRule="auto"/>
    </w:pPr>
    <w:rPr>
      <w:rFonts w:ascii="Calibri" w:eastAsia="Times New Roman" w:hAnsi="Calibri" w:cs="Times New Roman"/>
      <w:sz w:val="22"/>
      <w:szCs w:val="22"/>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customStyle="1" w:styleId="CaptionFollowon">
    <w:name w:val="Caption Follow on"/>
    <w:basedOn w:val="Caption"/>
    <w:next w:val="Normal"/>
    <w:qFormat/>
    <w:rsid w:val="00D83B10"/>
    <w:pPr>
      <w:spacing w:before="0"/>
      <w:ind w:firstLine="0"/>
    </w:pPr>
  </w:style>
  <w:style w:type="paragraph" w:styleId="Bibliography">
    <w:name w:val="Bibliography"/>
    <w:basedOn w:val="Normal"/>
    <w:next w:val="Normal"/>
    <w:uiPriority w:val="37"/>
    <w:semiHidden/>
    <w:unhideWhenUsed/>
    <w:rsid w:val="00D83B10"/>
    <w:pPr>
      <w:spacing w:before="200" w:line="360" w:lineRule="auto"/>
    </w:pPr>
    <w:rPr>
      <w:rFonts w:ascii="Calibri" w:eastAsia="Times New Roman" w:hAnsi="Calibri" w:cs="Times New Roman"/>
      <w:sz w:val="22"/>
      <w:szCs w:val="22"/>
    </w:rPr>
  </w:style>
  <w:style w:type="paragraph" w:styleId="BlockText">
    <w:name w:val="Block Text"/>
    <w:basedOn w:val="Normal"/>
    <w:semiHidden/>
    <w:unhideWhenUsed/>
    <w:rsid w:val="00D83B10"/>
    <w:pPr>
      <w:pBdr>
        <w:top w:val="single" w:sz="2" w:space="10" w:color="4472C4" w:themeColor="accent1" w:frame="1"/>
        <w:left w:val="single" w:sz="2" w:space="10" w:color="4472C4" w:themeColor="accent1" w:frame="1"/>
        <w:bottom w:val="single" w:sz="2" w:space="10" w:color="4472C4" w:themeColor="accent1" w:frame="1"/>
        <w:right w:val="single" w:sz="2" w:space="10" w:color="4472C4" w:themeColor="accent1" w:frame="1"/>
      </w:pBdr>
      <w:spacing w:before="200" w:line="360" w:lineRule="auto"/>
      <w:ind w:left="1152" w:right="1152"/>
    </w:pPr>
    <w:rPr>
      <w:i/>
      <w:iCs/>
      <w:color w:val="4472C4" w:themeColor="accent1"/>
      <w:sz w:val="22"/>
      <w:szCs w:val="22"/>
    </w:rPr>
  </w:style>
  <w:style w:type="paragraph" w:styleId="BodyText2">
    <w:name w:val="Body Text 2"/>
    <w:basedOn w:val="Normal"/>
    <w:link w:val="BodyText2Char"/>
    <w:semiHidden/>
    <w:unhideWhenUsed/>
    <w:rsid w:val="00D83B10"/>
    <w:pPr>
      <w:spacing w:before="200" w:after="120" w:line="480" w:lineRule="auto"/>
    </w:pPr>
    <w:rPr>
      <w:rFonts w:ascii="Calibri" w:eastAsia="Times New Roman" w:hAnsi="Calibri" w:cs="Times New Roman"/>
      <w:sz w:val="22"/>
      <w:szCs w:val="22"/>
    </w:rPr>
  </w:style>
  <w:style w:type="character" w:customStyle="1" w:styleId="BodyText2Char">
    <w:name w:val="Body Text 2 Char"/>
    <w:basedOn w:val="DefaultParagraphFont"/>
    <w:link w:val="BodyText2"/>
    <w:semiHidden/>
    <w:rsid w:val="00D83B10"/>
    <w:rPr>
      <w:rFonts w:ascii="Calibri" w:eastAsia="Times New Roman" w:hAnsi="Calibri" w:cs="Times New Roman"/>
      <w:sz w:val="22"/>
      <w:szCs w:val="22"/>
    </w:rPr>
  </w:style>
  <w:style w:type="paragraph" w:styleId="BodyText3">
    <w:name w:val="Body Text 3"/>
    <w:basedOn w:val="Normal"/>
    <w:link w:val="BodyText3Char"/>
    <w:semiHidden/>
    <w:unhideWhenUsed/>
    <w:rsid w:val="00D83B10"/>
    <w:pPr>
      <w:spacing w:before="200" w:after="120" w:line="360" w:lineRule="auto"/>
    </w:pPr>
    <w:rPr>
      <w:rFonts w:ascii="Calibri" w:eastAsia="Times New Roman" w:hAnsi="Calibri" w:cs="Times New Roman"/>
      <w:sz w:val="16"/>
      <w:szCs w:val="16"/>
    </w:rPr>
  </w:style>
  <w:style w:type="character" w:customStyle="1" w:styleId="BodyText3Char">
    <w:name w:val="Body Text 3 Char"/>
    <w:basedOn w:val="DefaultParagraphFont"/>
    <w:link w:val="BodyText3"/>
    <w:semiHidden/>
    <w:rsid w:val="00D83B10"/>
    <w:rPr>
      <w:rFonts w:ascii="Calibri" w:eastAsia="Times New Roman" w:hAnsi="Calibri" w:cs="Times New Roman"/>
      <w:sz w:val="16"/>
      <w:szCs w:val="16"/>
    </w:rPr>
  </w:style>
  <w:style w:type="paragraph" w:styleId="BodyTextFirstIndent2">
    <w:name w:val="Body Text First Indent 2"/>
    <w:basedOn w:val="BodyTextIndent"/>
    <w:link w:val="BodyTextFirstIndent2Char"/>
    <w:semiHidden/>
    <w:unhideWhenUsed/>
    <w:rsid w:val="00D83B10"/>
    <w:pPr>
      <w:ind w:left="360" w:firstLine="360"/>
    </w:pPr>
  </w:style>
  <w:style w:type="character" w:customStyle="1" w:styleId="BodyTextFirstIndent2Char">
    <w:name w:val="Body Text First Indent 2 Char"/>
    <w:basedOn w:val="BodyTextIndentChar"/>
    <w:link w:val="BodyTextFirstIndent2"/>
    <w:semiHidden/>
    <w:rsid w:val="00D83B10"/>
    <w:rPr>
      <w:rFonts w:ascii="Calibri" w:eastAsia="Times New Roman" w:hAnsi="Calibri" w:cs="Times New Roman"/>
      <w:sz w:val="22"/>
      <w:szCs w:val="22"/>
    </w:rPr>
  </w:style>
  <w:style w:type="paragraph" w:styleId="BodyTextIndent2">
    <w:name w:val="Body Text Indent 2"/>
    <w:basedOn w:val="Normal"/>
    <w:link w:val="BodyTextIndent2Char"/>
    <w:semiHidden/>
    <w:unhideWhenUsed/>
    <w:rsid w:val="00D83B10"/>
    <w:pPr>
      <w:spacing w:before="200" w:after="120" w:line="480" w:lineRule="auto"/>
      <w:ind w:left="283"/>
    </w:pPr>
    <w:rPr>
      <w:rFonts w:ascii="Calibri" w:eastAsia="Times New Roman" w:hAnsi="Calibri" w:cs="Times New Roman"/>
      <w:sz w:val="22"/>
      <w:szCs w:val="22"/>
    </w:rPr>
  </w:style>
  <w:style w:type="character" w:customStyle="1" w:styleId="BodyTextIndent2Char">
    <w:name w:val="Body Text Indent 2 Char"/>
    <w:basedOn w:val="DefaultParagraphFont"/>
    <w:link w:val="BodyTextIndent2"/>
    <w:semiHidden/>
    <w:rsid w:val="00D83B10"/>
    <w:rPr>
      <w:rFonts w:ascii="Calibri" w:eastAsia="Times New Roman" w:hAnsi="Calibri" w:cs="Times New Roman"/>
      <w:sz w:val="22"/>
      <w:szCs w:val="22"/>
    </w:rPr>
  </w:style>
  <w:style w:type="paragraph" w:styleId="BodyTextIndent3">
    <w:name w:val="Body Text Indent 3"/>
    <w:basedOn w:val="Normal"/>
    <w:link w:val="BodyTextIndent3Char"/>
    <w:semiHidden/>
    <w:unhideWhenUsed/>
    <w:rsid w:val="00D83B10"/>
    <w:pPr>
      <w:spacing w:before="200" w:after="120" w:line="360" w:lineRule="auto"/>
      <w:ind w:left="283"/>
    </w:pPr>
    <w:rPr>
      <w:rFonts w:ascii="Calibri" w:eastAsia="Times New Roman" w:hAnsi="Calibri" w:cs="Times New Roman"/>
      <w:sz w:val="16"/>
      <w:szCs w:val="16"/>
    </w:rPr>
  </w:style>
  <w:style w:type="character" w:customStyle="1" w:styleId="BodyTextIndent3Char">
    <w:name w:val="Body Text Indent 3 Char"/>
    <w:basedOn w:val="DefaultParagraphFont"/>
    <w:link w:val="BodyTextIndent3"/>
    <w:semiHidden/>
    <w:rsid w:val="00D83B10"/>
    <w:rPr>
      <w:rFonts w:ascii="Calibri" w:eastAsia="Times New Roman" w:hAnsi="Calibri" w:cs="Times New Roman"/>
      <w:sz w:val="16"/>
      <w:szCs w:val="16"/>
    </w:rPr>
  </w:style>
  <w:style w:type="paragraph" w:styleId="Closing">
    <w:name w:val="Closing"/>
    <w:basedOn w:val="Normal"/>
    <w:link w:val="ClosingChar"/>
    <w:semiHidden/>
    <w:unhideWhenUsed/>
    <w:rsid w:val="00D83B10"/>
    <w:pPr>
      <w:ind w:left="4252"/>
    </w:pPr>
    <w:rPr>
      <w:rFonts w:ascii="Calibri" w:eastAsia="Times New Roman" w:hAnsi="Calibri" w:cs="Times New Roman"/>
      <w:sz w:val="22"/>
      <w:szCs w:val="22"/>
    </w:rPr>
  </w:style>
  <w:style w:type="character" w:customStyle="1" w:styleId="ClosingChar">
    <w:name w:val="Closing Char"/>
    <w:basedOn w:val="DefaultParagraphFont"/>
    <w:link w:val="Closing"/>
    <w:semiHidden/>
    <w:rsid w:val="00D83B10"/>
    <w:rPr>
      <w:rFonts w:ascii="Calibri" w:eastAsia="Times New Roman" w:hAnsi="Calibri" w:cs="Times New Roman"/>
      <w:sz w:val="22"/>
      <w:szCs w:val="22"/>
    </w:rPr>
  </w:style>
  <w:style w:type="paragraph" w:styleId="CommentText">
    <w:name w:val="annotation text"/>
    <w:basedOn w:val="Normal"/>
    <w:link w:val="CommentTextChar"/>
    <w:uiPriority w:val="99"/>
    <w:unhideWhenUsed/>
    <w:rsid w:val="00D83B10"/>
    <w:pPr>
      <w:spacing w:before="200"/>
    </w:pPr>
    <w:rPr>
      <w:rFonts w:ascii="Calibri" w:eastAsia="Times New Roman" w:hAnsi="Calibri" w:cs="Times New Roman"/>
      <w:sz w:val="20"/>
      <w:szCs w:val="20"/>
    </w:rPr>
  </w:style>
  <w:style w:type="character" w:customStyle="1" w:styleId="CommentTextChar">
    <w:name w:val="Comment Text Char"/>
    <w:basedOn w:val="DefaultParagraphFont"/>
    <w:link w:val="CommentText"/>
    <w:uiPriority w:val="99"/>
    <w:rsid w:val="00D83B10"/>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83B10"/>
    <w:rPr>
      <w:b/>
      <w:bCs/>
    </w:rPr>
  </w:style>
  <w:style w:type="character" w:customStyle="1" w:styleId="CommentSubjectChar">
    <w:name w:val="Comment Subject Char"/>
    <w:basedOn w:val="CommentTextChar"/>
    <w:link w:val="CommentSubject"/>
    <w:uiPriority w:val="99"/>
    <w:semiHidden/>
    <w:rsid w:val="00D83B10"/>
    <w:rPr>
      <w:rFonts w:ascii="Calibri" w:eastAsia="Times New Roman" w:hAnsi="Calibri" w:cs="Times New Roman"/>
      <w:b/>
      <w:bCs/>
      <w:sz w:val="20"/>
      <w:szCs w:val="20"/>
    </w:rPr>
  </w:style>
  <w:style w:type="paragraph" w:styleId="Date">
    <w:name w:val="Date"/>
    <w:basedOn w:val="Normal"/>
    <w:next w:val="Normal"/>
    <w:link w:val="DateChar"/>
    <w:rsid w:val="00D83B10"/>
    <w:pPr>
      <w:spacing w:before="200" w:line="360" w:lineRule="auto"/>
    </w:pPr>
    <w:rPr>
      <w:rFonts w:ascii="Calibri" w:eastAsia="Times New Roman" w:hAnsi="Calibri" w:cs="Times New Roman"/>
      <w:sz w:val="22"/>
      <w:szCs w:val="22"/>
    </w:rPr>
  </w:style>
  <w:style w:type="character" w:customStyle="1" w:styleId="DateChar">
    <w:name w:val="Date Char"/>
    <w:basedOn w:val="DefaultParagraphFont"/>
    <w:link w:val="Date"/>
    <w:rsid w:val="00D83B10"/>
    <w:rPr>
      <w:rFonts w:ascii="Calibri" w:eastAsia="Times New Roman" w:hAnsi="Calibri" w:cs="Times New Roman"/>
      <w:sz w:val="22"/>
      <w:szCs w:val="22"/>
    </w:rPr>
  </w:style>
  <w:style w:type="paragraph" w:styleId="EmailSignature">
    <w:name w:val="E-mail Signature"/>
    <w:basedOn w:val="Normal"/>
    <w:link w:val="EmailSignatureChar"/>
    <w:semiHidden/>
    <w:unhideWhenUsed/>
    <w:rsid w:val="00D83B10"/>
    <w:rPr>
      <w:rFonts w:ascii="Calibri" w:eastAsia="Times New Roman" w:hAnsi="Calibri" w:cs="Times New Roman"/>
      <w:sz w:val="22"/>
      <w:szCs w:val="22"/>
    </w:rPr>
  </w:style>
  <w:style w:type="character" w:customStyle="1" w:styleId="EmailSignatureChar">
    <w:name w:val="Email Signature Char"/>
    <w:basedOn w:val="DefaultParagraphFont"/>
    <w:link w:val="EmailSignature"/>
    <w:semiHidden/>
    <w:rsid w:val="00D83B10"/>
    <w:rPr>
      <w:rFonts w:ascii="Calibri" w:eastAsia="Times New Roman" w:hAnsi="Calibri" w:cs="Times New Roman"/>
      <w:sz w:val="22"/>
      <w:szCs w:val="22"/>
    </w:rPr>
  </w:style>
  <w:style w:type="paragraph" w:styleId="EndnoteText">
    <w:name w:val="endnote text"/>
    <w:basedOn w:val="Normal"/>
    <w:link w:val="EndnoteTextChar"/>
    <w:semiHidden/>
    <w:unhideWhenUsed/>
    <w:rsid w:val="00D83B10"/>
    <w:rPr>
      <w:rFonts w:ascii="Calibri" w:eastAsia="Times New Roman" w:hAnsi="Calibri" w:cs="Times New Roman"/>
      <w:sz w:val="20"/>
      <w:szCs w:val="20"/>
    </w:rPr>
  </w:style>
  <w:style w:type="character" w:customStyle="1" w:styleId="EndnoteTextChar">
    <w:name w:val="Endnote Text Char"/>
    <w:basedOn w:val="DefaultParagraphFont"/>
    <w:link w:val="EndnoteText"/>
    <w:semiHidden/>
    <w:rsid w:val="00D83B10"/>
    <w:rPr>
      <w:rFonts w:ascii="Calibri" w:eastAsia="Times New Roman" w:hAnsi="Calibri" w:cs="Times New Roman"/>
      <w:sz w:val="20"/>
      <w:szCs w:val="20"/>
    </w:rPr>
  </w:style>
  <w:style w:type="paragraph" w:styleId="EnvelopeAddress">
    <w:name w:val="envelope address"/>
    <w:basedOn w:val="Normal"/>
    <w:semiHidden/>
    <w:unhideWhenUsed/>
    <w:rsid w:val="00D83B10"/>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semiHidden/>
    <w:unhideWhenUsed/>
    <w:rsid w:val="00D83B10"/>
    <w:rPr>
      <w:rFonts w:asciiTheme="majorHAnsi" w:eastAsiaTheme="majorEastAsia" w:hAnsiTheme="majorHAnsi" w:cstheme="majorBidi"/>
      <w:sz w:val="20"/>
      <w:szCs w:val="20"/>
    </w:rPr>
  </w:style>
  <w:style w:type="paragraph" w:styleId="FootnoteText">
    <w:name w:val="footnote text"/>
    <w:basedOn w:val="Normal"/>
    <w:link w:val="FootnoteTextChar"/>
    <w:semiHidden/>
    <w:unhideWhenUsed/>
    <w:rsid w:val="00D83B10"/>
    <w:rPr>
      <w:rFonts w:ascii="Calibri" w:eastAsia="Times New Roman" w:hAnsi="Calibri" w:cs="Times New Roman"/>
      <w:sz w:val="20"/>
      <w:szCs w:val="20"/>
    </w:rPr>
  </w:style>
  <w:style w:type="character" w:customStyle="1" w:styleId="FootnoteTextChar">
    <w:name w:val="Footnote Text Char"/>
    <w:basedOn w:val="DefaultParagraphFont"/>
    <w:link w:val="FootnoteText"/>
    <w:semiHidden/>
    <w:rsid w:val="00D83B10"/>
    <w:rPr>
      <w:rFonts w:ascii="Calibri" w:eastAsia="Times New Roman" w:hAnsi="Calibri" w:cs="Times New Roman"/>
      <w:sz w:val="20"/>
      <w:szCs w:val="20"/>
    </w:rPr>
  </w:style>
  <w:style w:type="paragraph" w:styleId="HTMLAddress">
    <w:name w:val="HTML Address"/>
    <w:basedOn w:val="Normal"/>
    <w:link w:val="HTMLAddressChar"/>
    <w:semiHidden/>
    <w:unhideWhenUsed/>
    <w:rsid w:val="00D83B10"/>
    <w:rPr>
      <w:rFonts w:ascii="Calibri" w:eastAsia="Times New Roman" w:hAnsi="Calibri" w:cs="Times New Roman"/>
      <w:i/>
      <w:iCs/>
      <w:sz w:val="22"/>
      <w:szCs w:val="22"/>
    </w:rPr>
  </w:style>
  <w:style w:type="character" w:customStyle="1" w:styleId="HTMLAddressChar">
    <w:name w:val="HTML Address Char"/>
    <w:basedOn w:val="DefaultParagraphFont"/>
    <w:link w:val="HTMLAddress"/>
    <w:semiHidden/>
    <w:rsid w:val="00D83B10"/>
    <w:rPr>
      <w:rFonts w:ascii="Calibri" w:eastAsia="Times New Roman" w:hAnsi="Calibri" w:cs="Times New Roman"/>
      <w:i/>
      <w:iCs/>
      <w:sz w:val="22"/>
      <w:szCs w:val="22"/>
    </w:rPr>
  </w:style>
  <w:style w:type="paragraph" w:styleId="HTMLPreformatted">
    <w:name w:val="HTML Preformatted"/>
    <w:basedOn w:val="Normal"/>
    <w:link w:val="HTMLPreformattedChar"/>
    <w:semiHidden/>
    <w:unhideWhenUsed/>
    <w:rsid w:val="00D83B10"/>
    <w:rPr>
      <w:rFonts w:ascii="Consolas" w:eastAsia="Times New Roman" w:hAnsi="Consolas" w:cs="Times New Roman"/>
      <w:sz w:val="20"/>
      <w:szCs w:val="20"/>
    </w:rPr>
  </w:style>
  <w:style w:type="character" w:customStyle="1" w:styleId="HTMLPreformattedChar">
    <w:name w:val="HTML Preformatted Char"/>
    <w:basedOn w:val="DefaultParagraphFont"/>
    <w:link w:val="HTMLPreformatted"/>
    <w:semiHidden/>
    <w:rsid w:val="00D83B10"/>
    <w:rPr>
      <w:rFonts w:ascii="Consolas" w:eastAsia="Times New Roman" w:hAnsi="Consolas" w:cs="Times New Roman"/>
      <w:sz w:val="20"/>
      <w:szCs w:val="20"/>
    </w:rPr>
  </w:style>
  <w:style w:type="paragraph" w:styleId="Index1">
    <w:name w:val="index 1"/>
    <w:basedOn w:val="Normal"/>
    <w:next w:val="Normal"/>
    <w:autoRedefine/>
    <w:semiHidden/>
    <w:unhideWhenUsed/>
    <w:rsid w:val="00D83B10"/>
    <w:pPr>
      <w:ind w:left="220" w:hanging="220"/>
    </w:pPr>
    <w:rPr>
      <w:rFonts w:ascii="Calibri" w:eastAsia="Times New Roman" w:hAnsi="Calibri" w:cs="Times New Roman"/>
      <w:sz w:val="22"/>
      <w:szCs w:val="22"/>
    </w:rPr>
  </w:style>
  <w:style w:type="paragraph" w:styleId="Index2">
    <w:name w:val="index 2"/>
    <w:basedOn w:val="Normal"/>
    <w:next w:val="Normal"/>
    <w:autoRedefine/>
    <w:semiHidden/>
    <w:unhideWhenUsed/>
    <w:rsid w:val="00D83B10"/>
    <w:pPr>
      <w:ind w:left="440" w:hanging="220"/>
    </w:pPr>
    <w:rPr>
      <w:rFonts w:ascii="Calibri" w:eastAsia="Times New Roman" w:hAnsi="Calibri" w:cs="Times New Roman"/>
      <w:sz w:val="22"/>
      <w:szCs w:val="22"/>
    </w:rPr>
  </w:style>
  <w:style w:type="paragraph" w:styleId="Index3">
    <w:name w:val="index 3"/>
    <w:basedOn w:val="Normal"/>
    <w:next w:val="Normal"/>
    <w:autoRedefine/>
    <w:semiHidden/>
    <w:unhideWhenUsed/>
    <w:rsid w:val="00D83B10"/>
    <w:pPr>
      <w:ind w:left="660" w:hanging="220"/>
    </w:pPr>
    <w:rPr>
      <w:rFonts w:ascii="Calibri" w:eastAsia="Times New Roman" w:hAnsi="Calibri" w:cs="Times New Roman"/>
      <w:sz w:val="22"/>
      <w:szCs w:val="22"/>
    </w:rPr>
  </w:style>
  <w:style w:type="paragraph" w:styleId="Index4">
    <w:name w:val="index 4"/>
    <w:basedOn w:val="Normal"/>
    <w:next w:val="Normal"/>
    <w:autoRedefine/>
    <w:semiHidden/>
    <w:unhideWhenUsed/>
    <w:rsid w:val="00D83B10"/>
    <w:pPr>
      <w:ind w:left="880" w:hanging="220"/>
    </w:pPr>
    <w:rPr>
      <w:rFonts w:ascii="Calibri" w:eastAsia="Times New Roman" w:hAnsi="Calibri" w:cs="Times New Roman"/>
      <w:sz w:val="22"/>
      <w:szCs w:val="22"/>
    </w:rPr>
  </w:style>
  <w:style w:type="paragraph" w:styleId="Index5">
    <w:name w:val="index 5"/>
    <w:basedOn w:val="Normal"/>
    <w:next w:val="Normal"/>
    <w:autoRedefine/>
    <w:semiHidden/>
    <w:unhideWhenUsed/>
    <w:rsid w:val="00D83B10"/>
    <w:pPr>
      <w:ind w:left="1100" w:hanging="220"/>
    </w:pPr>
    <w:rPr>
      <w:rFonts w:ascii="Calibri" w:eastAsia="Times New Roman" w:hAnsi="Calibri" w:cs="Times New Roman"/>
      <w:sz w:val="22"/>
      <w:szCs w:val="22"/>
    </w:rPr>
  </w:style>
  <w:style w:type="paragraph" w:styleId="Index6">
    <w:name w:val="index 6"/>
    <w:basedOn w:val="Normal"/>
    <w:next w:val="Normal"/>
    <w:autoRedefine/>
    <w:semiHidden/>
    <w:unhideWhenUsed/>
    <w:rsid w:val="00D83B10"/>
    <w:pPr>
      <w:ind w:left="1320" w:hanging="220"/>
    </w:pPr>
    <w:rPr>
      <w:rFonts w:ascii="Calibri" w:eastAsia="Times New Roman" w:hAnsi="Calibri" w:cs="Times New Roman"/>
      <w:sz w:val="22"/>
      <w:szCs w:val="22"/>
    </w:rPr>
  </w:style>
  <w:style w:type="paragraph" w:styleId="Index7">
    <w:name w:val="index 7"/>
    <w:basedOn w:val="Normal"/>
    <w:next w:val="Normal"/>
    <w:autoRedefine/>
    <w:semiHidden/>
    <w:unhideWhenUsed/>
    <w:rsid w:val="00D83B10"/>
    <w:pPr>
      <w:ind w:left="1540" w:hanging="220"/>
    </w:pPr>
    <w:rPr>
      <w:rFonts w:ascii="Calibri" w:eastAsia="Times New Roman" w:hAnsi="Calibri" w:cs="Times New Roman"/>
      <w:sz w:val="22"/>
      <w:szCs w:val="22"/>
    </w:rPr>
  </w:style>
  <w:style w:type="paragraph" w:styleId="Index8">
    <w:name w:val="index 8"/>
    <w:basedOn w:val="Normal"/>
    <w:next w:val="Normal"/>
    <w:autoRedefine/>
    <w:semiHidden/>
    <w:unhideWhenUsed/>
    <w:rsid w:val="00D83B10"/>
    <w:pPr>
      <w:ind w:left="1760" w:hanging="220"/>
    </w:pPr>
    <w:rPr>
      <w:rFonts w:ascii="Calibri" w:eastAsia="Times New Roman" w:hAnsi="Calibri" w:cs="Times New Roman"/>
      <w:sz w:val="22"/>
      <w:szCs w:val="22"/>
    </w:rPr>
  </w:style>
  <w:style w:type="paragraph" w:styleId="Index9">
    <w:name w:val="index 9"/>
    <w:basedOn w:val="Normal"/>
    <w:next w:val="Normal"/>
    <w:autoRedefine/>
    <w:semiHidden/>
    <w:unhideWhenUsed/>
    <w:rsid w:val="00D83B10"/>
    <w:pPr>
      <w:ind w:left="1980" w:hanging="220"/>
    </w:pPr>
    <w:rPr>
      <w:rFonts w:ascii="Calibri" w:eastAsia="Times New Roman" w:hAnsi="Calibri" w:cs="Times New Roman"/>
      <w:sz w:val="22"/>
      <w:szCs w:val="22"/>
    </w:rPr>
  </w:style>
  <w:style w:type="paragraph" w:styleId="IndexHeading">
    <w:name w:val="index heading"/>
    <w:basedOn w:val="Normal"/>
    <w:next w:val="Index1"/>
    <w:semiHidden/>
    <w:unhideWhenUsed/>
    <w:rsid w:val="00D83B10"/>
    <w:pPr>
      <w:spacing w:before="200" w:line="360" w:lineRule="auto"/>
    </w:pPr>
    <w:rPr>
      <w:rFonts w:asciiTheme="majorHAnsi" w:eastAsiaTheme="majorEastAsia" w:hAnsiTheme="majorHAnsi" w:cstheme="majorBidi"/>
      <w:b/>
      <w:bCs/>
      <w:sz w:val="22"/>
      <w:szCs w:val="22"/>
    </w:rPr>
  </w:style>
  <w:style w:type="paragraph" w:styleId="List">
    <w:name w:val="List"/>
    <w:basedOn w:val="Normal"/>
    <w:semiHidden/>
    <w:unhideWhenUsed/>
    <w:rsid w:val="00D83B10"/>
    <w:pPr>
      <w:spacing w:before="200" w:line="360" w:lineRule="auto"/>
      <w:ind w:left="283" w:hanging="283"/>
      <w:contextualSpacing/>
    </w:pPr>
    <w:rPr>
      <w:rFonts w:ascii="Calibri" w:eastAsia="Times New Roman" w:hAnsi="Calibri" w:cs="Times New Roman"/>
      <w:sz w:val="22"/>
      <w:szCs w:val="22"/>
    </w:rPr>
  </w:style>
  <w:style w:type="paragraph" w:styleId="List2">
    <w:name w:val="List 2"/>
    <w:basedOn w:val="Normal"/>
    <w:semiHidden/>
    <w:unhideWhenUsed/>
    <w:rsid w:val="00D83B10"/>
    <w:pPr>
      <w:spacing w:before="200" w:line="360" w:lineRule="auto"/>
      <w:ind w:left="566" w:hanging="283"/>
      <w:contextualSpacing/>
    </w:pPr>
    <w:rPr>
      <w:rFonts w:ascii="Calibri" w:eastAsia="Times New Roman" w:hAnsi="Calibri" w:cs="Times New Roman"/>
      <w:sz w:val="22"/>
      <w:szCs w:val="22"/>
    </w:rPr>
  </w:style>
  <w:style w:type="paragraph" w:styleId="List3">
    <w:name w:val="List 3"/>
    <w:basedOn w:val="Normal"/>
    <w:semiHidden/>
    <w:unhideWhenUsed/>
    <w:rsid w:val="00D83B10"/>
    <w:pPr>
      <w:spacing w:before="200" w:line="360" w:lineRule="auto"/>
      <w:ind w:left="849" w:hanging="283"/>
      <w:contextualSpacing/>
    </w:pPr>
    <w:rPr>
      <w:rFonts w:ascii="Calibri" w:eastAsia="Times New Roman" w:hAnsi="Calibri" w:cs="Times New Roman"/>
      <w:sz w:val="22"/>
      <w:szCs w:val="22"/>
    </w:rPr>
  </w:style>
  <w:style w:type="paragraph" w:styleId="List4">
    <w:name w:val="List 4"/>
    <w:basedOn w:val="Normal"/>
    <w:semiHidden/>
    <w:rsid w:val="00D83B10"/>
    <w:pPr>
      <w:spacing w:before="200" w:line="360" w:lineRule="auto"/>
      <w:ind w:left="1132" w:hanging="283"/>
      <w:contextualSpacing/>
    </w:pPr>
    <w:rPr>
      <w:rFonts w:ascii="Calibri" w:eastAsia="Times New Roman" w:hAnsi="Calibri" w:cs="Times New Roman"/>
      <w:sz w:val="22"/>
      <w:szCs w:val="22"/>
    </w:rPr>
  </w:style>
  <w:style w:type="paragraph" w:styleId="List5">
    <w:name w:val="List 5"/>
    <w:basedOn w:val="Normal"/>
    <w:semiHidden/>
    <w:rsid w:val="00D83B10"/>
    <w:pPr>
      <w:spacing w:before="200" w:line="360" w:lineRule="auto"/>
      <w:ind w:left="1415" w:hanging="283"/>
      <w:contextualSpacing/>
    </w:pPr>
    <w:rPr>
      <w:rFonts w:ascii="Calibri" w:eastAsia="Times New Roman" w:hAnsi="Calibri" w:cs="Times New Roman"/>
      <w:sz w:val="22"/>
      <w:szCs w:val="22"/>
    </w:rPr>
  </w:style>
  <w:style w:type="paragraph" w:styleId="ListBullet">
    <w:name w:val="List Bullet"/>
    <w:basedOn w:val="Normal"/>
    <w:semiHidden/>
    <w:unhideWhenUsed/>
    <w:rsid w:val="00D83B10"/>
    <w:pPr>
      <w:numPr>
        <w:numId w:val="3"/>
      </w:numPr>
      <w:spacing w:before="200" w:line="360" w:lineRule="auto"/>
      <w:contextualSpacing/>
    </w:pPr>
    <w:rPr>
      <w:rFonts w:ascii="Calibri" w:eastAsia="Times New Roman" w:hAnsi="Calibri" w:cs="Times New Roman"/>
      <w:sz w:val="22"/>
      <w:szCs w:val="22"/>
    </w:rPr>
  </w:style>
  <w:style w:type="paragraph" w:styleId="ListBullet2">
    <w:name w:val="List Bullet 2"/>
    <w:basedOn w:val="Normal"/>
    <w:semiHidden/>
    <w:unhideWhenUsed/>
    <w:rsid w:val="00D83B10"/>
    <w:pPr>
      <w:numPr>
        <w:numId w:val="4"/>
      </w:numPr>
      <w:spacing w:before="200" w:line="360" w:lineRule="auto"/>
      <w:contextualSpacing/>
    </w:pPr>
    <w:rPr>
      <w:rFonts w:ascii="Calibri" w:eastAsia="Times New Roman" w:hAnsi="Calibri" w:cs="Times New Roman"/>
      <w:sz w:val="22"/>
      <w:szCs w:val="22"/>
    </w:rPr>
  </w:style>
  <w:style w:type="paragraph" w:styleId="ListBullet3">
    <w:name w:val="List Bullet 3"/>
    <w:basedOn w:val="Normal"/>
    <w:semiHidden/>
    <w:unhideWhenUsed/>
    <w:rsid w:val="00D83B10"/>
    <w:pPr>
      <w:numPr>
        <w:numId w:val="5"/>
      </w:numPr>
      <w:spacing w:before="200" w:line="360" w:lineRule="auto"/>
      <w:contextualSpacing/>
    </w:pPr>
    <w:rPr>
      <w:rFonts w:ascii="Calibri" w:eastAsia="Times New Roman" w:hAnsi="Calibri" w:cs="Times New Roman"/>
      <w:sz w:val="22"/>
      <w:szCs w:val="22"/>
    </w:rPr>
  </w:style>
  <w:style w:type="paragraph" w:styleId="ListBullet4">
    <w:name w:val="List Bullet 4"/>
    <w:basedOn w:val="Normal"/>
    <w:semiHidden/>
    <w:unhideWhenUsed/>
    <w:rsid w:val="00D83B10"/>
    <w:pPr>
      <w:numPr>
        <w:numId w:val="6"/>
      </w:numPr>
      <w:spacing w:before="200" w:line="360" w:lineRule="auto"/>
      <w:contextualSpacing/>
    </w:pPr>
    <w:rPr>
      <w:rFonts w:ascii="Calibri" w:eastAsia="Times New Roman" w:hAnsi="Calibri" w:cs="Times New Roman"/>
      <w:sz w:val="22"/>
      <w:szCs w:val="22"/>
    </w:rPr>
  </w:style>
  <w:style w:type="paragraph" w:styleId="ListBullet5">
    <w:name w:val="List Bullet 5"/>
    <w:basedOn w:val="Normal"/>
    <w:semiHidden/>
    <w:unhideWhenUsed/>
    <w:rsid w:val="00D83B10"/>
    <w:pPr>
      <w:numPr>
        <w:numId w:val="7"/>
      </w:numPr>
      <w:spacing w:before="200" w:line="360" w:lineRule="auto"/>
      <w:contextualSpacing/>
    </w:pPr>
    <w:rPr>
      <w:rFonts w:ascii="Calibri" w:eastAsia="Times New Roman" w:hAnsi="Calibri" w:cs="Times New Roman"/>
      <w:sz w:val="22"/>
      <w:szCs w:val="22"/>
    </w:rPr>
  </w:style>
  <w:style w:type="paragraph" w:styleId="ListContinue">
    <w:name w:val="List Continue"/>
    <w:basedOn w:val="Normal"/>
    <w:semiHidden/>
    <w:unhideWhenUsed/>
    <w:rsid w:val="00D83B10"/>
    <w:pPr>
      <w:spacing w:before="200" w:after="120" w:line="360" w:lineRule="auto"/>
      <w:ind w:left="283"/>
      <w:contextualSpacing/>
    </w:pPr>
    <w:rPr>
      <w:rFonts w:ascii="Calibri" w:eastAsia="Times New Roman" w:hAnsi="Calibri" w:cs="Times New Roman"/>
      <w:sz w:val="22"/>
      <w:szCs w:val="22"/>
    </w:rPr>
  </w:style>
  <w:style w:type="paragraph" w:styleId="ListContinue2">
    <w:name w:val="List Continue 2"/>
    <w:basedOn w:val="Normal"/>
    <w:semiHidden/>
    <w:unhideWhenUsed/>
    <w:rsid w:val="00D83B10"/>
    <w:pPr>
      <w:spacing w:before="200" w:after="120" w:line="360" w:lineRule="auto"/>
      <w:ind w:left="566"/>
      <w:contextualSpacing/>
    </w:pPr>
    <w:rPr>
      <w:rFonts w:ascii="Calibri" w:eastAsia="Times New Roman" w:hAnsi="Calibri" w:cs="Times New Roman"/>
      <w:sz w:val="22"/>
      <w:szCs w:val="22"/>
    </w:rPr>
  </w:style>
  <w:style w:type="paragraph" w:styleId="ListContinue3">
    <w:name w:val="List Continue 3"/>
    <w:basedOn w:val="Normal"/>
    <w:semiHidden/>
    <w:unhideWhenUsed/>
    <w:rsid w:val="00D83B10"/>
    <w:pPr>
      <w:spacing w:before="200" w:after="120" w:line="360" w:lineRule="auto"/>
      <w:ind w:left="849"/>
      <w:contextualSpacing/>
    </w:pPr>
    <w:rPr>
      <w:rFonts w:ascii="Calibri" w:eastAsia="Times New Roman" w:hAnsi="Calibri" w:cs="Times New Roman"/>
      <w:sz w:val="22"/>
      <w:szCs w:val="22"/>
    </w:rPr>
  </w:style>
  <w:style w:type="paragraph" w:styleId="ListContinue4">
    <w:name w:val="List Continue 4"/>
    <w:basedOn w:val="Normal"/>
    <w:semiHidden/>
    <w:unhideWhenUsed/>
    <w:rsid w:val="00D83B10"/>
    <w:pPr>
      <w:spacing w:before="200" w:after="120" w:line="360" w:lineRule="auto"/>
      <w:ind w:left="1132"/>
      <w:contextualSpacing/>
    </w:pPr>
    <w:rPr>
      <w:rFonts w:ascii="Calibri" w:eastAsia="Times New Roman" w:hAnsi="Calibri" w:cs="Times New Roman"/>
      <w:sz w:val="22"/>
      <w:szCs w:val="22"/>
    </w:rPr>
  </w:style>
  <w:style w:type="paragraph" w:styleId="ListContinue5">
    <w:name w:val="List Continue 5"/>
    <w:basedOn w:val="Normal"/>
    <w:semiHidden/>
    <w:unhideWhenUsed/>
    <w:rsid w:val="00D83B10"/>
    <w:pPr>
      <w:spacing w:before="200" w:after="120" w:line="360" w:lineRule="auto"/>
      <w:ind w:left="1415"/>
      <w:contextualSpacing/>
    </w:pPr>
    <w:rPr>
      <w:rFonts w:ascii="Calibri" w:eastAsia="Times New Roman" w:hAnsi="Calibri" w:cs="Times New Roman"/>
      <w:sz w:val="22"/>
      <w:szCs w:val="22"/>
    </w:rPr>
  </w:style>
  <w:style w:type="paragraph" w:styleId="ListNumber">
    <w:name w:val="List Number"/>
    <w:basedOn w:val="Normal"/>
    <w:rsid w:val="00D83B10"/>
    <w:pPr>
      <w:numPr>
        <w:numId w:val="8"/>
      </w:numPr>
      <w:spacing w:before="200" w:line="360" w:lineRule="auto"/>
      <w:ind w:left="357" w:hanging="357"/>
      <w:contextualSpacing/>
    </w:pPr>
    <w:rPr>
      <w:rFonts w:ascii="Calibri" w:eastAsia="Times New Roman" w:hAnsi="Calibri" w:cs="Times New Roman"/>
      <w:sz w:val="22"/>
      <w:szCs w:val="22"/>
    </w:rPr>
  </w:style>
  <w:style w:type="paragraph" w:styleId="ListNumber2">
    <w:name w:val="List Number 2"/>
    <w:basedOn w:val="Normal"/>
    <w:semiHidden/>
    <w:unhideWhenUsed/>
    <w:rsid w:val="00D83B10"/>
    <w:pPr>
      <w:numPr>
        <w:numId w:val="9"/>
      </w:numPr>
      <w:spacing w:before="200" w:line="360" w:lineRule="auto"/>
      <w:contextualSpacing/>
    </w:pPr>
    <w:rPr>
      <w:rFonts w:ascii="Calibri" w:eastAsia="Times New Roman" w:hAnsi="Calibri" w:cs="Times New Roman"/>
      <w:sz w:val="22"/>
      <w:szCs w:val="22"/>
    </w:rPr>
  </w:style>
  <w:style w:type="paragraph" w:styleId="ListNumber3">
    <w:name w:val="List Number 3"/>
    <w:basedOn w:val="Normal"/>
    <w:semiHidden/>
    <w:unhideWhenUsed/>
    <w:rsid w:val="00D83B10"/>
    <w:pPr>
      <w:numPr>
        <w:numId w:val="10"/>
      </w:numPr>
      <w:spacing w:before="200" w:line="360" w:lineRule="auto"/>
      <w:contextualSpacing/>
    </w:pPr>
    <w:rPr>
      <w:rFonts w:ascii="Calibri" w:eastAsia="Times New Roman" w:hAnsi="Calibri" w:cs="Times New Roman"/>
      <w:sz w:val="22"/>
      <w:szCs w:val="22"/>
    </w:rPr>
  </w:style>
  <w:style w:type="paragraph" w:styleId="ListNumber4">
    <w:name w:val="List Number 4"/>
    <w:basedOn w:val="Normal"/>
    <w:semiHidden/>
    <w:unhideWhenUsed/>
    <w:rsid w:val="00D83B10"/>
    <w:pPr>
      <w:numPr>
        <w:numId w:val="11"/>
      </w:numPr>
      <w:spacing w:before="200" w:line="360" w:lineRule="auto"/>
      <w:contextualSpacing/>
    </w:pPr>
    <w:rPr>
      <w:rFonts w:ascii="Calibri" w:eastAsia="Times New Roman" w:hAnsi="Calibri" w:cs="Times New Roman"/>
      <w:sz w:val="22"/>
      <w:szCs w:val="22"/>
    </w:rPr>
  </w:style>
  <w:style w:type="paragraph" w:styleId="ListNumber5">
    <w:name w:val="List Number 5"/>
    <w:basedOn w:val="Normal"/>
    <w:semiHidden/>
    <w:unhideWhenUsed/>
    <w:rsid w:val="00D83B10"/>
    <w:pPr>
      <w:numPr>
        <w:numId w:val="12"/>
      </w:numPr>
      <w:spacing w:before="200" w:line="360" w:lineRule="auto"/>
      <w:contextualSpacing/>
    </w:pPr>
    <w:rPr>
      <w:rFonts w:ascii="Calibri" w:eastAsia="Times New Roman" w:hAnsi="Calibri" w:cs="Times New Roman"/>
      <w:sz w:val="22"/>
      <w:szCs w:val="22"/>
    </w:rPr>
  </w:style>
  <w:style w:type="paragraph" w:styleId="MacroText">
    <w:name w:val="macro"/>
    <w:link w:val="MacroTextChar"/>
    <w:semiHidden/>
    <w:unhideWhenUsed/>
    <w:rsid w:val="00D83B10"/>
    <w:pPr>
      <w:tabs>
        <w:tab w:val="left" w:pos="480"/>
        <w:tab w:val="left" w:pos="960"/>
        <w:tab w:val="left" w:pos="1440"/>
        <w:tab w:val="left" w:pos="1920"/>
        <w:tab w:val="left" w:pos="2400"/>
        <w:tab w:val="left" w:pos="2880"/>
        <w:tab w:val="left" w:pos="3360"/>
        <w:tab w:val="left" w:pos="3840"/>
        <w:tab w:val="left" w:pos="4320"/>
      </w:tabs>
      <w:spacing w:before="200" w:line="360" w:lineRule="auto"/>
    </w:pPr>
    <w:rPr>
      <w:rFonts w:ascii="Consolas" w:eastAsia="Times New Roman" w:hAnsi="Consolas" w:cs="Times New Roman"/>
      <w:sz w:val="20"/>
      <w:szCs w:val="20"/>
    </w:rPr>
  </w:style>
  <w:style w:type="character" w:customStyle="1" w:styleId="MacroTextChar">
    <w:name w:val="Macro Text Char"/>
    <w:basedOn w:val="DefaultParagraphFont"/>
    <w:link w:val="MacroText"/>
    <w:semiHidden/>
    <w:rsid w:val="00D83B10"/>
    <w:rPr>
      <w:rFonts w:ascii="Consolas" w:eastAsia="Times New Roman" w:hAnsi="Consolas" w:cs="Times New Roman"/>
      <w:sz w:val="20"/>
      <w:szCs w:val="20"/>
    </w:rPr>
  </w:style>
  <w:style w:type="paragraph" w:styleId="MessageHeader">
    <w:name w:val="Message Header"/>
    <w:basedOn w:val="Normal"/>
    <w:link w:val="MessageHeaderChar"/>
    <w:semiHidden/>
    <w:unhideWhenUsed/>
    <w:rsid w:val="00D83B10"/>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semiHidden/>
    <w:rsid w:val="00D83B10"/>
    <w:rPr>
      <w:rFonts w:asciiTheme="majorHAnsi" w:eastAsiaTheme="majorEastAsia" w:hAnsiTheme="majorHAnsi" w:cstheme="majorBidi"/>
      <w:shd w:val="pct20" w:color="auto" w:fill="auto"/>
    </w:rPr>
  </w:style>
  <w:style w:type="paragraph" w:styleId="NoSpacing">
    <w:name w:val="No Spacing"/>
    <w:uiPriority w:val="1"/>
    <w:rsid w:val="00D83B10"/>
    <w:rPr>
      <w:rFonts w:ascii="Calibri" w:eastAsia="Times New Roman" w:hAnsi="Calibri" w:cs="Times New Roman"/>
      <w:sz w:val="22"/>
      <w:szCs w:val="22"/>
    </w:rPr>
  </w:style>
  <w:style w:type="paragraph" w:styleId="NormalWeb">
    <w:name w:val="Normal (Web)"/>
    <w:basedOn w:val="Normal"/>
    <w:uiPriority w:val="99"/>
    <w:unhideWhenUsed/>
    <w:rsid w:val="00D83B10"/>
    <w:pPr>
      <w:spacing w:before="200" w:line="360" w:lineRule="auto"/>
    </w:pPr>
    <w:rPr>
      <w:rFonts w:ascii="Times New Roman" w:eastAsia="Times New Roman" w:hAnsi="Times New Roman" w:cs="Times New Roman"/>
    </w:rPr>
  </w:style>
  <w:style w:type="paragraph" w:styleId="NormalIndent">
    <w:name w:val="Normal Indent"/>
    <w:basedOn w:val="Normal"/>
    <w:semiHidden/>
    <w:unhideWhenUsed/>
    <w:rsid w:val="00D83B10"/>
    <w:pPr>
      <w:spacing w:before="200" w:line="360" w:lineRule="auto"/>
      <w:ind w:left="720"/>
    </w:pPr>
    <w:rPr>
      <w:rFonts w:ascii="Calibri" w:eastAsia="Times New Roman" w:hAnsi="Calibri" w:cs="Times New Roman"/>
      <w:sz w:val="22"/>
      <w:szCs w:val="22"/>
    </w:rPr>
  </w:style>
  <w:style w:type="paragraph" w:styleId="NoteHeading">
    <w:name w:val="Note Heading"/>
    <w:basedOn w:val="Normal"/>
    <w:next w:val="Normal"/>
    <w:link w:val="NoteHeadingChar"/>
    <w:semiHidden/>
    <w:unhideWhenUsed/>
    <w:rsid w:val="00D83B10"/>
    <w:rPr>
      <w:rFonts w:ascii="Calibri" w:eastAsia="Times New Roman" w:hAnsi="Calibri" w:cs="Times New Roman"/>
      <w:sz w:val="22"/>
      <w:szCs w:val="22"/>
    </w:rPr>
  </w:style>
  <w:style w:type="character" w:customStyle="1" w:styleId="NoteHeadingChar">
    <w:name w:val="Note Heading Char"/>
    <w:basedOn w:val="DefaultParagraphFont"/>
    <w:link w:val="NoteHeading"/>
    <w:semiHidden/>
    <w:rsid w:val="00D83B10"/>
    <w:rPr>
      <w:rFonts w:ascii="Calibri" w:eastAsia="Times New Roman" w:hAnsi="Calibri" w:cs="Times New Roman"/>
      <w:sz w:val="22"/>
      <w:szCs w:val="22"/>
    </w:rPr>
  </w:style>
  <w:style w:type="paragraph" w:styleId="PlainText">
    <w:name w:val="Plain Text"/>
    <w:basedOn w:val="Normal"/>
    <w:link w:val="PlainTextChar"/>
    <w:semiHidden/>
    <w:unhideWhenUsed/>
    <w:rsid w:val="00D83B10"/>
    <w:rPr>
      <w:rFonts w:ascii="Consolas" w:eastAsia="Times New Roman" w:hAnsi="Consolas" w:cs="Times New Roman"/>
      <w:sz w:val="21"/>
      <w:szCs w:val="21"/>
    </w:rPr>
  </w:style>
  <w:style w:type="character" w:customStyle="1" w:styleId="PlainTextChar">
    <w:name w:val="Plain Text Char"/>
    <w:basedOn w:val="DefaultParagraphFont"/>
    <w:link w:val="PlainText"/>
    <w:semiHidden/>
    <w:rsid w:val="00D83B10"/>
    <w:rPr>
      <w:rFonts w:ascii="Consolas" w:eastAsia="Times New Roman" w:hAnsi="Consolas" w:cs="Times New Roman"/>
      <w:sz w:val="21"/>
      <w:szCs w:val="21"/>
    </w:rPr>
  </w:style>
  <w:style w:type="paragraph" w:styleId="Signature">
    <w:name w:val="Signature"/>
    <w:basedOn w:val="Normal"/>
    <w:link w:val="SignatureChar"/>
    <w:semiHidden/>
    <w:unhideWhenUsed/>
    <w:rsid w:val="00D83B10"/>
    <w:pPr>
      <w:ind w:left="4252"/>
    </w:pPr>
    <w:rPr>
      <w:rFonts w:ascii="Calibri" w:eastAsia="Times New Roman" w:hAnsi="Calibri" w:cs="Times New Roman"/>
      <w:sz w:val="22"/>
      <w:szCs w:val="22"/>
    </w:rPr>
  </w:style>
  <w:style w:type="character" w:customStyle="1" w:styleId="SignatureChar">
    <w:name w:val="Signature Char"/>
    <w:basedOn w:val="DefaultParagraphFont"/>
    <w:link w:val="Signature"/>
    <w:semiHidden/>
    <w:rsid w:val="00D83B10"/>
    <w:rPr>
      <w:rFonts w:ascii="Calibri" w:eastAsia="Times New Roman" w:hAnsi="Calibri" w:cs="Times New Roman"/>
      <w:sz w:val="22"/>
      <w:szCs w:val="22"/>
    </w:rPr>
  </w:style>
  <w:style w:type="paragraph" w:styleId="TableofAuthorities">
    <w:name w:val="table of authorities"/>
    <w:basedOn w:val="Normal"/>
    <w:next w:val="Normal"/>
    <w:semiHidden/>
    <w:unhideWhenUsed/>
    <w:rsid w:val="00D83B10"/>
    <w:pPr>
      <w:spacing w:before="200" w:line="360" w:lineRule="auto"/>
      <w:ind w:left="220" w:hanging="220"/>
    </w:pPr>
    <w:rPr>
      <w:rFonts w:ascii="Calibri" w:eastAsia="Times New Roman" w:hAnsi="Calibri" w:cs="Times New Roman"/>
      <w:sz w:val="22"/>
      <w:szCs w:val="22"/>
    </w:rPr>
  </w:style>
  <w:style w:type="paragraph" w:styleId="TOAHeading">
    <w:name w:val="toa heading"/>
    <w:basedOn w:val="Normal"/>
    <w:next w:val="Normal"/>
    <w:semiHidden/>
    <w:unhideWhenUsed/>
    <w:rsid w:val="00D83B10"/>
    <w:pPr>
      <w:spacing w:before="120" w:line="360" w:lineRule="auto"/>
    </w:pPr>
    <w:rPr>
      <w:rFonts w:asciiTheme="majorHAnsi" w:eastAsiaTheme="majorEastAsia" w:hAnsiTheme="majorHAnsi" w:cstheme="majorBidi"/>
      <w:b/>
      <w:bCs/>
    </w:rPr>
  </w:style>
  <w:style w:type="paragraph" w:styleId="TOC6">
    <w:name w:val="toc 6"/>
    <w:basedOn w:val="Normal"/>
    <w:next w:val="Normal"/>
    <w:autoRedefine/>
    <w:uiPriority w:val="39"/>
    <w:unhideWhenUsed/>
    <w:rsid w:val="00D83B10"/>
    <w:pPr>
      <w:spacing w:before="200" w:after="100" w:line="360" w:lineRule="auto"/>
      <w:ind w:left="1100"/>
    </w:pPr>
    <w:rPr>
      <w:rFonts w:ascii="Calibri" w:eastAsia="Times New Roman" w:hAnsi="Calibri" w:cs="Times New Roman"/>
      <w:sz w:val="22"/>
      <w:szCs w:val="22"/>
    </w:rPr>
  </w:style>
  <w:style w:type="paragraph" w:styleId="TOC7">
    <w:name w:val="toc 7"/>
    <w:basedOn w:val="Normal"/>
    <w:next w:val="Normal"/>
    <w:autoRedefine/>
    <w:uiPriority w:val="39"/>
    <w:unhideWhenUsed/>
    <w:rsid w:val="00D83B10"/>
    <w:pPr>
      <w:spacing w:before="200" w:after="100" w:line="360" w:lineRule="auto"/>
      <w:ind w:left="1320"/>
    </w:pPr>
    <w:rPr>
      <w:rFonts w:ascii="Calibri" w:eastAsia="Times New Roman" w:hAnsi="Calibri" w:cs="Times New Roman"/>
      <w:sz w:val="22"/>
      <w:szCs w:val="22"/>
    </w:rPr>
  </w:style>
  <w:style w:type="paragraph" w:styleId="TOC8">
    <w:name w:val="toc 8"/>
    <w:basedOn w:val="Normal"/>
    <w:next w:val="Normal"/>
    <w:autoRedefine/>
    <w:uiPriority w:val="39"/>
    <w:unhideWhenUsed/>
    <w:rsid w:val="00D83B10"/>
    <w:pPr>
      <w:spacing w:before="200" w:after="100" w:line="360" w:lineRule="auto"/>
      <w:ind w:left="1540"/>
    </w:pPr>
    <w:rPr>
      <w:rFonts w:ascii="Calibri" w:eastAsia="Times New Roman" w:hAnsi="Calibri" w:cs="Times New Roman"/>
      <w:sz w:val="22"/>
      <w:szCs w:val="22"/>
    </w:rPr>
  </w:style>
  <w:style w:type="paragraph" w:styleId="TOC9">
    <w:name w:val="toc 9"/>
    <w:basedOn w:val="Normal"/>
    <w:next w:val="Normal"/>
    <w:autoRedefine/>
    <w:uiPriority w:val="39"/>
    <w:unhideWhenUsed/>
    <w:rsid w:val="00D83B10"/>
    <w:pPr>
      <w:spacing w:before="200" w:after="100" w:line="360" w:lineRule="auto"/>
      <w:ind w:left="1760"/>
    </w:pPr>
    <w:rPr>
      <w:rFonts w:ascii="Calibri" w:eastAsia="Times New Roman" w:hAnsi="Calibri" w:cs="Times New Roman"/>
      <w:sz w:val="22"/>
      <w:szCs w:val="22"/>
    </w:rPr>
  </w:style>
  <w:style w:type="paragraph" w:customStyle="1" w:styleId="FooterLandscapedEven">
    <w:name w:val="Footer Landscaped Even"/>
    <w:basedOn w:val="Footer"/>
    <w:qFormat/>
    <w:rsid w:val="00D83B10"/>
    <w:pPr>
      <w:tabs>
        <w:tab w:val="clear" w:pos="8306"/>
        <w:tab w:val="right" w:pos="8505"/>
      </w:tabs>
      <w:spacing w:before="0" w:after="1800" w:line="240" w:lineRule="auto"/>
      <w:jc w:val="center"/>
    </w:pPr>
    <w:rPr>
      <w:noProof/>
    </w:rPr>
  </w:style>
  <w:style w:type="paragraph" w:customStyle="1" w:styleId="HeaderLandscapedOdd">
    <w:name w:val="Header Landscaped Odd"/>
    <w:basedOn w:val="Header"/>
    <w:qFormat/>
    <w:rsid w:val="00D83B10"/>
    <w:pPr>
      <w:tabs>
        <w:tab w:val="clear" w:pos="8306"/>
        <w:tab w:val="right" w:pos="8460"/>
      </w:tabs>
      <w:spacing w:before="1800" w:after="0" w:line="240" w:lineRule="auto"/>
      <w:jc w:val="right"/>
    </w:pPr>
  </w:style>
  <w:style w:type="paragraph" w:customStyle="1" w:styleId="QuotationAttribution">
    <w:name w:val="Quotation_Attribution"/>
    <w:basedOn w:val="Quotation"/>
    <w:next w:val="Normal"/>
    <w:qFormat/>
    <w:rsid w:val="00D83B10"/>
    <w:rPr>
      <w:b/>
    </w:rPr>
  </w:style>
  <w:style w:type="paragraph" w:customStyle="1" w:styleId="Insertedimage">
    <w:name w:val="Inserted image"/>
    <w:basedOn w:val="Normal"/>
    <w:next w:val="Normal"/>
    <w:qFormat/>
    <w:rsid w:val="00D83B10"/>
    <w:pPr>
      <w:keepNext/>
      <w:spacing w:before="120" w:after="120"/>
      <w:jc w:val="center"/>
    </w:pPr>
    <w:rPr>
      <w:rFonts w:ascii="Calibri" w:eastAsia="Times New Roman" w:hAnsi="Calibri" w:cs="Times New Roman"/>
      <w:noProof/>
      <w:sz w:val="22"/>
      <w:szCs w:val="22"/>
    </w:rPr>
  </w:style>
  <w:style w:type="paragraph" w:styleId="Title">
    <w:name w:val="Title"/>
    <w:basedOn w:val="Normal"/>
    <w:next w:val="Normal"/>
    <w:link w:val="TitleChar"/>
    <w:rsid w:val="00D83B10"/>
    <w:pPr>
      <w:spacing w:before="360" w:after="360" w:line="360" w:lineRule="auto"/>
      <w:contextualSpacing/>
      <w:jc w:val="center"/>
    </w:pPr>
    <w:rPr>
      <w:rFonts w:eastAsiaTheme="majorEastAsia" w:cstheme="majorBidi"/>
      <w:b/>
      <w:spacing w:val="5"/>
      <w:kern w:val="28"/>
      <w:szCs w:val="52"/>
    </w:rPr>
  </w:style>
  <w:style w:type="character" w:customStyle="1" w:styleId="TitleChar">
    <w:name w:val="Title Char"/>
    <w:basedOn w:val="DefaultParagraphFont"/>
    <w:link w:val="Title"/>
    <w:rsid w:val="00D83B10"/>
    <w:rPr>
      <w:rFonts w:eastAsiaTheme="majorEastAsia" w:cstheme="majorBidi"/>
      <w:b/>
      <w:spacing w:val="5"/>
      <w:kern w:val="28"/>
      <w:szCs w:val="52"/>
    </w:rPr>
  </w:style>
  <w:style w:type="character" w:styleId="FollowedHyperlink">
    <w:name w:val="FollowedHyperlink"/>
    <w:basedOn w:val="DefaultParagraphFont"/>
    <w:uiPriority w:val="99"/>
    <w:semiHidden/>
    <w:unhideWhenUsed/>
    <w:rsid w:val="00D83B10"/>
    <w:rPr>
      <w:color w:val="954F72" w:themeColor="followedHyperlink"/>
      <w:u w:val="single"/>
    </w:rPr>
  </w:style>
  <w:style w:type="paragraph" w:styleId="ListParagraph">
    <w:name w:val="List Paragraph"/>
    <w:basedOn w:val="Normal"/>
    <w:uiPriority w:val="34"/>
    <w:qFormat/>
    <w:rsid w:val="00D83B10"/>
    <w:pPr>
      <w:spacing w:before="200" w:line="360" w:lineRule="auto"/>
      <w:ind w:left="720"/>
      <w:contextualSpacing/>
    </w:pPr>
    <w:rPr>
      <w:rFonts w:ascii="Calibri" w:eastAsia="Times New Roman" w:hAnsi="Calibri" w:cs="Times New Roman"/>
      <w:sz w:val="22"/>
      <w:szCs w:val="22"/>
    </w:rPr>
  </w:style>
  <w:style w:type="paragraph" w:customStyle="1" w:styleId="Default">
    <w:name w:val="Default"/>
    <w:rsid w:val="00D83B10"/>
    <w:pPr>
      <w:autoSpaceDE w:val="0"/>
      <w:autoSpaceDN w:val="0"/>
      <w:adjustRightInd w:val="0"/>
      <w:spacing w:line="360" w:lineRule="auto"/>
    </w:pPr>
    <w:rPr>
      <w:rFonts w:ascii="Calibri" w:eastAsia="Times New Roman" w:hAnsi="Calibri" w:cs="Lucida Sans"/>
      <w:color w:val="000000"/>
      <w:sz w:val="22"/>
    </w:rPr>
  </w:style>
  <w:style w:type="character" w:customStyle="1" w:styleId="TableCellChar">
    <w:name w:val="Table Cell Char"/>
    <w:basedOn w:val="DefaultParagraphFont"/>
    <w:link w:val="TableCell"/>
    <w:locked/>
    <w:rsid w:val="00D83B10"/>
    <w:rPr>
      <w:rFonts w:ascii="Calibri" w:eastAsia="Times New Roman" w:hAnsi="Calibri" w:cs="Times New Roman"/>
      <w:sz w:val="22"/>
      <w:szCs w:val="22"/>
    </w:rPr>
  </w:style>
  <w:style w:type="character" w:customStyle="1" w:styleId="TableHeaderChar">
    <w:name w:val="Table Header Char"/>
    <w:basedOn w:val="TableCellChar"/>
    <w:link w:val="TableHeader"/>
    <w:locked/>
    <w:rsid w:val="00D83B10"/>
    <w:rPr>
      <w:rFonts w:ascii="Calibri" w:eastAsia="Times New Roman" w:hAnsi="Calibri" w:cs="Times New Roman"/>
      <w:b/>
      <w:bCs/>
      <w:sz w:val="22"/>
      <w:szCs w:val="22"/>
    </w:rPr>
  </w:style>
  <w:style w:type="paragraph" w:customStyle="1" w:styleId="TableHeader">
    <w:name w:val="Table Header"/>
    <w:basedOn w:val="TableCell"/>
    <w:next w:val="TableCell"/>
    <w:link w:val="TableHeaderChar"/>
    <w:qFormat/>
    <w:rsid w:val="00D83B10"/>
    <w:pPr>
      <w:adjustRightInd w:val="0"/>
    </w:pPr>
    <w:rPr>
      <w:b/>
      <w:bCs/>
    </w:rPr>
  </w:style>
  <w:style w:type="paragraph" w:customStyle="1" w:styleId="Abstractfirstparagraph">
    <w:name w:val="Abstract first paragraph"/>
    <w:basedOn w:val="Normal"/>
    <w:next w:val="Abstractsubsequentparagraphs"/>
    <w:qFormat/>
    <w:rsid w:val="00D83B10"/>
    <w:pPr>
      <w:spacing w:after="120" w:line="276" w:lineRule="auto"/>
    </w:pPr>
    <w:rPr>
      <w:rFonts w:ascii="Calibri" w:eastAsia="Times New Roman" w:hAnsi="Calibri" w:cs="Times New Roman"/>
      <w:sz w:val="22"/>
      <w:szCs w:val="22"/>
    </w:rPr>
  </w:style>
  <w:style w:type="paragraph" w:customStyle="1" w:styleId="Abstractsubsequentparagraphs">
    <w:name w:val="Abstract subsequent paragraphs"/>
    <w:basedOn w:val="Abstractfirstparagraph"/>
    <w:qFormat/>
    <w:rsid w:val="00D83B10"/>
    <w:pPr>
      <w:ind w:firstLine="284"/>
    </w:pPr>
  </w:style>
  <w:style w:type="paragraph" w:customStyle="1" w:styleId="Definitions">
    <w:name w:val="Definitions"/>
    <w:basedOn w:val="Normal"/>
    <w:qFormat/>
    <w:rsid w:val="00D83B10"/>
    <w:pPr>
      <w:tabs>
        <w:tab w:val="left" w:leader="dot" w:pos="2552"/>
      </w:tabs>
      <w:spacing w:before="120" w:after="120" w:line="360" w:lineRule="auto"/>
      <w:ind w:left="2552" w:hanging="2552"/>
    </w:pPr>
    <w:rPr>
      <w:rFonts w:ascii="Calibri" w:eastAsia="Times New Roman" w:hAnsi="Calibri" w:cs="Times New Roman"/>
      <w:sz w:val="22"/>
      <w:szCs w:val="22"/>
      <w:lang w:eastAsia="en-US"/>
    </w:rPr>
  </w:style>
  <w:style w:type="character" w:customStyle="1" w:styleId="orcid-id-https">
    <w:name w:val="orcid-id-https"/>
    <w:basedOn w:val="DefaultParagraphFont"/>
    <w:rsid w:val="00D83B10"/>
  </w:style>
  <w:style w:type="character" w:styleId="UnresolvedMention">
    <w:name w:val="Unresolved Mention"/>
    <w:basedOn w:val="DefaultParagraphFont"/>
    <w:uiPriority w:val="99"/>
    <w:semiHidden/>
    <w:unhideWhenUsed/>
    <w:rsid w:val="00D83B10"/>
    <w:rPr>
      <w:color w:val="605E5C"/>
      <w:shd w:val="clear" w:color="auto" w:fill="E1DFDD"/>
    </w:rPr>
  </w:style>
  <w:style w:type="paragraph" w:customStyle="1" w:styleId="EndNoteBibliographyTitle">
    <w:name w:val="EndNote Bibliography Title"/>
    <w:basedOn w:val="Normal"/>
    <w:link w:val="EndNoteBibliographyTitleChar"/>
    <w:rsid w:val="00D83B10"/>
    <w:pPr>
      <w:spacing w:before="200" w:line="360" w:lineRule="auto"/>
      <w:jc w:val="center"/>
    </w:pPr>
    <w:rPr>
      <w:rFonts w:ascii="Calibri" w:eastAsia="Times New Roman" w:hAnsi="Calibri" w:cs="Calibri"/>
      <w:szCs w:val="22"/>
    </w:rPr>
  </w:style>
  <w:style w:type="character" w:customStyle="1" w:styleId="EndNoteBibliographyTitleChar">
    <w:name w:val="EndNote Bibliography Title Char"/>
    <w:basedOn w:val="DefaultParagraphFont"/>
    <w:link w:val="EndNoteBibliographyTitle"/>
    <w:rsid w:val="00D83B10"/>
    <w:rPr>
      <w:rFonts w:ascii="Calibri" w:eastAsia="Times New Roman" w:hAnsi="Calibri" w:cs="Calibri"/>
      <w:szCs w:val="22"/>
    </w:rPr>
  </w:style>
  <w:style w:type="paragraph" w:customStyle="1" w:styleId="EndNoteBibliography">
    <w:name w:val="EndNote Bibliography"/>
    <w:basedOn w:val="Normal"/>
    <w:link w:val="EndNoteBibliographyChar"/>
    <w:rsid w:val="00D83B10"/>
    <w:pPr>
      <w:spacing w:before="200"/>
    </w:pPr>
    <w:rPr>
      <w:rFonts w:ascii="Calibri" w:eastAsia="Times New Roman" w:hAnsi="Calibri" w:cs="Calibri"/>
      <w:szCs w:val="22"/>
    </w:rPr>
  </w:style>
  <w:style w:type="character" w:customStyle="1" w:styleId="EndNoteBibliographyChar">
    <w:name w:val="EndNote Bibliography Char"/>
    <w:basedOn w:val="DefaultParagraphFont"/>
    <w:link w:val="EndNoteBibliography"/>
    <w:rsid w:val="00D83B10"/>
    <w:rPr>
      <w:rFonts w:ascii="Calibri" w:eastAsia="Times New Roman" w:hAnsi="Calibri" w:cs="Calibri"/>
      <w:szCs w:val="22"/>
    </w:rPr>
  </w:style>
  <w:style w:type="paragraph" w:styleId="Revision">
    <w:name w:val="Revision"/>
    <w:hidden/>
    <w:uiPriority w:val="99"/>
    <w:semiHidden/>
    <w:rsid w:val="00D83B10"/>
    <w:rPr>
      <w:rFonts w:ascii="Calibri" w:eastAsia="Times New Roman" w:hAnsi="Calibri" w:cs="Times New Roman"/>
      <w:sz w:val="22"/>
      <w:szCs w:val="22"/>
    </w:rPr>
  </w:style>
  <w:style w:type="paragraph" w:customStyle="1" w:styleId="xmsonormal">
    <w:name w:val="x_msonormal"/>
    <w:basedOn w:val="Normal"/>
    <w:rsid w:val="00D83B10"/>
    <w:pPr>
      <w:spacing w:before="100" w:beforeAutospacing="1" w:after="100" w:afterAutospacing="1"/>
    </w:pPr>
    <w:rPr>
      <w:rFonts w:ascii="Times New Roman" w:eastAsia="Times New Roman" w:hAnsi="Times New Roman" w:cs="Times New Roman"/>
    </w:rPr>
  </w:style>
  <w:style w:type="table" w:styleId="GridTable4-Accent1">
    <w:name w:val="Grid Table 4 Accent 1"/>
    <w:basedOn w:val="TableNormal"/>
    <w:uiPriority w:val="49"/>
    <w:rsid w:val="00D83B10"/>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Style1">
    <w:name w:val="Style1"/>
    <w:basedOn w:val="Heading3"/>
    <w:link w:val="Style1Char"/>
    <w:qFormat/>
    <w:rsid w:val="00D83B10"/>
    <w:pPr>
      <w:numPr>
        <w:ilvl w:val="0"/>
        <w:numId w:val="14"/>
      </w:numPr>
      <w:spacing w:before="0" w:after="0" w:line="240" w:lineRule="auto"/>
    </w:pPr>
    <w:rPr>
      <w:sz w:val="28"/>
      <w:szCs w:val="28"/>
    </w:rPr>
  </w:style>
  <w:style w:type="character" w:customStyle="1" w:styleId="Style1Char">
    <w:name w:val="Style1 Char"/>
    <w:basedOn w:val="Heading3Char"/>
    <w:link w:val="Style1"/>
    <w:rsid w:val="00D83B10"/>
    <w:rPr>
      <w:rFonts w:ascii="Calibri" w:eastAsia="Times New Roman" w:hAnsi="Calibri" w:cs="Arial"/>
      <w:b/>
      <w:kern w:val="32"/>
      <w:sz w:val="28"/>
      <w:szCs w:val="28"/>
      <w:lang w:eastAsia="en-US"/>
    </w:rPr>
  </w:style>
  <w:style w:type="character" w:styleId="CommentReference">
    <w:name w:val="annotation reference"/>
    <w:basedOn w:val="DefaultParagraphFont"/>
    <w:uiPriority w:val="99"/>
    <w:semiHidden/>
    <w:unhideWhenUsed/>
    <w:rsid w:val="00D83B10"/>
    <w:rPr>
      <w:sz w:val="16"/>
      <w:szCs w:val="16"/>
    </w:rPr>
  </w:style>
  <w:style w:type="character" w:customStyle="1" w:styleId="apple-converted-space">
    <w:name w:val="apple-converted-space"/>
    <w:basedOn w:val="DefaultParagraphFont"/>
    <w:rsid w:val="00D83B10"/>
  </w:style>
  <w:style w:type="table" w:styleId="GridTable5Dark-Accent1">
    <w:name w:val="Grid Table 5 Dark Accent 1"/>
    <w:basedOn w:val="TableNormal"/>
    <w:uiPriority w:val="50"/>
    <w:rsid w:val="00D83B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character" w:styleId="FootnoteReference">
    <w:name w:val="footnote reference"/>
    <w:basedOn w:val="DefaultParagraphFont"/>
    <w:semiHidden/>
    <w:unhideWhenUsed/>
    <w:rsid w:val="00D83B10"/>
    <w:rPr>
      <w:vertAlign w:val="superscript"/>
    </w:rPr>
  </w:style>
  <w:style w:type="paragraph" w:customStyle="1" w:styleId="Address">
    <w:name w:val="Address"/>
    <w:basedOn w:val="Normal"/>
    <w:rsid w:val="00D83B10"/>
    <w:rPr>
      <w:rFonts w:ascii="Cambria" w:eastAsia="MS Mincho" w:hAnsi="Cambria" w:cs="Arial"/>
      <w:lang w:val="en-US" w:eastAsia="en-US"/>
    </w:rPr>
  </w:style>
  <w:style w:type="character" w:customStyle="1" w:styleId="smalltext">
    <w:name w:val="smalltext"/>
    <w:basedOn w:val="DefaultParagraphFont"/>
    <w:rsid w:val="00D83B10"/>
  </w:style>
  <w:style w:type="character" w:customStyle="1" w:styleId="hps">
    <w:name w:val="hps"/>
    <w:basedOn w:val="DefaultParagraphFont"/>
    <w:rsid w:val="00D83B10"/>
  </w:style>
  <w:style w:type="character" w:styleId="LineNumber">
    <w:name w:val="line number"/>
    <w:basedOn w:val="DefaultParagraphFont"/>
    <w:uiPriority w:val="99"/>
    <w:semiHidden/>
    <w:unhideWhenUsed/>
    <w:rsid w:val="00580E63"/>
  </w:style>
  <w:style w:type="table" w:styleId="GridTable4-Accent3">
    <w:name w:val="Grid Table 4 Accent 3"/>
    <w:basedOn w:val="TableNormal"/>
    <w:uiPriority w:val="49"/>
    <w:rsid w:val="006270F6"/>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143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b.a.clark@soton.ac.uk" TargetMode="External"/><Relationship Id="rId13" Type="http://schemas.openxmlformats.org/officeDocument/2006/relationships/hyperlink" Target="mailto:jtruman@bournemouth.ac.uk"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hughes@soton.ac.uk" TargetMode="External"/><Relationship Id="rId17" Type="http://schemas.openxmlformats.org/officeDocument/2006/relationships/hyperlink" Target="https://www.strokeaudit.org/results/Clinical-audit/National-Results.aspx" TargetMode="External"/><Relationship Id="rId2" Type="http://schemas.openxmlformats.org/officeDocument/2006/relationships/numbering" Target="numbering.xml"/><Relationship Id="rId16" Type="http://schemas.openxmlformats.org/officeDocument/2006/relationships/hyperlink" Target="http://www.ncbi.nlm.nih.gov/pubmed/2543730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turk@soton.ac.uk" TargetMode="External"/><Relationship Id="rId5" Type="http://schemas.openxmlformats.org/officeDocument/2006/relationships/webSettings" Target="webSettings.xml"/><Relationship Id="rId15" Type="http://schemas.openxmlformats.org/officeDocument/2006/relationships/hyperlink" Target="file:///Users/beth/Desktop/www.thelancet.com" TargetMode="External"/><Relationship Id="rId10" Type="http://schemas.openxmlformats.org/officeDocument/2006/relationships/hyperlink" Target="mailto:jwhitall@som.umaryland.ed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j.h.burridge@soton.ac.uk" TargetMode="External"/><Relationship Id="rId14" Type="http://schemas.openxmlformats.org/officeDocument/2006/relationships/hyperlink" Target="https://eprints.soton.ac.uk/46884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F32115-0CBB-A745-94BE-DFCA7C5494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5</Pages>
  <Words>16823</Words>
  <Characters>95892</Characters>
  <Application>Microsoft Office Word</Application>
  <DocSecurity>0</DocSecurity>
  <Lines>799</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th Clark</dc:creator>
  <cp:keywords/>
  <dc:description/>
  <cp:lastModifiedBy>Beth Clark</cp:lastModifiedBy>
  <cp:revision>4</cp:revision>
  <cp:lastPrinted>2023-06-28T13:23:00Z</cp:lastPrinted>
  <dcterms:created xsi:type="dcterms:W3CDTF">2023-08-09T21:57:00Z</dcterms:created>
  <dcterms:modified xsi:type="dcterms:W3CDTF">2023-08-09T22:08:00Z</dcterms:modified>
</cp:coreProperties>
</file>